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A8873" w14:textId="77777777" w:rsidR="00246FE3" w:rsidRDefault="00246FE3" w:rsidP="00246FE3">
      <w:pPr>
        <w:pStyle w:val="Heading1"/>
      </w:pPr>
      <w:bookmarkStart w:id="0" w:name="_Toc78742001"/>
      <w:bookmarkStart w:id="1" w:name="_Toc78742117"/>
      <w:bookmarkStart w:id="2" w:name="_Toc78741990"/>
      <w:bookmarkStart w:id="3" w:name="_Toc78742106"/>
      <w:r>
        <w:t>Abstract</w:t>
      </w:r>
      <w:bookmarkEnd w:id="2"/>
      <w:bookmarkEnd w:id="3"/>
    </w:p>
    <w:p w14:paraId="1D519658" w14:textId="77777777" w:rsidR="00246FE3" w:rsidRPr="003C3ECE" w:rsidRDefault="00246FE3" w:rsidP="00246FE3">
      <w:r>
        <w:t>Not yet written</w:t>
      </w:r>
    </w:p>
    <w:p w14:paraId="5E017D64" w14:textId="77777777" w:rsidR="00246FE3" w:rsidRDefault="00246FE3" w:rsidP="00246FE3">
      <w:pPr>
        <w:pStyle w:val="Heading1"/>
      </w:pPr>
      <w:r>
        <w:t>Literature Review</w:t>
      </w:r>
    </w:p>
    <w:p w14:paraId="7A3453D8" w14:textId="77777777" w:rsidR="00246FE3" w:rsidRDefault="00246FE3" w:rsidP="00246FE3">
      <w:pPr>
        <w:ind w:firstLine="720"/>
        <w:jc w:val="both"/>
      </w:pPr>
      <w:r>
        <w:t xml:space="preserve">The trajectory of early life was likely profoundly impacted by the trace metal composition of seawater. Ubiquitous biological processes such as photosynthesis, methanogenesis and nitrogen fixation all require trace metals (e.g., </w:t>
      </w:r>
      <w:commentRangeStart w:id="4"/>
      <w:r>
        <w:t xml:space="preserve">Fe, Ni, Mn) </w:t>
      </w:r>
      <w:r>
        <w:fldChar w:fldCharType="begin" w:fldLock="1"/>
      </w:r>
      <w:r>
        <w:instrText>ADDIN CSL_CITATION {"citationItems":[{"id":"ITEM-1","itemData":{"DOI":"10.1016/B0-08-043751-6/06108-9","ISBN":"9780080548074","author":[{"dropping-particle":"","family":"Morel","given":"F. M.M.","non-dropping-particle":"","parse-names":false,"suffix":""},{"dropping-particle":"","family":"Milligan","given":"A. J.","non-dropping-particle":"","parse-names":false,"suffix":""},{"dropping-particle":"","family":"Saito","given":"M. A.","non-dropping-particle":"","parse-names":false,"suffix":""}],"container-title":"Treatise on Geochemistry","id":"ITEM-1","issued":{"date-parts":[["2003"]]},"page":"113-143","title":"Marine Bioinorganic Chemistry: The Role of Trace Metals in the Oceanic Cycles of Major Nutrients","type":"article-journal","volume":"6-9"},"uris":["http://www.mendeley.com/documents/?uuid=06c4a75f-8ac6-403e-9ba8-07276d7c6c31"]}],"mendeley":{"formattedCitation":"(Morel et al., 2003)","manualFormatting":"(see Morel et al., 2003 for a review)","plainTextFormattedCitation":"(Morel et al., 2003)","previouslyFormattedCitation":"(Morel et al., 2003)"},"properties":{"noteIndex":0},"schema":"https://github.com/citation-style-language/schema/raw/master/csl-citation.json"}</w:instrText>
      </w:r>
      <w:r>
        <w:fldChar w:fldCharType="separate"/>
      </w:r>
      <w:r w:rsidRPr="00CF00AC">
        <w:rPr>
          <w:noProof/>
        </w:rPr>
        <w:t>(</w:t>
      </w:r>
      <w:r>
        <w:rPr>
          <w:noProof/>
        </w:rPr>
        <w:t xml:space="preserve">see </w:t>
      </w:r>
      <w:r w:rsidRPr="00CF00AC">
        <w:rPr>
          <w:noProof/>
        </w:rPr>
        <w:t>Morel et al., 2003</w:t>
      </w:r>
      <w:r>
        <w:rPr>
          <w:noProof/>
        </w:rPr>
        <w:t xml:space="preserve"> for a review</w:t>
      </w:r>
      <w:r w:rsidRPr="00CF00AC">
        <w:rPr>
          <w:noProof/>
        </w:rPr>
        <w:t>)</w:t>
      </w:r>
      <w:r>
        <w:fldChar w:fldCharType="end"/>
      </w:r>
      <w:r>
        <w:t xml:space="preserve">. </w:t>
      </w:r>
      <w:commentRangeEnd w:id="4"/>
      <w:r>
        <w:rPr>
          <w:rStyle w:val="CommentReference"/>
          <w:rFonts w:eastAsiaTheme="majorEastAsia"/>
        </w:rPr>
        <w:commentReference w:id="4"/>
      </w:r>
      <w:r>
        <w:t xml:space="preserve">Several studies have suggested an intimate relationship between the availability of trace metals and the evolution of early life </w:t>
      </w:r>
      <w:r>
        <w:fldChar w:fldCharType="begin" w:fldLock="1"/>
      </w:r>
      <w:r>
        <w:instrText>ADDIN CSL_CITATION {"citationItems":[{"id":"ITEM-1","itemData":{"DOI":"10.1016/j.earscirev.2016.10.013","ISSN":"00128252","abstract":"Life requires a wide variety of bioessential trace elements to act as structural components and reactive centers in metalloenzymes. These requirements differ between organisms and have evolved over geological time, likely guided in some part by environmental conditions. Until recently, most of what was understood regarding trace element concentrations in the Precambrian oceans was inferred by extrapolation, geochemical modeling, and/or genomic studies. However, in the past decade, the increasing availability of trace element and isotopic data for sedimentary rocks of all ages has yielded new, and potentially more direct, insights into secular changes in seawater composition – and ultimately the evolution of the marine biosphere. Compiled records of many bioessential trace elements (including Ni, Mo, P, Zn, Co, Cr, Se, and I) provide new insight into how trace element abundance in Earth's ancient oceans may have been linked to biological evolution. Several of these trace elements display redox-sensitive behavior, while others are redox-sensitive but not bioessential (e.g., Cr, U). Their temporal trends in sedimentary archives provide useful constraints on changes in atmosphere-ocean redox conditions that are linked to biological evolution, for example, the activity of oxygen-producing, photosynthetic cyanobacteria. In this review, we summarize available Precambrian trace element proxy data, and discuss how temporal trends in the seawater concentrations of specific trace elements may be linked to the evolution of both simple and complex life. We also examine several biologically relevant and/or redox-sensitive trace elements that have yet to be fully examined in the sedimentary rock record (e.g., Cu, Cd, W) and suggest several directions for future studies.","author":[{"dropping-particle":"","family":"Robbins","given":"Leslie J.","non-dropping-particle":"","parse-names":false,"suffix":""},{"dropping-particle":"V.","family":"Lalonde","given":"Stefan","non-dropping-particle":"","parse-names":false,"suffix":""},{"dropping-particle":"","family":"Planavsky","given":"Noah J.","non-dropping-particle":"","parse-names":false,"suffix":""},{"dropping-particle":"","family":"Partin","given":"Camille A.","non-dropping-particle":"","parse-names":false,"suffix":""},{"dropping-particle":"","family":"Reinhard","given":"Christopher T.","non-dropping-particle":"","parse-names":false,"suffix":""},{"dropping-particle":"","family":"Kendall","given":"Brian","non-dropping-particle":"","parse-names":false,"suffix":""},{"dropping-particle":"","family":"Scott","given":"Clint","non-dropping-particle":"","parse-names":false,"suffix":""},{"dropping-particle":"","family":"Hardisty","given":"Dalton S.","non-dropping-particle":"","parse-names":false,"suffix":""},{"dropping-particle":"","family":"Gill","given":"Benjamin C.","non-dropping-particle":"","parse-names":false,"suffix":""},{"dropping-particle":"","family":"Alessi","given":"Daniel S.","non-dropping-particle":"","parse-names":false,"suffix":""},{"dropping-particle":"","family":"Dupont","given":"Christopher L.","non-dropping-particle":"","parse-names":false,"suffix":""},{"dropping-particle":"","family":"Saito","given":"Mak A.","non-dropping-particle":"","parse-names":false,"suffix":""},{"dropping-particle":"","family":"Crowe","given":"Sean A.","non-dropping-particle":"","parse-names":false,"suffix":""},{"dropping-particle":"","family":"Poulton","given":"Simon W.","non-dropping-particle":"","parse-names":false,"suffix":""},{"dropping-particle":"","family":"Bekker","given":"Andrey","non-dropping-particle":"","parse-names":false,"suffix":""},{"dropping-particle":"","family":"Lyons","given":"Timothy W.","non-dropping-particle":"","parse-names":false,"suffix":""},{"dropping-particle":"","family":"Konhauser","given":"Kurt O.","non-dropping-particle":"","parse-names":false,"suffix":""}],"container-title":"Earth-Science Reviews","id":"ITEM-1","issued":{"date-parts":[["2016"]]},"page":"323-348","publisher":"Elsevier B.V.","title":"Trace elements at the intersection of marine biological and geochemical evolution","type":"article-journal","volume":"163"},"uris":["http://www.mendeley.com/documents/?uuid=177a17b7-0641-4c05-8f00-ab5de308710e"]},{"id":"ITEM-2","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2","issue":"10","issued":{"date-parts":[["2017"]]},"page":"12-26","publisher":"Royal Society of Chemistry","title":"Oceanic Nickel Biogeochemistry and the Evolution of Nickel Use","type":"chapter"},"uris":["http://www.mendeley.com/documents/?uuid=ec76976b-1027-3733-8099-58989ef2c08f"]},{"id":"ITEM-3","itemData":{"author":[{"dropping-particle":"","family":"Zerkle","given":"Aubrey L","non-dropping-particle":"","parse-names":false,"suffix":""},{"dropping-particle":"","family":"House","given":"Christopher H","non-dropping-particle":"","parse-names":false,"suffix":""},{"dropping-particle":"","family":"Brantley","given":"Susan L","non-dropping-particle":"","parse-names":false,"suffix":""}],"container-title":"American Journal of Science","id":"ITEM-3","issued":{"date-parts":[["2005"]]},"page":"467-502","title":"BIOGEOCHEMICAL SIGNATURES THROUGH TIME AS INFERRED FROM WHOLE MICROBIAL GENOMES","type":"article-journal","volume":"305"},"uris":["http://www.mendeley.com/documents/?uuid=c97b3c76-72f8-4846-9217-4dfaffe3e7e3"]},{"id":"ITEM-4","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4","issue":"7239","issued":{"date-parts":[["2009","4","9"]]},"page":"750-753","publisher":"Nature Publishing Group","title":"Oceanic nickel depletion and a methanogen famine before the Great Oxidation Event","type":"article-journal","volume":"458"},"uris":["http://www.mendeley.com/documents/?uuid=4b997d93-fb44-3b3a-818e-a0f49ee4ad56"]}],"mendeley":{"formattedCitation":"(Glass and Dupont, 2017; Konhauser et al., 2009; Robbins et al., 2016; Zerkle et al., 2005)","manualFormatting":"(e.g., Konhauser et al., 2009; Robbins et al., 2016; Zerkle et al., 2005)","plainTextFormattedCitation":"(Glass and Dupont, 2017; Konhauser et al., 2009; Robbins et al., 2016; Zerkle et al., 2005)","previouslyFormattedCitation":"(Glass and Dupont, 2017; Konhauser et al., 2009; Robbins et al., 2016; Zerkle et al., 2005)"},"properties":{"noteIndex":0},"schema":"https://github.com/citation-style-language/schema/raw/master/csl-citation.json"}</w:instrText>
      </w:r>
      <w:r>
        <w:fldChar w:fldCharType="separate"/>
      </w:r>
      <w:r w:rsidRPr="00781C58">
        <w:rPr>
          <w:noProof/>
        </w:rPr>
        <w:t>(</w:t>
      </w:r>
      <w:r w:rsidRPr="00781C58">
        <w:rPr>
          <w:i/>
          <w:iCs/>
          <w:noProof/>
        </w:rPr>
        <w:t>e.g.,</w:t>
      </w:r>
      <w:r>
        <w:rPr>
          <w:noProof/>
        </w:rPr>
        <w:t xml:space="preserve"> </w:t>
      </w:r>
      <w:r w:rsidRPr="00781C58">
        <w:rPr>
          <w:noProof/>
        </w:rPr>
        <w:t>Konhauser et al., 2009; Robbins et al., 2016; Zerkle et al., 2005)</w:t>
      </w:r>
      <w:r>
        <w:fldChar w:fldCharType="end"/>
      </w:r>
      <w:r>
        <w:t xml:space="preserve">. The trace metal composition of seawater is ultimately dictated by the dynamics of atmosphere, solid earth, ocean, and life. Therefore, with global changes, we would anticipate the availability of trace metals would change in response </w:t>
      </w:r>
      <w:commentRangeStart w:id="5"/>
      <w:r>
        <w:fldChar w:fldCharType="begin" w:fldLock="1"/>
      </w:r>
      <w:r>
        <w:instrText xml:space="preserve">ADDIN CSL_CITATION {"citationItems":[{"id":"ITEM-1","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1","issue":"7239","issued":{"date-parts":[["2009","4","9"]]},"page":"750-753","publisher":"Nature Publishing Group","title":"Oceanic nickel depletion and a methanogen famine before the Great Oxidation Event","type":"article-journal","volume":"458"},"uris":["http://www.mendeley.com/documents/?uuid=4b997d93-fb44-3b3a-818e-a0f49ee4ad56"]},{"id":"ITEM-2","itemData":{"DOI":"10.1016/S0020-1693(03)00442-0","ISSN":"00201693","abstract":"Recent evidence from the sulfur isotopic record indicates a transition </w:instrText>
      </w:r>
      <w:r>
        <w:rPr>
          <w:rFonts w:ascii="Cambria Math" w:hAnsi="Cambria Math" w:cs="Cambria Math"/>
        </w:rPr>
        <w:instrText>∼</w:instrText>
      </w:r>
      <w:r>
        <w:instrText xml:space="preserve">2.5 billion years ago from an ocean chemistry first dominated by iron and then by sulfide. It has been hypothesized that the selection of metal centers in metalloenzymes has been influenced by the availability of metals through geological time, in particular as a result of large differences in the solubility of metals-sulfides. In this study, we examine the trace metal requirements and sensitivities of marine cyanobacteria and use recent stability constants to model the abundance and chemical speciation of metals across this chemical transition </w:instrText>
      </w:r>
      <w:r>
        <w:rPr>
          <w:rFonts w:ascii="Cambria Math" w:hAnsi="Cambria Math" w:cs="Cambria Math"/>
        </w:rPr>
        <w:instrText>∼</w:instrText>
      </w:r>
      <w:r>
        <w:instrText>2.5 billion years ago. Two major results are reported here: (1) the marine cyanobacterial species studied thus far show trace metal preferences and sensitivities that are consistent with their evolution in a sulfidic marine environment, and (2) in an ancient ocean dominated by high fluxes and concentrations of iron, the relative availability of trace metals would have been similar to that of a sulfidic system - Fe&gt;Mn, Ni, Co</w:instrText>
      </w:r>
      <w:r>
        <w:rPr>
          <w:rFonts w:ascii="Cambria Math" w:hAnsi="Cambria Math" w:cs="Cambria Math"/>
        </w:rPr>
        <w:instrText>≫</w:instrText>
      </w:r>
      <w:r>
        <w:instrText>Cd, Zn, Cu - as a result of the formation of dissolved sulfide complexes. Thus, the formation of strong aqueous metal-sulfide complexes was likely as important as the precipitation of minerals in influencing the selection of metals in biology. These results suggest that marine biogeochemical cycles and marine bioinorganic chemistry have co-evolved, and that the evidence for this co-evolution has been preserved in the physiology and genomes of modern descendants of the early cyanobacteria. © 2003 Elsevier B.V. All rights reserved.","author":[{"dropping-particle":"","family":"Saito","given":"Mak A.","non-dropping-particle":"","parse-names":false,"suffix":""},{"dropping-particle":"","family":"Sigman","given":"Daniel M.","non-dropping-particle":"","parse-names":false,"suffix":""},{"dropping-particle":"","family":"Morel","given":"François M.M.","non-dropping-particle":"","parse-names":false,"suffix":""}],"container-title":"Inorganica Chimica Acta","id":"ITEM-2","issued":{"date-parts":[["2003"]]},"page":"308-318","title":"The bioinorganic chemistry of the ancient ocean: The co-evolution of cyanobacterial metal requirements and biogeochemical cycles at the Archean-Proterozoic boundary?","type":"article-journal","volume":"356"},"uris":["http://www.mendeley.com/documents/?uuid=df1860dc-ec73-4f4b-995f-3e2fa1e7e29c"]}],"mendeley":{"formattedCitation":"(Konhauser et al., 2009; Saito et al., 2003)","manualFormatting":"(e.g., Konhauser et al., 2009; Saito et al., 2003)","plainTextFormattedCitation":"(Konhauser et al., 2009; Saito et al., 2003)","previouslyFormattedCitation":"(Konhauser et al., 2009; Saito et al., 2003)"},"properties":{"noteIndex":0},"schema":"https://github.com/citation-style-language/schema/raw/master/csl-citation.json"}</w:instrText>
      </w:r>
      <w:r>
        <w:fldChar w:fldCharType="separate"/>
      </w:r>
      <w:r w:rsidRPr="00CF00AC">
        <w:rPr>
          <w:noProof/>
        </w:rPr>
        <w:t>(</w:t>
      </w:r>
      <w:r w:rsidRPr="00CF00AC">
        <w:rPr>
          <w:i/>
          <w:iCs/>
          <w:noProof/>
        </w:rPr>
        <w:t>e.g.,</w:t>
      </w:r>
      <w:r>
        <w:rPr>
          <w:noProof/>
        </w:rPr>
        <w:t xml:space="preserve"> </w:t>
      </w:r>
      <w:r w:rsidRPr="00CF00AC">
        <w:rPr>
          <w:noProof/>
        </w:rPr>
        <w:t>Konhauser et al., 2009; Saito et al., 2003)</w:t>
      </w:r>
      <w:r>
        <w:fldChar w:fldCharType="end"/>
      </w:r>
      <w:commentRangeEnd w:id="5"/>
      <w:r>
        <w:rPr>
          <w:rStyle w:val="CommentReference"/>
          <w:rFonts w:eastAsiaTheme="majorEastAsia"/>
        </w:rPr>
        <w:commentReference w:id="5"/>
      </w:r>
      <w:r>
        <w:t xml:space="preserve">. Efforts to reconstruct the evolution of trace metal marine chemistry will surely inform how early life and Earth evolved as well.  </w:t>
      </w:r>
    </w:p>
    <w:p w14:paraId="44818299" w14:textId="77777777" w:rsidR="00246FE3" w:rsidRDefault="00246FE3" w:rsidP="00246FE3">
      <w:pPr>
        <w:ind w:firstLine="720"/>
        <w:jc w:val="both"/>
      </w:pPr>
      <w:r>
        <w:t>Understanding the modern cycling of trace metals is also of interest to better determine their relationship with the cycling of major elements in the modern ocean. The cycling of C, O, N, and other major elements are intertwined with biological process</w:t>
      </w:r>
      <w:commentRangeStart w:id="6"/>
      <w:r>
        <w:t>es</w:t>
      </w:r>
      <w:commentRangeEnd w:id="6"/>
      <w:r>
        <w:rPr>
          <w:rStyle w:val="CommentReference"/>
          <w:rFonts w:eastAsiaTheme="majorEastAsia"/>
        </w:rPr>
        <w:commentReference w:id="6"/>
      </w:r>
      <w:r>
        <w:t>. Because many biological processes also require trace metals to function, there is an intrinsic link between the modern cycles of the major elements with the modern cycles of the trace metals. Therefore, investigations of trace metal marine cycles will contribute to our knowledge of greater biogeochemical cycles.</w:t>
      </w:r>
    </w:p>
    <w:p w14:paraId="377C0E9C" w14:textId="359D8815" w:rsidR="00246FE3" w:rsidRDefault="00246FE3" w:rsidP="00246FE3">
      <w:pPr>
        <w:ind w:firstLine="720"/>
        <w:jc w:val="both"/>
      </w:pPr>
      <w:r>
        <w:t xml:space="preserve">Here, we focus on Ni, an element whose marine cycling we know little about, but also one that is a bio-essential element for modern and ancient organisms. Nickel is a prime example of how shifts in trace metal marine concentrations can potentially impact marine life. Aggregated data of global source rocks and marine sediments from the past 3.5Ga suggest that the concentration of Ni in seawater dropped dramatically across 3.5Ga to 2.2Ga and then remained roughly constant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2","issue":"7239","issued":{"date-parts":[["2009","4","9"]]},"page":"750-753","publisher":"Nature Publishing Group","title":"Oceanic nickel depletion and a methanogen famine before the Great Oxidation Event","type":"article-journal","volume":"458"},"uris":["http://www.mendeley.com/documents/?uuid=4b997d93-fb44-3b3a-818e-a0f49ee4ad56"]},{"id":"ITEM-3","itemData":{"DOI":"10.1016/j.epsl.2021.117116","ISSN":"0012821X","author":[{"dropping-particle":"","family":"Liu","given":"He","non-dropping-particle":"","parse-names":false,"suffix":""},{"dropping-particle":"","family":"Konhauser","given":"Kurt O.","non-dropping-particle":"","parse-names":false,"suffix":""},{"dropping-particle":"","family":"Robbins","given":"Leslie J.","non-dropping-particle":"","parse-names":false,"suffix":""},{"dropping-particle":"","family":"Sun","given":"Wei-dong","non-dropping-particle":"","parse-names":false,"suffix":""}],"container-title":"Earth and Planetary Science Letters","id":"ITEM-3","issued":{"date-parts":[["2021"]]},"page":"117116","publisher":"Elsevier B.V.","title":"Global continental volcanism controlled the evolution of the oceanic nickel reservoir","type":"article-journal","volume":"572"},"uris":["http://www.mendeley.com/documents/?uuid=b74826f5-b845-48f3-857b-cebb015ab91a"]}],"mendeley":{"formattedCitation":"(Konhauser et al., 2009; Liu et al., 2021; Wasylenki et al., 2015)","plainTextFormattedCitation":"(Konhauser et al., 2009; Liu et al., 2021; Wasylenki et al., 2015)","previouslyFormattedCitation":"(Konhauser et al., 2009; Liu et al., 2021; Wasylenki et al., 2015)"},"properties":{"noteIndex":0},"schema":"https://github.com/citation-style-language/schema/raw/master/csl-citation.json"}</w:instrText>
      </w:r>
      <w:r>
        <w:fldChar w:fldCharType="separate"/>
      </w:r>
      <w:r w:rsidRPr="00DE5456">
        <w:rPr>
          <w:noProof/>
        </w:rPr>
        <w:t>(Konhauser et al., 2009; Liu et al., 2021; Wasylenki et al., 2015)</w:t>
      </w:r>
      <w:r>
        <w:fldChar w:fldCharType="end"/>
      </w:r>
      <w:r>
        <w:t xml:space="preserve">. Konhauser et al. (2009) hypothesized that the dramatic decrease in Ni seawater concentrations, just prior to the GOE, starved Ni-dependent methanogens, inhibited the production of methane, and facilitated the GOE </w:t>
      </w:r>
      <w:commentRangeStart w:id="7"/>
      <w:r>
        <w:fldChar w:fldCharType="begin" w:fldLock="1"/>
      </w:r>
      <w:r>
        <w:instrText>ADDIN CSL_CITATION {"citationItems":[{"id":"ITEM-1","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1","issue":"7239","issued":{"date-parts":[["2009","4","9"]]},"page":"750-753","publisher":"Nature Publishing Group","title":"Oceanic nickel depletion and a methanogen famine before the Great Oxidation Event","type":"article-journal","volume":"458"},"uris":["http://www.mendeley.com/documents/?uuid=4b997d93-fb44-3b3a-818e-a0f49ee4ad56"]},{"id":"ITEM-2","itemData":{"DOI":"10.1089/ast.2015.1301","ISSN":"15311074","abstract":"© 2015, Mary Ann Liebert, Inc.Iron formations (IF) preserve a history of Precambrian oceanic elemental abundance that can be exploited to examine nutrient limitations on early biological productivity. However, in order for IF to be employed as paleomarine proxies, lumped-process distribution coefficients for the element of interest must be experimentally determined or assumed. This necessitates consideration of bulk ocean chemistry and which authigenic ferric iron minerals controlled the sorption reactions. It also requires an assessment of metal mobilization reactions that might have occurred in the water column during particle descent and during post-depositional burial. Here, we summarize recent developments pertaining to the interpretation and fidelity of the IF record in reconstructions of oceanic trace element evolution. Using an updated compilation, we reexamine and validate temporal trends previously reported for the nickel content in IF (see Konhauser et al., 2009). Finally, we reevaluate the consequences of methanogen Ni starvation in the context of evolving views of the Archean ocean-climate system and how the Ni famine may have ultimately facilitated the rise in atmospheric oxygen.","author":[{"dropping-particle":"","family":"Konhauser","given":"Kurt O.","non-dropping-particle":"","parse-names":false,"suffix":""},{"dropping-particle":"","family":"Robbins","given":"Leslie J.","non-dropping-particle":"","parse-names":false,"suffix":""},{"dropping-particle":"","family":"Pecoits","given":"Ernesto","non-dropping-particle":"","parse-names":false,"suffix":""},{"dropping-particle":"","family":"Peacock","given":"Caroline","non-dropping-particle":"","parse-names":false,"suffix":""},{"dropping-particle":"","family":"Kappler","given":"Andreas","non-dropping-particle":"","parse-names":false,"suffix":""},{"dropping-particle":"V.","family":"Lalonde","given":"Stefan","non-dropping-particle":"","parse-names":false,"suffix":""}],"container-title":"Astrobiology","id":"ITEM-2","issue":"10","issued":{"date-parts":[["2015","10","1"]]},"page":"804-815","publisher":"Mary Ann Liebert Inc.","title":"The Archean Nickel Famine Revisited","type":"article-journal","volume":"15"},"uris":["http://www.mendeley.com/documents/?uuid=d9981ed3-d4a1-3304-ad78-a3beb827edb4"]},{"id":"ITEM-3","itemData":{"DOI":"10.1016/j.epsl.2021.117116","ISSN":"0012821X","author":[{"dropping-particle":"","family":"Liu","given":"He","non-dropping-particle":"","parse-names":false,"suffix":""},{"dropping-particle":"","family":"Konhauser","given":"Kurt O.","non-dropping-particle":"","parse-names":false,"suffix":""},{"dropping-particle":"","family":"Robbins","given":"Leslie J.","non-dropping-particle":"","parse-names":false,"suffix":""},{"dropping-particle":"","family":"Sun","given":"Wei-dong","non-dropping-particle":"","parse-names":false,"suffix":""}],"container-title":"Earth and Planetary Science Letters","id":"ITEM-3","issued":{"date-parts":[["2021"]]},"page":"117116","publisher":"Elsevier B.V.","title":"Global continental volcanism controlled the evolution of the oceanic nickel reservoir","type":"article-journal","volume":"572"},"uris":["http://www.mendeley.com/documents/?uuid=b74826f5-b845-48f3-857b-cebb015ab91a"]}],"mendeley":{"formattedCitation":"(Konhauser et al., 2015, 2009; Liu et al., 2021)","plainTextFormattedCitation":"(Konhauser et al., 2015, 2009; Liu et al., 2021)","previouslyFormattedCitation":"(Konhauser et al., 2015, 2009; Liu et al., 2021)"},"properties":{"noteIndex":0},"schema":"https://github.com/citation-style-language/schema/raw/master/csl-citation.json"}</w:instrText>
      </w:r>
      <w:r>
        <w:fldChar w:fldCharType="separate"/>
      </w:r>
      <w:r w:rsidRPr="006F1683">
        <w:rPr>
          <w:noProof/>
        </w:rPr>
        <w:t>(Konhauser et al., 2015, 2009; Liu et al., 2021)</w:t>
      </w:r>
      <w:r>
        <w:fldChar w:fldCharType="end"/>
      </w:r>
      <w:commentRangeEnd w:id="7"/>
      <w:r>
        <w:rPr>
          <w:rStyle w:val="CommentReference"/>
          <w:rFonts w:eastAsiaTheme="majorEastAsia"/>
        </w:rPr>
        <w:commentReference w:id="7"/>
      </w:r>
      <w:r>
        <w:t xml:space="preserve">. However, after the decline in Ni, Ni isotope data from </w:t>
      </w:r>
      <w:r w:rsidRPr="00337B1E">
        <w:t xml:space="preserve">glacial </w:t>
      </w:r>
      <w:proofErr w:type="spellStart"/>
      <w:r w:rsidRPr="00337B1E">
        <w:t>diamictite</w:t>
      </w:r>
      <w:proofErr w:type="spellEnd"/>
      <w:r w:rsidRPr="00337B1E">
        <w:t xml:space="preserve"> composites </w:t>
      </w:r>
      <w:r>
        <w:t xml:space="preserve">suggest oxidative weathering of sulfides provided a new sustaining source of Ni for methanogens, which may have prevented a snowball earth scenario post-GOE </w:t>
      </w:r>
      <w:r>
        <w:fldChar w:fldCharType="begin" w:fldLock="1"/>
      </w:r>
      <w:r w:rsidR="00135E8F">
        <w:instrText>ADDIN CSL_CITATION {"citationItems":[{"id":"ITEM-1","itemData":{"DOI":"10.1038/s41561-019-0320-z","ISSN":"17520908","abstract":"© 2019, The Author(s), under exclusive licence to Springer Nature Limited.  The Great Oxidation Event following the end of the Archaean eon (~2.4 Ga) was a profound turning point in the history of Earth and life, but the relative importance of various contributing factors remains an intriguing puzzle. Controls on methane flux to the atmosphere were of particular consequence; too much methane would have inhibited a persistent rise of O 2 , but too little may have plunged Earth into severe and prolonged ice ages. Here, we document a shift in the weathering reactions controlling the ocean-bound flux of nickel—an essential micronutrient for the organisms that produced methane in Precambrian oceans—by applying Ni stable isotope analysis to Mesoarchaean and Palaeoproterozoic glacial sediments. Although Ni flux to the ocean dropped dramatically as Ni content of the continental crust decreased, the onset of sulfide weathering delivered a small, but vital, flux of Ni to the oceans, sustaining sufficient methane production to prevent a permanent icehouse, while allowing O 2 to rise.","author":[{"dropping-particle":"","family":"Wang","given":"Shui Jiong","non-dropping-particle":"","parse-names":false,"suffix":""},{"dropping-particle":"","family":"Rudnick","given":"Roberta L.","non-dropping-particle":"","parse-names":false,"suffix":""},{"dropping-particle":"","family":"Gaschnig","given":"Richard M.","non-dropping-particle":"","parse-names":false,"suffix":""},{"dropping-particle":"","family":"Wang","given":"Hao","non-dropping-particle":"","parse-names":false,"suffix":""},{"dropping-particle":"","family":"Wasylenki","given":"Laura E.","non-dropping-particle":"","parse-names":false,"suffix":""}],"container-title":"Nature Geoscience","id":"ITEM-1","issued":{"date-parts":[["2019"]]},"publisher":"Nature Publishing Group","title":"Methanogenesis sustained by sulfide weathering during the Great Oxidation Event","type":"article-journal"},"uris":["http://www.mendeley.com/documents/?uuid=a87cb26a-c64d-3f49-a1be-1aba1cc6566d"]}],"mendeley":{"formattedCitation":"(S. J. Wang et al., 2019)","plainTextFormattedCitation":"(S. J. Wang et al., 2019)","previouslyFormattedCitation":"(S. J. Wang et al., 2019)"},"properties":{"noteIndex":0},"schema":"https://github.com/citation-style-language/schema/raw/master/csl-citation.json"}</w:instrText>
      </w:r>
      <w:r>
        <w:fldChar w:fldCharType="separate"/>
      </w:r>
      <w:r w:rsidRPr="00337B1E">
        <w:rPr>
          <w:noProof/>
        </w:rPr>
        <w:t>(S. J. Wang et al., 2019)</w:t>
      </w:r>
      <w:r>
        <w:fldChar w:fldCharType="end"/>
      </w:r>
      <w:r>
        <w:t xml:space="preserve">. In more recent history, fluctuations in seawater Ni concentrations may have increased may have exacerbated and prolonged recovery from the end-Permian extinction, the largest mass extinction known to date. An increase in marine Ni input to the oceans from the eruption of the Siberian Traps may have caused non-limiting Ni conditions for methanogens, promoting marine anoxia </w:t>
      </w:r>
      <w:r>
        <w:fldChar w:fldCharType="begin" w:fldLock="1"/>
      </w:r>
      <w:r>
        <w:instrText>ADDIN CSL_CITATION {"citationItems":[{"id":"ITEM-1","itemData":{"DOI":"10.1073/pnas.1318106111","ISSN":"10916490","abstract":"The end-Permian extinction is associated with a mysterious disruption to Earth's carbon cycle. Here we identify causal mechanisms via three observations. First, we show that geochemical signals indicate superexponential growth of the marine inorganic carbon reservoir, coincident with the extinction and consistent with the expansion of a new microbial metabolic pathway. Second, we show that the efficient acetoclastic pathway in Methanosarcina emerged at a time statistically indistinguishable from the extinction. Finally, we show that nickel concentrations in South China sediments increased sharply at the extinction, probably as a consequence of massive Siberian volcanism, enabling a methanogenic expansion by removal of nickel limitation. Collectively, these results are consistent with the instigation of Earth's greatest mass extinction by a specific microbial innovation.","author":[{"dropping-particle":"","family":"Rothman","given":"Daniel H.","non-dropping-particle":"","parse-names":false,"suffix":""},{"dropping-particle":"","family":"Fournier","given":"Gregory P.","non-dropping-particle":"","parse-names":false,"suffix":""},{"dropping-particle":"","family":"French","given":"Katherine L.","non-dropping-particle":"","parse-names":false,"suffix":""},{"dropping-particle":"","family":"Alm","given":"Eric J.","non-dropping-particle":"","parse-names":false,"suffix":""},{"dropping-particle":"","family":"Boyle","given":"Edward A.","non-dropping-particle":"","parse-names":false,"suffix":""},{"dropping-particle":"","family":"Cao","given":"Changqun","non-dropping-particle":"","parse-names":false,"suffix":""},{"dropping-particle":"","family":"Summons","given":"Roger E.","non-dropping-particle":"","parse-names":false,"suffix":""}],"container-title":"Proceedings of the National Academy of Sciences of the United States of America","id":"ITEM-1","issue":"15","issued":{"date-parts":[["2014"]]},"page":"5462-5467","title":"Methanogenic burst in the end-Permian carbon cycle","type":"article-journal","volume":"111"},"uris":["http://www.mendeley.com/documents/?uuid=8ce7bf2d-13ca-45fa-bdcb-cd2381154e8d"]}],"mendeley":{"formattedCitation":"(Rothman et al., 2014)","plainTextFormattedCitation":"(Rothman et al., 2014)","previouslyFormattedCitation":"(Rothman et al., 2014)"},"properties":{"noteIndex":0},"schema":"https://github.com/citation-style-language/schema/raw/master/csl-citation.json"}</w:instrText>
      </w:r>
      <w:r>
        <w:fldChar w:fldCharType="separate"/>
      </w:r>
      <w:r w:rsidRPr="00BE1BB3">
        <w:rPr>
          <w:noProof/>
        </w:rPr>
        <w:t>(Rothman et al., 2014)</w:t>
      </w:r>
      <w:r>
        <w:fldChar w:fldCharType="end"/>
      </w:r>
      <w:r>
        <w:t xml:space="preserve">. In addition, the variations in Ni isotope ratios just before this period  have been used to identify that the Siberian Traps  [inset Li et al 2019 info about P-T] In the modern ocean, Ni is an essential component of seven enzymes that regulate the global C, N, and O cycles </w:t>
      </w:r>
      <w:r>
        <w:fldChar w:fldCharType="begin" w:fldLock="1"/>
      </w:r>
      <w:r>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id":"ITEM-2","itemData":{"DOI":"10.1016/S1367-5931(98)80062-8","ISSN":"13675931","abstract":"Significant advances have been made in the past year in our understanding of the structure, function, and mode of regulation and assembly of nickel-containing enzymes. The highlight of 1997 was the elucidation of the methyl-CoM reductase structure.","author":[{"dropping-particle":"","family":"Ragsdale","given":"Stephen W.","non-dropping-particle":"","parse-names":false,"suffix":""}],"container-title":"Current Opinion in Chemical Biology","id":"ITEM-2","issued":{"date-parts":[["1998"]]},"title":"Nickel biochemistry","type":"article-journal"},"uris":["http://www.mendeley.com/documents/?uuid=015fd2cf-728c-3dbf-bae9-22cf00ebf5e5"]}],"mendeley":{"formattedCitation":"(Ragsdale, 2009, 1998)","plainTextFormattedCitation":"(Ragsdale, 2009, 1998)","previouslyFormattedCitation":"(Ragsdale, 2009, 1998)"},"properties":{"noteIndex":0},"schema":"https://github.com/citation-style-language/schema/raw/master/csl-citation.json"}</w:instrText>
      </w:r>
      <w:r>
        <w:fldChar w:fldCharType="separate"/>
      </w:r>
      <w:r w:rsidRPr="00012697">
        <w:rPr>
          <w:noProof/>
        </w:rPr>
        <w:t>(Ragsdale, 2009, 1998)</w:t>
      </w:r>
      <w:r>
        <w:fldChar w:fldCharType="end"/>
      </w:r>
      <w:r>
        <w:t>. To investigate Ni and its marine evolution overtime, we require knowledge of the processes which govern the marine Ni in the modern day at the very least</w:t>
      </w:r>
      <w:r w:rsidRPr="00641B6C">
        <w:rPr>
          <w:i/>
          <w:iCs/>
        </w:rPr>
        <w:t xml:space="preserve">. The goal of the proposed work is to improve our knowledge of the </w:t>
      </w:r>
      <w:r w:rsidRPr="00641B6C">
        <w:rPr>
          <w:i/>
          <w:iCs/>
        </w:rPr>
        <w:lastRenderedPageBreak/>
        <w:t>modern Ni marine cycle and our ability to interpret changes in Ni marine chemistry from the rock record.</w:t>
      </w:r>
      <w:r>
        <w:t xml:space="preserve"> </w:t>
      </w:r>
    </w:p>
    <w:p w14:paraId="2D494725" w14:textId="77777777" w:rsidR="00246FE3" w:rsidRDefault="00246FE3" w:rsidP="00246FE3">
      <w:pPr>
        <w:pStyle w:val="Heading2"/>
      </w:pPr>
      <w:bookmarkStart w:id="8" w:name="_Toc78741992"/>
      <w:bookmarkStart w:id="9" w:name="_Toc78742108"/>
      <w:r>
        <w:t xml:space="preserve">Nickel </w:t>
      </w:r>
      <w:bookmarkEnd w:id="8"/>
      <w:bookmarkEnd w:id="9"/>
      <w:r>
        <w:t>and Biology</w:t>
      </w:r>
    </w:p>
    <w:p w14:paraId="6F3B336D" w14:textId="77777777" w:rsidR="00246FE3" w:rsidRDefault="00246FE3" w:rsidP="00246FE3">
      <w:pPr>
        <w:ind w:firstLine="720"/>
        <w:jc w:val="both"/>
      </w:pPr>
      <w:r>
        <w:t xml:space="preserve">Nickel-enzymes have roles in the C, O, and N cycles. For example, Ni-enzymes, </w:t>
      </w:r>
      <w:proofErr w:type="gramStart"/>
      <w:r>
        <w:t>urease</w:t>
      </w:r>
      <w:proofErr w:type="gramEnd"/>
      <w:r>
        <w:t xml:space="preserve"> and Ni-Fe hydrogenase are involved in the N cycle. Urease catalyzes the hydrolysis of urea into ammonia which can then act as source of N for marine organisms </w:t>
      </w:r>
      <w:r>
        <w:fldChar w:fldCharType="begin" w:fldLock="1"/>
      </w:r>
      <w:r>
        <w:instrText>ADDIN CSL_CITATION {"citationItems":[{"id":"ITEM-1","itemData":{"DOI":"10.1016/B0-08-043751-6/06108-9","ISBN":"9780080548074","author":[{"dropping-particle":"","family":"Morel","given":"F. M.M.","non-dropping-particle":"","parse-names":false,"suffix":""},{"dropping-particle":"","family":"Milligan","given":"A. J.","non-dropping-particle":"","parse-names":false,"suffix":""},{"dropping-particle":"","family":"Saito","given":"M. A.","non-dropping-particle":"","parse-names":false,"suffix":""}],"container-title":"Treatise on Geochemistry","id":"ITEM-1","issued":{"date-parts":[["2003"]]},"page":"113-143","title":"Marine Bioinorganic Chemistry: The Role of Trace Metals in the Oceanic Cycles of Major Nutrients","type":"article-journal","volume":"6-9"},"uris":["http://www.mendeley.com/documents/?uuid=06c4a75f-8ac6-403e-9ba8-07276d7c6c31"]}],"mendeley":{"formattedCitation":"(Morel et al., 2003)","plainTextFormattedCitation":"(Morel et al., 2003)","previouslyFormattedCitation":"(Morel et al., 2003)"},"properties":{"noteIndex":0},"schema":"https://github.com/citation-style-language/schema/raw/master/csl-citation.json"}</w:instrText>
      </w:r>
      <w:r>
        <w:fldChar w:fldCharType="separate"/>
      </w:r>
      <w:r w:rsidRPr="0042297B">
        <w:rPr>
          <w:noProof/>
        </w:rPr>
        <w:t>(Morel et al., 2003)</w:t>
      </w:r>
      <w:r>
        <w:fldChar w:fldCharType="end"/>
      </w:r>
      <w:r>
        <w:t xml:space="preserve">. Nickel-Fe hydrogenase catalyzes the reversible reduction of protons to hydrogen gas. Because protons and hydrogen gas are substrates and products of nitrogen fixation, Ni-Fe hydrogenase can convert the byproduct hydrogen gas back to the usable proton form for continued fixation </w:t>
      </w:r>
      <w:r>
        <w:fldChar w:fldCharType="begin" w:fldLock="1"/>
      </w:r>
      <w:r>
        <w:instrText>ADDIN CSL_CITATION {"citationItems":[{"id":"ITEM-1","itemData":{"DOI":"10.1128/mmbr.66.1.1-20.2002","ISSN":"1092-2172","PMID":"11875125","abstract":"Cyanobacteria may possess several enzymes that are directly involved in dihydrogen metabolism: Nitrogenase(s) catalyzing the production of hydrogen concomitantly with the reduction of dinitrogen to ammonia, an uptake hydrogenase (encoded by hupSL) catalyzing the consumption of hydrogen produced by the nitrogenase, and a bidirectional hydrogenase (encoded by hoxFUYH) which has the capacity to both take up and produce hydrogen. This review summarizes our knowledge about cyanobacterial hydrogenases, focusing on recent progress since the first molecular information was published in 1995. It presents the molecular knowledge about cyanobacterial hupSL and hoxFUYH, their corresponding gene products, and their accessory genes before finishing with an applied aspect - the use of cyanobacteria in a biological, renewable production of the future energy carrier molecular hydrogen. In addition to scientific publications, information from three cyanobacterial genomes, the unicellular Synechocystis strain PCC 6803 and the filamentous heterocystous Anabaena strain PCC 7120 and Nostoc punctiforme (PCC 73102/ATCC 29133) is included.","author":[{"dropping-particle":"","family":"Tamagnini","given":"Paula","non-dropping-particle":"","parse-names":false,"suffix":""},{"dropping-particle":"","family":"Axelsson","given":"Rikard","non-dropping-particle":"","parse-names":false,"suffix":""},{"dropping-particle":"","family":"Lindberg","given":"Pia","non-dropping-particle":"","parse-names":false,"suffix":""},{"dropping-particle":"","family":"Oxelfelt","given":"Fredrik","non-dropping-particle":"","parse-names":false,"suffix":""},{"dropping-particle":"","family":"Wünschiers","given":"Röbbe","non-dropping-particle":"","parse-names":false,"suffix":""},{"dropping-particle":"","family":"Lindblad","given":"Peter","non-dropping-particle":"","parse-names":false,"suffix":""}],"container-title":"Microbiology and Molecular Biology Reviews","id":"ITEM-1","issue":"1","issued":{"date-parts":[["2002"]]},"page":"1-20","title":"Hydrogenases and Hydrogen Metabolism of Cyanobacteria","type":"article-journal","volume":"66"},"uris":["http://www.mendeley.com/documents/?uuid=0b407d08-fd4e-41f4-95a5-4a5beb056afc"]}],"mendeley":{"formattedCitation":"(Tamagnini et al., 2002)","plainTextFormattedCitation":"(Tamagnini et al., 2002)","previouslyFormattedCitation":"(Tamagnini et al., 2002)"},"properties":{"noteIndex":0},"schema":"https://github.com/citation-style-language/schema/raw/master/csl-citation.json"}</w:instrText>
      </w:r>
      <w:r>
        <w:fldChar w:fldCharType="separate"/>
      </w:r>
      <w:r w:rsidRPr="005A7D7A">
        <w:rPr>
          <w:noProof/>
        </w:rPr>
        <w:t>(Tamagnini et al., 2002)</w:t>
      </w:r>
      <w:r>
        <w:fldChar w:fldCharType="end"/>
      </w:r>
      <w:r>
        <w:t>. The Ni-enzyme Ni-super oxide dismutase (Ni-SOD) is related to the O cycle as it converts reactive oxygen species to hydrogen peroxide and oxygen gas. Nickel is perhaps most known for its association with the C cycle. The Ni enzymes methyl coenzyme M reductase (MCR) and CO dehydrogenase are Ni enzymes which produce and consume CO</w:t>
      </w:r>
      <w:r>
        <w:rPr>
          <w:vertAlign w:val="subscript"/>
        </w:rPr>
        <w:t>2</w:t>
      </w:r>
      <w:r>
        <w:t xml:space="preserve"> and CH</w:t>
      </w:r>
      <w:r>
        <w:rPr>
          <w:vertAlign w:val="subscript"/>
        </w:rPr>
        <w:t>4</w:t>
      </w:r>
      <w:r>
        <w:t xml:space="preserve">. In fact, MCR catalyzes the final step in every known methanogenesis pathway </w:t>
      </w:r>
      <w:r>
        <w:fldChar w:fldCharType="begin" w:fldLock="1"/>
      </w:r>
      <w:r>
        <w:instrText>ADDIN CSL_CITATION {"citationItems":[{"id":"ITEM-1","itemData":{"DOI":"10.1038/jid.2014.371","ISBN":"6176321972","ISSN":"15378276","PMID":"1000000221","author":[{"dropping-particle":"","family":"Boer","given":"Jodi","non-dropping-particle":"","parse-names":false,"suffix":""},{"dropping-particle":"","family":"Mulrooney","given":"Scott","non-dropping-particle":"","parse-names":false,"suffix":""},{"dropping-particle":"","family":"Hausinger","given":"Robert","non-dropping-particle":"","parse-names":false,"suffix":""}],"container-title":"Bone","id":"ITEM-1","issue":"1","issued":{"date-parts":[["2012"]]},"page":"1-7","title":"Nickel-Dependent Metalloenzymes","type":"article-journal","volume":"23"},"uris":["http://www.mendeley.com/documents/?uuid=4840b9a7-5037-4983-b213-55bff6a6cab5"]},{"id":"ITEM-2","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2","issued":{"date-parts":[["1979"]]},"page":"105-107","title":"Nickel, cobalt, and molybdenum requirement for growth of Methanobacterium thermoautotrophicum","type":"article-journal"},"uris":["http://www.mendeley.com/documents/?uuid=1d35e80c-be6f-4f1c-b8bf-731ac1acf8bf"]},{"id":"ITEM-3","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3","issue":"28","issued":{"date-parts":[["2009","7","10"]]},"page":"18571-18575","title":"Nickel-based enzyme systems","type":"article","volume":"284"},"uris":["http://www.mendeley.com/documents/?uuid=bedbb558-ad96-3023-9868-416e5e8cde7b"]}],"mendeley":{"formattedCitation":"(Boer et al., 2012; Ragsdale, 2009; Schonheit et al., 1979)","plainTextFormattedCitation":"(Boer et al., 2012; Ragsdale, 2009; Schonheit et al., 1979)","previouslyFormattedCitation":"(Boer et al., 2012; Ragsdale, 2009; Schonheit et al., 1979)"},"properties":{"noteIndex":0},"schema":"https://github.com/citation-style-language/schema/raw/master/csl-citation.json"}</w:instrText>
      </w:r>
      <w:r>
        <w:fldChar w:fldCharType="separate"/>
      </w:r>
      <w:r w:rsidRPr="00DB65C9">
        <w:rPr>
          <w:noProof/>
        </w:rPr>
        <w:t>(Boer et al., 2012; Ragsdale, 2009; Schonheit et al., 1979)</w:t>
      </w:r>
      <w:r>
        <w:fldChar w:fldCharType="end"/>
      </w:r>
      <w:r>
        <w:t xml:space="preserve">. </w:t>
      </w:r>
    </w:p>
    <w:p w14:paraId="4D30C665" w14:textId="77777777" w:rsidR="00246FE3" w:rsidRDefault="00246FE3" w:rsidP="00246FE3">
      <w:pPr>
        <w:ind w:firstLine="720"/>
        <w:jc w:val="both"/>
      </w:pPr>
      <w:r>
        <w:t xml:space="preserve">Several modern and ancient organisms rely on Ni because they use these enzymes. Diatoms use urease and Ni-superoxide dismutase </w:t>
      </w:r>
      <w:r>
        <w:fldChar w:fldCharType="begin" w:fldLock="1"/>
      </w:r>
      <w:r>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id":"ITEM-2","itemData":{"DOI":"10.1098/rstb.2016.0397","ISBN":"0000000338356","ISSN":"14712970","abstract":"In contemporary oceans diatoms are an important group of eukaryotic phytoplankton that typically dominate in upwelling regions and at high latitudes. They also make significant contributions to sporadic blooms that often occur in springtime. Recent surveys have revealed global information about their abundance and diversity, as well as their contributions to biogeochemical cycles, both as primary producers of organic material and as conduits facilitating the export of carbon and silicon to the ocean interior. Sequencing of diatom genomes is revealing the evolutionary underpinnings of their ecological success by examination of their gene repertoires and the mechanisms they use to adapt to environmental changes. The rise of the diatoms over the last hundred million years is similarly being explored through analysis of microfossils and biomarkers that can be traced through geological time, as well as their contributions to seafloor sediments and fossil fuel reserves. The current review aims to synthesize current information about the evolution and biogeochemical functions of diatoms as they rose to prominence in the global ocean.","author":[{"dropping-particle":"","family":"Benoiston","given":"Anne Sophie","non-dropping-particle":"","parse-names":false,"suffix":""},{"dropping-particle":"","family":"Ibarbalz","given":"Federico M.","non-dropping-particle":"","parse-names":false,"suffix":""},{"dropping-particle":"","family":"Bittner","given":"Lucie","non-dropping-particle":"","parse-names":false,"suffix":""},{"dropping-particle":"","family":"Guidi","given":"Lionel","non-dropping-particle":"","parse-names":false,"suffix":""},{"dropping-particle":"","family":"Jahn","given":"Oliver","non-dropping-particle":"","parse-names":false,"suffix":""},{"dropping-particle":"","family":"Dutkiewicz","given":"Stephanie","non-dropping-particle":"","parse-names":false,"suffix":""},{"dropping-particle":"","family":"Bowler","given":"Chris","non-dropping-particle":"","parse-names":false,"suffix":""}],"container-title":"Philosophical Transactions of the Royal Society B: Biological Sciences","id":"ITEM-2","issue":"1728","issued":{"date-parts":[["2017"]]},"title":"The evolution of diatoms and their biogeochemical functions","type":"article-journal","volume":"372"},"uris":["http://www.mendeley.com/documents/?uuid=c512610b-a992-42ec-a50d-fc9978075eea"]}],"mendeley":{"formattedCitation":"(Benoiston et al., 2017; Twining et al., 2012)","plainTextFormattedCitation":"(Benoiston et al., 2017; Twining et al., 2012)","previouslyFormattedCitation":"(Benoiston et al., 2017; Twining et al., 2012)"},"properties":{"noteIndex":0},"schema":"https://github.com/citation-style-language/schema/raw/master/csl-citation.json"}</w:instrText>
      </w:r>
      <w:r>
        <w:fldChar w:fldCharType="separate"/>
      </w:r>
      <w:r w:rsidRPr="00374719">
        <w:rPr>
          <w:noProof/>
        </w:rPr>
        <w:t>(Benoiston et al., 2017; Twining et al., 2012)</w:t>
      </w:r>
      <w:r>
        <w:fldChar w:fldCharType="end"/>
      </w:r>
      <w:r>
        <w:t xml:space="preserve">. Nickel is found in association with both the internal biomass and inorganic (frustule) components of diatoms in roughly equal proportions </w:t>
      </w:r>
      <w:r>
        <w:fldChar w:fldCharType="begin" w:fldLock="1"/>
      </w:r>
      <w:r>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mendeley":{"formattedCitation":"(Twining et al., 2012)","plainTextFormattedCitation":"(Twining et al., 2012)","previouslyFormattedCitation":"(Twining et al., 2012)"},"properties":{"noteIndex":0},"schema":"https://github.com/citation-style-language/schema/raw/master/csl-citation.json"}</w:instrText>
      </w:r>
      <w:r>
        <w:fldChar w:fldCharType="separate"/>
      </w:r>
      <w:r w:rsidRPr="00C82B60">
        <w:rPr>
          <w:noProof/>
        </w:rPr>
        <w:t>(Twining et al., 2012)</w:t>
      </w:r>
      <w:r>
        <w:fldChar w:fldCharType="end"/>
      </w:r>
      <w:r>
        <w:t xml:space="preserve">. Foraminifera use urease as well which may act as a pH regulator during shell formation </w:t>
      </w:r>
      <w:r>
        <w:fldChar w:fldCharType="begin" w:fldLock="1"/>
      </w:r>
      <w:r>
        <w:instrText>ADDIN CSL_CITATION {"citationItems":[{"id":"ITEM-1","itemData":{"DOI":"10.1016/S0168-1656(01)00393-5","ISSN":"01681656","PMID":"11738724","abstract":"The role of microbial urease in calcite precipitation was studied utilizing a recombinant Escherichia coli HB101 containing a plasmid, pBU11, that encodes Bacillus pasteurii urease. The calcite precipitation by E. coli HB101 (pBU11) was significant although its precipitation level was not as high as that by B. pasteurii. Addition of low concentrations (5-100 μM) of nickel, the cofactor of urease, to the medium further enhanced calcite precipitation by E. coli (pBU11). Calcite precipitation induced by both B. pasteurii and E. coli (pBU11) was inhibited in the presence of a urease inhibitor, acetohydroxamic acid (AHA). These observations on the recombinant urease have confirmed that urease activity is essential for microbiologically-induced calcite precipitation. Partially purified B. pasteurii urease was immobilized in polyurethane (PU) foam to compare the efficacy of calcite precipitation between the free and immobilized enzymes. The immobilized urease showed higher Km and lower Vmax values, which were reflected by a slower overall calcite precipitation. However, scanning electron micrographs (SEM) identified that the calcite precipitation occurred throughout the matrices of polyurethane. Furthermore, PU-immobilized urease retained higher enzymatic activities at high temperatures and in the presence of a high concentration of pronase, indicating that immobilization protects the enzyme activity from environmental changes. © 2002 Elsevier Science B.V. All rights reserved.","author":[{"dropping-particle":"","family":"Bachmeier","given":"Keri L.","non-dropping-particle":"","parse-names":false,"suffix":""},{"dropping-particle":"","family":"Williams","given":"Amy E.","non-dropping-particle":"","parse-names":false,"suffix":""},{"dropping-particle":"","family":"Warmington","given":"John R.","non-dropping-particle":"","parse-names":false,"suffix":""},{"dropping-particle":"","family":"Bang","given":"Sookie S.","non-dropping-particle":"","parse-names":false,"suffix":""}],"container-title":"Journal of Biotechnology","id":"ITEM-1","issued":{"date-parts":[["2002"]]},"title":"Urease activity in microbiologically-induced calcite precipitation","type":"article-journal"},"uris":["http://www.mendeley.com/documents/?uuid=994dc74a-7f85-37b9-aa0b-282cdad3c591"]},{"id":"ITEM-2","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2","issue":"8","issued":{"date-parts":[["2010"]]},"page":"2339-2350","title":"Heavy metal incorporation in foraminiferal calcite: Results from multi-element enrichment culture experiments with Ammonia tepida","type":"article-journal","volume":"7"},"uris":["http://www.mendeley.com/documents/?uuid=2b9b137a-e93b-3232-a1c0-4f8dfde0bb0c"]},{"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mendeley":{"formattedCitation":"(Bachmeier et al., 2002; Munsel et al., 2010; Smith and Goldstein, 2019)","plainTextFormattedCitation":"(Bachmeier et al., 2002; Munsel et al., 2010; Smith and Goldstein, 2019)","previouslyFormattedCitation":"(Bachmeier et al., 2002; Munsel et al., 2010; Smith and Goldstein, 2019)"},"properties":{"noteIndex":0},"schema":"https://github.com/citation-style-language/schema/raw/master/csl-citation.json"}</w:instrText>
      </w:r>
      <w:r>
        <w:fldChar w:fldCharType="separate"/>
      </w:r>
      <w:r w:rsidRPr="00DC33AD">
        <w:rPr>
          <w:noProof/>
        </w:rPr>
        <w:t>(Bachmeier et al., 2002; Munsel et al., 2010; Smith and Goldstein, 2019)</w:t>
      </w:r>
      <w:r>
        <w:fldChar w:fldCharType="end"/>
      </w:r>
      <w:r>
        <w:t xml:space="preserve">. Perhaps because of this close association between urease and shell formation, foraminifera incorporate Ni into their tests </w:t>
      </w:r>
      <w:r>
        <w:fldChar w:fldCharType="begin" w:fldLock="1"/>
      </w:r>
      <w:r>
        <w:instrText>ADDIN CSL_CITATION {"citationItems":[{"id":"ITEM-1","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1","issue":"8","issued":{"date-parts":[["2010"]]},"page":"2339-2350","title":"Heavy metal incorporation in foraminiferal calcite: Results from multi-element enrichment culture experiments with Ammonia tepida","type":"article-journal","volume":"7"},"uris":["http://www.mendeley.com/documents/?uuid=2b9b137a-e93b-3232-a1c0-4f8dfde0bb0c"]},{"id":"ITEM-2","itemData":{"DOI":"10.1016/j.marmicro.2020.101854","ISSN":"03778398","abstract":"Benthic foraminifera are valuable indicators in environmental studies, including those on marine pollution monitoring. While a great deal of foraminiferal biomonitoring research utilizes abundance and distributional data, further value resides in better understanding the incorporation of heavy metal pollutants in foraminiferal calcite. By experimentally growing assemblages of foraminifera from propagules (small juveniles) gathered from Sapelo Island, Georgia and Little Duck Key, Florida, this study examines foraminiferal incorporation of the heavy metals arsenic, cadmium, nickel, and zinc over a range of concentrations. Surface sediment was collected and sieved to concentrate the propagules. The propagules were then used to experimentally grow assemblages with each exposed to a different heavy metal. After one month, the experimentally grown foraminifera were harvested and samples of the two most common species from each location, Ammonia tepida (Cushman) and Haynesina germanica (Ehrenberg) from Sapelo Island and Quinqueloculina sabulosa (Cushman) and Triloculina oblonga (Montagu) from Little Duck Key, were selected for trace element analysis. Calcite of the tests was analyzed using LA-ICP-MS to quantify the heavy metal incorporation. Rotalid species A. tepida and H. germanica incorporated more cadmium as its concentration in the surrounding water increased, whereas miliolid species Q. sabulosa and T. oblonga incorporated more of the metals zinc and nickel. This study shows that while foraminiferal incorporation of heavy metals has great potential as a biomonitoring tool, multiple factors (especially inter-clade variation) must be considered carefully. In future marine environmental research, these factors may help to create a more targeted assessment of environmental pollution.","author":[{"dropping-particle":"","family":"Smith","given":"Christopher W.","non-dropping-particle":"","parse-names":false,"suffix":""},{"dropping-particle":"","family":"Fehrenbacher","given":"Jennifer S.","non-dropping-particle":"","parse-names":false,"suffix":""},{"dropping-particle":"","family":"Goldstein","given":"Susan T.","non-dropping-particle":"","parse-names":false,"suffix":""}],"container-title":"Marine Micropaleontology","id":"ITEM-2","issued":{"date-parts":[["2020","4","1"]]},"publisher":"Elsevier B.V.","title":"Incorporation of heavy metals in experimentally grown foraminifera from Sapelo Island, Georgia and Little Duck Key, Florida, U.S.A.","type":"article-journal","volume":"156"},"uris":["http://www.mendeley.com/documents/?uuid=3cf8f65a-1807-3ad6-83ad-9fdf7f20d91c"]},{"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mendeley":{"formattedCitation":"(Munsel et al., 2010; Smith et al., 2020; Smith and Goldstein, 2019)","plainTextFormattedCitation":"(Munsel et al., 2010; Smith et al., 2020; Smith and Goldstein, 2019)","previouslyFormattedCitation":"(Munsel et al., 2010; Smith et al., 2020; Smith and Goldstein, 2019)"},"properties":{"noteIndex":0},"schema":"https://github.com/citation-style-language/schema/raw/master/csl-citation.json"}</w:instrText>
      </w:r>
      <w:r>
        <w:fldChar w:fldCharType="separate"/>
      </w:r>
      <w:r w:rsidRPr="00DC33AD">
        <w:rPr>
          <w:noProof/>
        </w:rPr>
        <w:t>(Munsel et al., 2010; Smith et al., 2020; Smith and Goldstein, 2019)</w:t>
      </w:r>
      <w:r>
        <w:fldChar w:fldCharType="end"/>
      </w:r>
      <w:r>
        <w:t xml:space="preserve">. Methanogens have been shown to have significant Ni requirements </w:t>
      </w:r>
      <w:r>
        <w:fldChar w:fldCharType="begin" w:fldLock="1"/>
      </w:r>
      <w:r>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id":"ITEM-2","itemData":{"DOI":"10.1371/journal.pone.0168357","ISSN":"19326203","abstract":"Hydrogen (H2 ) consumption and methane (CH4 ) production in pure cultures of three different methanogens were investigated during cultivation with 0, 0.2 and 4.21 μM added nickel (Ni). The results showed that the level of dissolved Ni in the anaerobic growth medium did not notably affect CH4 production in the cytochrome-free methanogenic species Methanobacterium bryantii and Methanoculleus bourgensis MAB1, but affected CH4 formation rate in the cytochrome-containing Methanosarcina barkeri grown on H2 and CO2 . Methanosarcina barkeri also had the highest amounts of Ni in its cells, indicating that more Ni is needed by cytochrome-containing than by cytochrome-free methanogenic species. The concentration of Ni affected threshold values of H2 partial pressure (pH2 ) for all three methanogen species studied, with M. bourgensis MAB1 reaching pH2 values as low as 0.1 Pa when Ni was available in amounts used in normal anaerobic growth medium. To our knowledge, this is the lowest pH2 threshold recorded to date in pure methanogen culture, which suggests that M.bourgensis MAB1 have a competitive advantage over other species through its ability to grow at low H2 concentrations. Our study has implications for research on the H2 -driven deep subsurface biosphere and biogas reactor performance.","author":[{"dropping-particle":"","family":"Neubeck","given":"Anna","non-dropping-particle":"","parse-names":false,"suffix":""},{"dropping-particle":"","family":"Sjöberg","given":"Susanne","non-dropping-particle":"","parse-names":false,"suffix":""},{"dropping-particle":"","family":"Price","given":"Alex","non-dropping-particle":"","parse-names":false,"suffix":""},{"dropping-particle":"","family":"Callac","given":"Nolwenn","non-dropping-particle":"","parse-names":false,"suffix":""},{"dropping-particle":"","family":"Schnürer","given":"Anna","non-dropping-particle":"","parse-names":false,"suffix":""}],"container-title":"PLoS ONE","id":"ITEM-2","issue":"12","issued":{"date-parts":[["2016"]]},"page":"1-19","title":"Effect of nickel levels on hydrogen partial pressure and methane production in methanogens","type":"article-journal","volume":"11"},"uris":["http://www.mendeley.com/documents/?uuid=21fdc1ea-908d-4bab-a0d0-9251c19fa648"]}],"mendeley":{"formattedCitation":"(Neubeck et al., 2016; Schonheit et al., 1979)","plainTextFormattedCitation":"(Neubeck et al., 2016; Schonheit et al., 1979)","previouslyFormattedCitation":"(Neubeck et al., 2016; Schonheit et al., 1979)"},"properties":{"noteIndex":0},"schema":"https://github.com/citation-style-language/schema/raw/master/csl-citation.json"}</w:instrText>
      </w:r>
      <w:r>
        <w:fldChar w:fldCharType="separate"/>
      </w:r>
      <w:r w:rsidRPr="00536837">
        <w:rPr>
          <w:noProof/>
        </w:rPr>
        <w:t>(Neubeck et al., 2016; Schonheit et al., 1979)</w:t>
      </w:r>
      <w:r>
        <w:fldChar w:fldCharType="end"/>
      </w:r>
      <w:r>
        <w:t xml:space="preserve">. This is not surprising consider Ni enzyme CO dehydrogenase assists in the assimilation of CO as a carbon source for methanogenesis and MCR catalyzes the last step of methanogenesis </w:t>
      </w:r>
      <w:r>
        <w:fldChar w:fldCharType="begin" w:fldLock="1"/>
      </w:r>
      <w:r>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id":"ITEM-2","itemData":{"DOI":"10.1016/S0723-2020(86)80035-2","ISSN":"07232020","abstract":"The assimilation of cell carbon from CO2 and other compounds has been studied in autotrophic representatives of the archaebactera. The Calvin cycle is not operating in these bacteria. Two different basic pathways for the assimilation of cell carbon from CO2 are found. The methanogenic archaebacteria assimilate CO2 into the central intermediate acetyl CoA via a non-cyclic pathway. The methyl group of acetate is derived from tetrahydropteridin-bound C1-compounds which are also common intermediates in the process of CO2 reduction to methane. The carboxyl group of acetate is formed by CO2 reduction to carbon monoxide. Further assimilation of the activated acetic acid involves 2 to 3 further CO2 fixation reactions and proceeds via the reductive carboxylation of acetyl CoA to pyruvate. The autotrophic sulfur-associated (—“dependent”) archaebacteria appear to use a cyclic reductive carboxylic acid pathway for CO2 assimilation; however, essential enzymes remain to be demonstrated. In the aerobic sulfur oxidizer Sulfolobus the nature of this pathway is still uncertain. In the anaerobic sulfur reducer Thermoproteus a “reductive citric acid cycle” may be operative. © 1986, Gustav Fischer Verlag, Stuttgart · New York. All rights reserved.","author":[{"dropping-particle":"","family":"Fuchs","given":"Georg","non-dropping-particle":"","parse-names":false,"suffix":""},{"dropping-particle":"","family":"Stupperich","given":"Erhard","non-dropping-particle":"","parse-names":false,"suffix":""}],"container-title":"Systematic and Applied Microbiology","id":"ITEM-2","issue":"2-3","issued":{"date-parts":[["1986"]]},"page":"364-369","publisher":"Gustav Fischer Verlag, Stuttgart · New York","title":"Carbon assimilation pathways in archaebacteria","type":"article-journal","volume":"7"},"uris":["http://www.mendeley.com/documents/?uuid=d6e69d7e-25dc-4363-bdb6-62677da7cd72"]}],"mendeley":{"formattedCitation":"(Fuchs and Stupperich, 1986; Ragsdale, 2009)","plainTextFormattedCitation":"(Fuchs and Stupperich, 1986; Ragsdale, 2009)","previouslyFormattedCitation":"(Fuchs and Stupperich, 1986; Ragsdale, 2009)"},"properties":{"noteIndex":0},"schema":"https://github.com/citation-style-language/schema/raw/master/csl-citation.json"}</w:instrText>
      </w:r>
      <w:r>
        <w:fldChar w:fldCharType="separate"/>
      </w:r>
      <w:r w:rsidRPr="001A1B51">
        <w:rPr>
          <w:noProof/>
        </w:rPr>
        <w:t>(Fuchs and Stupperich, 1986; Ragsdale, 2009)</w:t>
      </w:r>
      <w:r>
        <w:fldChar w:fldCharType="end"/>
      </w:r>
      <w:r>
        <w:t xml:space="preserve">. </w:t>
      </w:r>
    </w:p>
    <w:p w14:paraId="6337FCD0" w14:textId="77777777" w:rsidR="00246FE3" w:rsidRDefault="00246FE3" w:rsidP="00246FE3">
      <w:pPr>
        <w:ind w:firstLine="720"/>
        <w:jc w:val="both"/>
      </w:pPr>
      <w:r>
        <w:t xml:space="preserve">As one might expect, the marine concentration of Ni, as an essential component of the aforementioned enzymes and a potential toxin, has significant implications for the relative abundances of these organisms </w:t>
      </w:r>
      <w:r>
        <w:fldChar w:fldCharType="begin" w:fldLock="1"/>
      </w:r>
      <w:r>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id":"ITEM-2","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2","issue":"4","issued":{"date-parts":[["2010"]]},"page":"553-566","publisher":"Elsevier","title":"Nickel utilization in phytoplankton assemblages from contrasting oceanic regimes","type":"article-journal","volume":"57"},"uris":["http://www.mendeley.com/documents/?uuid=2b984367-2ceb-41ee-8f72-87ba6ae4a37b"]},{"id":"ITEM-3","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3","issue":"8","issued":{"date-parts":[["2010"]]},"page":"2339-2350","title":"Heavy metal incorporation in foraminiferal calcite: Results from multi-element enrichment culture experiments with Ammonia tepida","type":"article-journal","volume":"7"},"uris":["http://www.mendeley.com/documents/?uuid=2b9b137a-e93b-3232-a1c0-4f8dfde0bb0c"]},{"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id":"ITEM-5","itemData":{"author":[{"dropping-particle":"","family":"Smith","given":"Christopher W","non-dropping-particle":"","parse-names":false,"suffix":""},{"dropping-particle":"","family":"Goldstein","given":"Susan T","non-dropping-particle":"","parse-names":false,"suffix":""}],"container-title":"Journal of Foraminiferal Research","id":"ITEM-5","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6","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6","issue":"10","issued":{"date-parts":[["2017"]]},"page":"12-26","publisher":"Royal Society of Chemistry","title":"Oceanic Nickel Biogeochemistry and the Evolution of Nickel Use","type":"chapter"},"uris":["http://www.mendeley.com/documents/?uuid=ec76976b-1027-3733-8099-58989ef2c08f"]},{"id":"ITEM-7","itemData":{"DOI":"10.1007/s00128-018-2279-7","ISBN":"0123456789","ISSN":"1432-0800","author":[{"dropping-particle":"","family":"Panneerselvam","given":"Karthikeyan","non-dropping-particle":"","parse-names":false,"suffix":""},{"dropping-particle":"","family":"Rudragouda","given":"Shambanagouda","non-dropping-particle":"","parse-names":false,"suffix":""},{"dropping-particle":"","family":"Mohan","given":"Marigoudar","non-dropping-particle":"","parse-names":false,"suffix":""}],"container-title":"Bulletin of Environmental Contamination and Toxicology","id":"ITEM-7","issue":"3","issued":{"date-parts":[["2018"]]},"page":"331-337","publisher":"Springer US","title":"Toxicity of Nickel on the Selected Species of Marine Diatoms and Copepods","type":"article-journal","volume":"100"},"uris":["http://www.mendeley.com/documents/?uuid=421553a7-724e-4a8a-aa19-797140b85b1b"]}],"mendeley":{"formattedCitation":"(Dupont et al., 2010; Glass and Dupont, 2017; Munsel et al., 2010; Panneerselvam et al., 2018; Schonheit et al., 1979; Smith and Goldstein, 2019; Twining et al., 2012)","plainTextFormattedCitation":"(Dupont et al., 2010; Glass and Dupont, 2017; Munsel et al., 2010; Panneerselvam et al., 2018; Schonheit et al., 1979; Smith and Goldstein, 2019; Twining et al., 2012)","previouslyFormattedCitation":"(Dupont et al., 2010; Glass and Dupont, 2017; Munsel et al., 2010; Panneerselvam et al., 2018; Schonheit et al., 1979; Smith and Goldstein, 2019; Twining et al., 2012)"},"properties":{"noteIndex":0},"schema":"https://github.com/citation-style-language/schema/raw/master/csl-citation.json"}</w:instrText>
      </w:r>
      <w:r>
        <w:fldChar w:fldCharType="separate"/>
      </w:r>
      <w:r w:rsidRPr="000F1DBC">
        <w:rPr>
          <w:noProof/>
        </w:rPr>
        <w:t>(Dupont et al., 2010; Glass and Dupont, 2017; Munsel et al., 2010; Panneerselvam et al., 2018; Schonheit et al., 1979; Smith and Goldstein, 2019; Twining et al., 2012)</w:t>
      </w:r>
      <w:r>
        <w:fldChar w:fldCharType="end"/>
      </w:r>
      <w:r>
        <w:t xml:space="preserve">.  For example, Smith and Goldstein (2019) exposed juvenile benthic foraminifera from </w:t>
      </w:r>
      <w:commentRangeStart w:id="10"/>
      <w:r>
        <w:t>Little Duck Key</w:t>
      </w:r>
      <w:commentRangeEnd w:id="10"/>
      <w:r>
        <w:rPr>
          <w:rStyle w:val="CommentReference"/>
          <w:rFonts w:eastAsiaTheme="majorEastAsia"/>
        </w:rPr>
        <w:commentReference w:id="10"/>
      </w:r>
      <w:r>
        <w:t xml:space="preserve">, Florida and </w:t>
      </w:r>
      <w:r w:rsidRPr="00400590">
        <w:t>Sapelo Island, Georgia</w:t>
      </w:r>
      <w:r>
        <w:t xml:space="preserve"> to varying Ni concentrations and observed total foraminifera abundance peaked around 125 </w:t>
      </w:r>
      <w:proofErr w:type="spellStart"/>
      <w:r>
        <w:t>nM</w:t>
      </w:r>
      <w:proofErr w:type="spellEnd"/>
      <w:r>
        <w:t xml:space="preserve"> (modern ocean concentrations 1-12 </w:t>
      </w:r>
      <w:proofErr w:type="spellStart"/>
      <w:r>
        <w:t>nM</w:t>
      </w:r>
      <w:proofErr w:type="spellEnd"/>
      <w:r>
        <w:t xml:space="preserve">). Past 125 </w:t>
      </w:r>
      <w:proofErr w:type="spellStart"/>
      <w:r>
        <w:t>nM</w:t>
      </w:r>
      <w:proofErr w:type="spellEnd"/>
      <w:r>
        <w:t xml:space="preserve">, there was a steep drop off in abundance and general increase in shell deformities. In experiments which added Ni and urea to natural phytoplankton assemblages from Peru and California, there were increases in growth with increases in Ni and urea, suggesting co-limitation in some of the species tested </w:t>
      </w:r>
      <w:r>
        <w:fldChar w:fldCharType="begin" w:fldLock="1"/>
      </w:r>
      <w:r>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mendeley":{"formattedCitation":"(Dupont et al., 2010)","plainTextFormattedCitation":"(Dupont et al., 2010)","previouslyFormattedCitation":"(Dupont et al., 2010)"},"properties":{"noteIndex":0},"schema":"https://github.com/citation-style-language/schema/raw/master/csl-citation.json"}</w:instrText>
      </w:r>
      <w:r>
        <w:fldChar w:fldCharType="separate"/>
      </w:r>
      <w:r w:rsidRPr="002C2CE1">
        <w:rPr>
          <w:noProof/>
        </w:rPr>
        <w:t>(Dupont et al., 2010)</w:t>
      </w:r>
      <w:r>
        <w:fldChar w:fldCharType="end"/>
      </w:r>
      <w:r>
        <w:t xml:space="preserve">. Early experiments with methanogen species </w:t>
      </w:r>
      <w:proofErr w:type="spellStart"/>
      <w:r w:rsidRPr="00F70EC9">
        <w:rPr>
          <w:i/>
          <w:iCs/>
        </w:rPr>
        <w:t>Methanobacterium</w:t>
      </w:r>
      <w:proofErr w:type="spellEnd"/>
      <w:r w:rsidRPr="00F70EC9">
        <w:rPr>
          <w:i/>
          <w:iCs/>
        </w:rPr>
        <w:t xml:space="preserve"> </w:t>
      </w:r>
      <w:proofErr w:type="spellStart"/>
      <w:r w:rsidRPr="00F70EC9">
        <w:rPr>
          <w:i/>
          <w:iCs/>
        </w:rPr>
        <w:t>thermoautotrophicum</w:t>
      </w:r>
      <w:proofErr w:type="spellEnd"/>
      <w:r>
        <w:t xml:space="preserve"> found that the abundance of cells was proportional to the amount of Ni added to the medium (concentrations tested, ~0 </w:t>
      </w:r>
      <w:proofErr w:type="spellStart"/>
      <w:r>
        <w:t>nM</w:t>
      </w:r>
      <w:proofErr w:type="spellEnd"/>
      <w:r>
        <w:t xml:space="preserve">, 85 </w:t>
      </w:r>
      <w:proofErr w:type="spellStart"/>
      <w:r>
        <w:t>nM</w:t>
      </w:r>
      <w:proofErr w:type="spellEnd"/>
      <w:r>
        <w:t xml:space="preserve">, 1000 </w:t>
      </w:r>
      <w:proofErr w:type="spellStart"/>
      <w:r>
        <w:t>nM</w:t>
      </w:r>
      <w:proofErr w:type="spellEnd"/>
      <w:r>
        <w:t xml:space="preserve">) </w:t>
      </w:r>
      <w:r>
        <w:fldChar w:fldCharType="begin" w:fldLock="1"/>
      </w:r>
      <w:r>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mendeley":{"formattedCitation":"(Schonheit et al., 1979)","plainTextFormattedCitation":"(Schonheit et al., 1979)","previouslyFormattedCitation":"(Schonheit et al., 1979)"},"properties":{"noteIndex":0},"schema":"https://github.com/citation-style-language/schema/raw/master/csl-citation.json"}</w:instrText>
      </w:r>
      <w:r>
        <w:fldChar w:fldCharType="separate"/>
      </w:r>
      <w:r w:rsidRPr="00EE4008">
        <w:rPr>
          <w:noProof/>
        </w:rPr>
        <w:t>(Schonheit et al., 1979)</w:t>
      </w:r>
      <w:r>
        <w:fldChar w:fldCharType="end"/>
      </w:r>
      <w:r>
        <w:t xml:space="preserve">. Clearly, these organisms are highly sensitive to fluctuations in Ni </w:t>
      </w:r>
      <w:proofErr w:type="spellStart"/>
      <w:r>
        <w:t>concenration</w:t>
      </w:r>
      <w:proofErr w:type="spellEnd"/>
      <w:r>
        <w:t xml:space="preserve"> and shifts in Ni concentration over time would impact the diversity and abundance of organisms. </w:t>
      </w:r>
    </w:p>
    <w:p w14:paraId="75EA9585" w14:textId="77777777" w:rsidR="00246FE3" w:rsidRDefault="00246FE3" w:rsidP="00246FE3">
      <w:pPr>
        <w:ind w:firstLine="720"/>
        <w:jc w:val="both"/>
      </w:pPr>
      <w:commentRangeStart w:id="11"/>
      <w:commentRangeStart w:id="12"/>
      <w:r>
        <w:lastRenderedPageBreak/>
        <w:t xml:space="preserve">Unsurprisingly, Ni </w:t>
      </w:r>
      <w:commentRangeEnd w:id="11"/>
      <w:r>
        <w:rPr>
          <w:rStyle w:val="CommentReference"/>
          <w:rFonts w:eastAsiaTheme="majorEastAsia"/>
        </w:rPr>
        <w:commentReference w:id="11"/>
      </w:r>
      <w:commentRangeEnd w:id="12"/>
      <w:r>
        <w:rPr>
          <w:rStyle w:val="CommentReference"/>
          <w:rFonts w:eastAsiaTheme="majorEastAsia"/>
        </w:rPr>
        <w:commentReference w:id="12"/>
      </w:r>
      <w:r>
        <w:t xml:space="preserve">has a nutrient like depth profile meaning it is depleted in the surface waters (~2nM) and enriched in the deep water (9-12nM) </w:t>
      </w:r>
      <w:r>
        <w:fldChar w:fldCharType="begin" w:fldLock="1"/>
      </w:r>
      <w:r>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2","issued":{"date-parts":[["2014","3","1"]]},"page":"195-211","title":"Heavy nickel isotope compositions in rivers and the oceans","type":"article-journal","volume":"128"},"uris":["http://www.mendeley.com/documents/?uuid=28c16f23-e94c-3072-9f3d-90736d46299c"]},{"id":"ITEM-3","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3","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4","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4","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Cameron and Vance, 2014; Sclater et al., 1976; Yang et al., 2020)","manualFormatting":"(e.g., Archer et al., 2020; Cameron and Vance, 2014; Sclater et al., 1976; Yang et al., 2020)","plainTextFormattedCitation":"(Archer et al., 2020; Cameron and Vance, 2014; Sclater et al., 1976; Yang et al., 2020)","previouslyFormattedCitation":"(Archer et al., 2020; Cameron and Vance, 2014; Sclater et al., 1976; Yang et al., 2020)"},"properties":{"noteIndex":0},"schema":"https://github.com/citation-style-language/schema/raw/master/csl-citation.json"}</w:instrText>
      </w:r>
      <w:r>
        <w:fldChar w:fldCharType="separate"/>
      </w:r>
      <w:r w:rsidRPr="00BA136E">
        <w:rPr>
          <w:noProof/>
        </w:rPr>
        <w:t>(</w:t>
      </w:r>
      <w:r w:rsidRPr="00BA136E">
        <w:rPr>
          <w:i/>
          <w:iCs/>
          <w:noProof/>
        </w:rPr>
        <w:t>e.g.,</w:t>
      </w:r>
      <w:r>
        <w:rPr>
          <w:noProof/>
        </w:rPr>
        <w:t xml:space="preserve"> </w:t>
      </w:r>
      <w:r w:rsidRPr="00BA136E">
        <w:rPr>
          <w:noProof/>
        </w:rPr>
        <w:t>Archer et al., 2020; Cameron and Vance, 2014; Sclater et al., 1976; Yang et al., 2020)</w:t>
      </w:r>
      <w:r>
        <w:fldChar w:fldCharType="end"/>
      </w:r>
      <w:r>
        <w:t xml:space="preserve">. </w:t>
      </w:r>
      <w:commentRangeStart w:id="13"/>
      <w:r>
        <w:t>Nickel regeneration is associated with P regeneration in surface waters (</w:t>
      </w:r>
      <w:r w:rsidRPr="006C73BD">
        <w:rPr>
          <w:i/>
          <w:iCs/>
        </w:rPr>
        <w:t>i.e.,</w:t>
      </w:r>
      <w:r>
        <w:t xml:space="preserve"> associated with internal biomass) and then associated with Si regeneration in deep waters (</w:t>
      </w:r>
      <w:r w:rsidRPr="00771C76">
        <w:rPr>
          <w:i/>
          <w:iCs/>
        </w:rPr>
        <w:t>i.e.,</w:t>
      </w:r>
      <w:r>
        <w:t xml:space="preserve"> association with the biological hard parts) </w:t>
      </w:r>
      <w:r>
        <w:fldChar w:fldCharType="begin" w:fldLock="1"/>
      </w:r>
      <w:r>
        <w:instrText>ADDIN CSL_CITATION {"citationItems":[{"id":"ITEM-1","itemData":{"DOI":"10.1016/0012-821X(80)90035-7","ISSN":"0012821X","abstract":"Vertical profiles of Cd, Zn, Ni, and Cu have been determined at three stations in the North Pacific and in the surface waters on a transect from Hawaii to Monterey, California. The distributions found are oceanographically consistent and provide a needed confirmation and extension of several recent studies on the marine geochemistries of these metals. Cadmium concentrations average 1.4 pmol/kg in surface waters of the central North Pacific and show a strong correlation with the labile nutrients, phosphate and nitrate, increasing to values of 1.1 nmol/kg at depths corresponding to the phosphate maximum. Zinc is depleted in surface waters of the central gyre to an average value of 0.07 nmol/kg and increases to a deep maximum of 9 nmol/kg exhibiting a strong correlation with the nutrient silicate. Nickel concentrations average 2.1 nmol/kg in surface central gyre waters and increase to a deep maximum of 11 nmol/kg. Nickel is best correlated with a combination of phosphate and silicate. Copper averages less than 0.5 nmol/kg in surface waters of the central North Pacific and increases gradually to values of 5 nmol/kg in bottom waters. The Cu profiles show evidence of intermediate and deep water scavenging. The involvement of these metals in the internal biogeochemical cycles of the sea is responsible for their distributions which are predictable on the basis of oceanographic parameters. © 1980.","author":[{"dropping-particle":"","family":"Bruland","given":"Kenneth W.","non-dropping-particle":"","parse-names":false,"suffix":""}],"container-title":"Earth and Planetary Science Letters","id":"ITEM-1","issue":"2","issued":{"date-parts":[["1980"]]},"page":"176-198","title":"Oceanographic distributions of cadmium, zinc, nickel, and copper in the North Pacific","type":"article-journal","volume":"47"},"uris":["http://www.mendeley.com/documents/?uuid=6536697b-4f1d-4dca-b877-53867263477d"]},{"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mendeley":{"formattedCitation":"(Archer et al., 2020; Bruland, 1980; Sclater et al., 1976; Twining et al., 2012)","plainTextFormattedCitation":"(Archer et al., 2020; Bruland, 1980; Sclater et al., 1976; Twining et al., 2012)","previouslyFormattedCitation":"(Archer et al., 2020; Bruland, 1980; Sclater et al., 1976; Twining et al., 2012)"},"properties":{"noteIndex":0},"schema":"https://github.com/citation-style-language/schema/raw/master/csl-citation.json"}</w:instrText>
      </w:r>
      <w:r>
        <w:fldChar w:fldCharType="separate"/>
      </w:r>
      <w:r w:rsidRPr="00A34581">
        <w:rPr>
          <w:noProof/>
        </w:rPr>
        <w:t>(Archer et al., 2020; Bruland, 1980; Sclater et al., 1976; Twining et al., 2012)</w:t>
      </w:r>
      <w:r>
        <w:fldChar w:fldCharType="end"/>
      </w:r>
      <w:commentRangeEnd w:id="13"/>
      <w:r>
        <w:rPr>
          <w:rStyle w:val="CommentReference"/>
          <w:rFonts w:eastAsiaTheme="majorEastAsia"/>
        </w:rPr>
        <w:commentReference w:id="13"/>
      </w:r>
      <w:r>
        <w:t xml:space="preserve">. Nickel has a residence time between 10 to 30 </w:t>
      </w:r>
      <w:proofErr w:type="spellStart"/>
      <w:r>
        <w:t>kyr</w:t>
      </w:r>
      <w:proofErr w:type="spellEnd"/>
      <w:r>
        <w:t xml:space="preserve"> </w:t>
      </w:r>
      <w:r>
        <w:fldChar w:fldCharType="begin" w:fldLock="1"/>
      </w:r>
      <w:r>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ameron and Vance, 2014; Little et al., 2020; Sclater et al., 1976)","plainTextFormattedCitation":"(Cameron and Vance, 2014; Little et al., 2020; Sclater et al., 1976)","previouslyFormattedCitation":"(Cameron and Vance, 2014; Little et al., 2020; Sclater et al., 1976)"},"properties":{"noteIndex":0},"schema":"https://github.com/citation-style-language/schema/raw/master/csl-citation.json"}</w:instrText>
      </w:r>
      <w:r>
        <w:fldChar w:fldCharType="separate"/>
      </w:r>
      <w:r w:rsidRPr="00E71F2F">
        <w:rPr>
          <w:noProof/>
        </w:rPr>
        <w:t>(Cameron and Vance, 2014; Little et al., 2020; Sclater et al., 1976)</w:t>
      </w:r>
      <w:r>
        <w:fldChar w:fldCharType="end"/>
      </w:r>
      <w:r>
        <w:t xml:space="preserve">. Because Ni is not fully depleted in surface waters, it was believed that seawater Ni concentrations were biologically nonlimiting, but recent studies suggest that the remaining surface water Ni is simply not bioavailable </w:t>
      </w:r>
      <w:r>
        <w:fldChar w:fldCharType="begin" w:fldLock="1"/>
      </w:r>
      <w:r>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mendeley":{"formattedCitation":"(Dupont et al., 2010)","manualFormatting":"(e.g., Dupont et al., 2010)","plainTextFormattedCitation":"(Dupont et al., 2010)","previouslyFormattedCitation":"(Dupont et al., 2010)"},"properties":{"noteIndex":0},"schema":"https://github.com/citation-style-language/schema/raw/master/csl-citation.json"}</w:instrText>
      </w:r>
      <w:r>
        <w:fldChar w:fldCharType="separate"/>
      </w:r>
      <w:r w:rsidRPr="00FE235F">
        <w:rPr>
          <w:noProof/>
        </w:rPr>
        <w:t>(</w:t>
      </w:r>
      <w:r w:rsidRPr="00421902">
        <w:rPr>
          <w:i/>
          <w:iCs/>
          <w:noProof/>
        </w:rPr>
        <w:t xml:space="preserve">e.g., </w:t>
      </w:r>
      <w:r w:rsidRPr="00FE235F">
        <w:rPr>
          <w:noProof/>
        </w:rPr>
        <w:t>Dupont et al., 2010)</w:t>
      </w:r>
      <w:r>
        <w:fldChar w:fldCharType="end"/>
      </w:r>
      <w:r>
        <w:t>. This unavailable fraction of Ni could be organically complexed. Past equilibrium speciation calculations have focused on inorganic ligands and suggest, in seawater at pH 8.2, Ni primarily exists as a free ion (47%) with most of the remaining fraction complexed with Cl or CO</w:t>
      </w:r>
      <w:r>
        <w:rPr>
          <w:vertAlign w:val="subscript"/>
        </w:rPr>
        <w:t>3</w:t>
      </w:r>
      <w:r>
        <w:t xml:space="preserve"> (34% and 14%, respectively) </w:t>
      </w:r>
      <w:r>
        <w:fldChar w:fldCharType="begin" w:fldLock="1"/>
      </w:r>
      <w:r>
        <w:instrText>ADDIN CSL_CITATION {"citationItems":[{"id":"ITEM-1","itemData":{"DOI":"10.1016/0016-7037(81)90115-0","ISSN":"00167037","abstract":"A data base summarising the stability constants of more than 500 complexes is used to calculate speciation pictures for 58 trace elements in model seawater (pH 8.2) and freshwaters (pH 6 and 9). Consideration of the results provides a general summary of the chemical periodicity of the speciation of trace components in natural waters. The polarising power of an element ((cation charge)2/(radius), z2/r) provides a useful index to the degree of hydrolysis in aqueous solution. The fully hydrolysed elements with a high polarising power form distinct groupings in the periodic table. The relative magnitudes of the acid dissociation constants are summarised by Pauling's rules and the speciation of the fully hydrolysed elements in natural waters largely depends on pH and, to a lesser extent, on interactions with the major cations. The remaining cations of low and intermediate polarising power can be subdivided according to their tendency to form covalent bonds. An empirical parameter Δβ(= logβ0MF - log β0MCl) is used to define (a)-type (Δβ &gt; 2), borderline (a)-type (2 &gt; Δβ &gt; 0), (b)-type (Δβ &lt; -2) and borderline (b)-type (0 &gt; Δβ &gt; -2) cations. Again these various categories form coherent groupings on the periodic table. By considering the interactions of cations from the various categories with the inorganic ligands commonly encountered in natural waters it is possible to assign the ligands themselves to 'hard' (e.g. F-, SO42-), 'intermediate' (e.g. OH-, CO2-3) and 'soft' categories (e.g. Cl-). These concepts can be summarised by constructing a Complexation Field Diagram in which the various cations are located on a plot of z2 r vs δβ. The extension of the model to include redox equilibria and additional ligands is described. © 1981.","author":[{"dropping-particle":"","family":"Turner","given":"D. R.","non-dropping-particle":"","parse-names":false,"suffix":""},{"dropping-particle":"","family":"Whitfield","given":"M.","non-dropping-particle":"","parse-names":false,"suffix":""},{"dropping-particle":"","family":"Dickson","given":"A. G.","non-dropping-particle":"","parse-names":false,"suffix":""}],"container-title":"Geochimica et Cosmochimica Acta","id":"ITEM-1","issue":"6","issued":{"date-parts":[["1981"]]},"page":"855-881","title":"The equilibrium speciation of dissolved components in freshwater and sea water at 25°C and 1 atm pressure","type":"article-journal","volume":"45"},"uris":["http://www.mendeley.com/documents/?uuid=7c257e59-32bd-4cf2-82a9-da0b552b3e91"]}],"mendeley":{"formattedCitation":"(Turner et al., 1981)","plainTextFormattedCitation":"(Turner et al., 1981)","previouslyFormattedCitation":"(Turner et al., 1981)"},"properties":{"noteIndex":0},"schema":"https://github.com/citation-style-language/schema/raw/master/csl-citation.json"}</w:instrText>
      </w:r>
      <w:r>
        <w:fldChar w:fldCharType="separate"/>
      </w:r>
      <w:r w:rsidRPr="00144286">
        <w:rPr>
          <w:noProof/>
        </w:rPr>
        <w:t>(Turner et al., 1981)</w:t>
      </w:r>
      <w:r>
        <w:fldChar w:fldCharType="end"/>
      </w:r>
      <w:r>
        <w:t xml:space="preserve">. However, the degree of complexation with organic ligands is poorly constrained between 1-90% </w:t>
      </w:r>
      <w:r>
        <w:fldChar w:fldCharType="begin" w:fldLock="1"/>
      </w:r>
      <w:r>
        <w:instrText>ADDIN CSL_CITATION {"citationItems":[{"id":"ITEM-1","itemData":{"DOI":"10.1016/j.marchem.2006.04.002","ISSN":"03044203","abstract":"The complexation of dissolved Ni has been evaluated in a rapidly-flushed, rural estuary (Tweed, UK) by ligand exchange-adsorptive cathodic stripping voltammetry. Results suggest the presence of strongly binding ligands, L, throughout, with average stability constants of about 1019 and which are saturated by ambient Ni concentrations. Equilibrium speciation calculations incorporating these constants in WHAM, version 6, predict an increase in Ni complexation (as NiL) from about 50% of total dissolved Ni in fresh water to over 90% in sea water. Equivalent calculations using the default-mode fulvic and humic substances (FS and HS, respectively) encoded in the WHAM database predict a reduction in complexation (as NiFS + NiHS) from about 20% in fresh water to less than 1% in sea water. Discrepancies arising from the two approaches are largely attributed to the different analytical detection windows employed. Thus, a better representation of Ni complexation is derived from including both types of complexant in the speciation calculations, resulting in estimates of net complexation in excess of 60% of total dissolved Ni throughout the estuary. The uncertainties and assumptions inherent in all computations illustrate the difficulty in measuring or predicting metal complexation in estuaries. © 2006 Elsevier B.V. All rights reserved.","author":[{"dropping-particle":"","family":"Turner","given":"Andrew","non-dropping-particle":"","parse-names":false,"suffix":""},{"dropping-particle":"","family":"Martino","given":"Manuela","non-dropping-particle":"","parse-names":false,"suffix":""}],"container-title":"Marine Chemistry","id":"ITEM-1","issue":"3-4","issued":{"date-parts":[["2006"]]},"page":"198-207","title":"Modelling the equilibrium speciation of nickel in the Tweed Estuary, UK: Voltammetric determinations and simulations using WHAM","type":"article-journal","volume":"102"},"uris":["http://www.mendeley.com/documents/?uuid=ffa4f599-bca5-4606-919c-bf6f1f6e5345"]},{"id":"ITEM-2","itemData":{"DOI":"10.1002/essoar.10504252.1","author":[{"dropping-particle":"","family":"Horner","given":"Tristan","non-dropping-particle":"","parse-names":false,"suffix":""},{"dropping-particle":"","family":"Little","given":"Susan","non-dropping-particle":"","parse-names":false,"suffix":""},{"dropping-particle":"","family":"Conway","given":"Tim","non-dropping-particle":"","parse-names":false,"suffix":""},{"dropping-particle":"","family":"Farmer","given":"Jesse","non-dropping-particle":"","parse-names":false,"suffix":""},{"dropping-particle":"","family":"Hertzberg","given":"Jennifer","non-dropping-particle":"","parse-names":false,"suffix":""},{"dropping-particle":"","family":"Lough","given":"Alastair","non-dropping-particle":"","parse-names":false,"suffix":""},{"dropping-particle":"","family":"McKay","given":"Jennifer","non-dropping-particle":"","parse-names":false,"suffix":""},{"dropping-particle":"","family":"Tessin","given":"Allyson","non-dropping-particle":"","parse-names":false,"suffix":""},{"dropping-particle":"","family":"Galer","given":"Stephen","non-dropping-particle":"","parse-names":false,"suffix":""},{"dropping-particle":"","family":"Jaccard","given":"Sam","non-dropping-particle":"","parse-names":false,"suffix":""},{"dropping-particle":"","family":"Lacan","given":"Francois","non-dropping-particle":"","parse-names":false,"suffix":""},{"dropping-particle":"","family":"Paytan","given":"Adina","non-dropping-particle":"","parse-names":false,"suffix":""},{"dropping-particle":"","family":"Wuttig","given":"Kathrin","non-dropping-particle":"","parse-names":false,"suffix":""},{"dropping-particle":"","family":"Bolton","given":"Clara","non-dropping-particle":"","parse-names":false,"suffix":""},{"dropping-particle":"","family":"Calvo","given":"Eva","non-dropping-particle":"","parse-names":false,"suffix":""},{"dropping-particle":"","family":"Cardinal","given":"Damien","non-dropping-particle":"","parse-names":false,"suffix":""},{"dropping-particle":"de","family":"Garidel-Thoron","given":"Thibault","non-dropping-particle":"","parse-names":false,"suffix":""},{"dropping-particle":"","family":"Fietz","given":"Susanne","non-dropping-particle":"","parse-names":false,"suffix":""},{"dropping-particle":"","family":"Hendry","given":"Katharine","non-dropping-particle":"","parse-names":false,"suffix":""},{"dropping-particle":"","family":"Marcantonio","given":"Franco","non-dropping-particle":"","parse-names":false,"suffix":""},{"dropping-particle":"","family":"Rafter","given":"Patrick","non-dropping-particle":"","parse-names":false,"suffix":""},{"dropping-particle":"","family":"Ren","given":"Haojia","non-dropping-particle":"","parse-names":false,"suffix":""},{"dropping-particle":"","family":"Somes","given":"Christopher","non-dropping-particle":"","parse-names":false,"suffix":""},{"dropping-particle":"","family":"Sutton","given":"Jill","non-dropping-particle":"","parse-names":false,"suffix":""},{"dropping-particle":"","family":"Torfstein","given":"Adi","non-dropping-particle":"","parse-names":false,"suffix":""},{"dropping-particle":"","family":"Winckler","given":"Gisela","non-dropping-particle":"","parse-names":false,"suffix":""}],"container-title":"Global Biogeochemical Cycles","id":"ITEM-2","issued":{"date-parts":[["2021"]]},"title":"Bioactive trace metals and their isotopes as paleoproductivity proxies: An assessment using GEOTRACES-era data","type":"article-journal"},"uris":["http://www.mendeley.com/documents/?uuid=1806e68d-5d70-4784-8511-9dae8cc427de"]}],"mendeley":{"formattedCitation":"(Horner et al., 2021; Turner and Martino, 2006)","manualFormatting":"(Horner et al., 2021 and references therein; Turner and Martino, 2006)","plainTextFormattedCitation":"(Horner et al., 2021; Turner and Martino, 2006)","previouslyFormattedCitation":"(Horner et al., 2021; Turner and Martino, 2006)"},"properties":{"noteIndex":0},"schema":"https://github.com/citation-style-language/schema/raw/master/csl-citation.json"}</w:instrText>
      </w:r>
      <w:r>
        <w:fldChar w:fldCharType="separate"/>
      </w:r>
      <w:r w:rsidRPr="00E34751">
        <w:rPr>
          <w:noProof/>
        </w:rPr>
        <w:t>(Horner et al., 2021</w:t>
      </w:r>
      <w:r>
        <w:rPr>
          <w:noProof/>
        </w:rPr>
        <w:t xml:space="preserve"> and references therein</w:t>
      </w:r>
      <w:r w:rsidRPr="00E34751">
        <w:rPr>
          <w:noProof/>
        </w:rPr>
        <w:t>; Turner and Martino, 2006)</w:t>
      </w:r>
      <w:r>
        <w:fldChar w:fldCharType="end"/>
      </w:r>
      <w:r>
        <w:t xml:space="preserve">. </w:t>
      </w:r>
    </w:p>
    <w:p w14:paraId="437706FA" w14:textId="77777777" w:rsidR="00246FE3" w:rsidRDefault="00246FE3" w:rsidP="00246FE3">
      <w:pPr>
        <w:pStyle w:val="Heading2"/>
      </w:pPr>
      <w:bookmarkStart w:id="14" w:name="_Toc78742109"/>
      <w:r>
        <w:t>The Apparent Modern Marine Ni Mass Imbalance</w:t>
      </w:r>
      <w:bookmarkEnd w:id="14"/>
    </w:p>
    <w:p w14:paraId="485381CE" w14:textId="77777777" w:rsidR="00246FE3" w:rsidRDefault="00246FE3" w:rsidP="00246FE3">
      <w:pPr>
        <w:spacing w:after="0" w:line="240" w:lineRule="auto"/>
        <w:ind w:firstLine="720"/>
        <w:contextualSpacing/>
        <w:jc w:val="both"/>
      </w:pPr>
      <w:r w:rsidRPr="00BE6F09">
        <w:rPr>
          <w:color w:val="000000"/>
        </w:rPr>
        <w:t xml:space="preserve">Despite Ni’s biogeochemical importance, we have a poor </w:t>
      </w:r>
      <w:commentRangeStart w:id="15"/>
      <w:r w:rsidRPr="00BE6F09">
        <w:rPr>
          <w:color w:val="000000"/>
        </w:rPr>
        <w:t xml:space="preserve">understanding </w:t>
      </w:r>
      <w:commentRangeEnd w:id="15"/>
      <w:r>
        <w:rPr>
          <w:rStyle w:val="CommentReference"/>
          <w:rFonts w:eastAsiaTheme="majorEastAsia"/>
        </w:rPr>
        <w:commentReference w:id="15"/>
      </w:r>
      <w:r w:rsidRPr="00BE6F09">
        <w:rPr>
          <w:color w:val="000000"/>
        </w:rPr>
        <w:t>of its marine cycling</w:t>
      </w:r>
      <w:r>
        <w:rPr>
          <w:color w:val="000000"/>
        </w:rPr>
        <w:t>,</w:t>
      </w:r>
      <w:r w:rsidRPr="00BE6F09">
        <w:rPr>
          <w:color w:val="000000"/>
        </w:rPr>
        <w:t xml:space="preserve"> </w:t>
      </w:r>
      <w:r>
        <w:rPr>
          <w:color w:val="000000"/>
        </w:rPr>
        <w:t xml:space="preserve">even in the modern oceans. This perhaps is best evidenced by attempts to construct a modern Ni marine budget. </w:t>
      </w:r>
      <w:r>
        <w:rPr>
          <w:color w:val="000000"/>
        </w:rPr>
        <w:fldChar w:fldCharType="begin" w:fldLock="1"/>
      </w:r>
      <w:r>
        <w:rPr>
          <w:color w:val="000000"/>
        </w:rPr>
        <w:instrText>ADDIN CSL_CITATION {"citationItems":[{"id":"ITEM-1","itemData":{"DOI":"10.1016/0016-7037(76)90007-7","ISSN":"00167037","abstract":"The concentrations of Sc, Ti, Fe, Mn, Co, Ni, Cu, La, Th and U have been measured in several Pacific pelagic clays having widely different accumulation rates, 0.4-9.0 mm/103 yr. The authigenic fractions and deposition rates of these elements have been estimated from the measured concentrations using various models. The results show that in Pacific clays about 90% Mn, 80% Co and Ni and 50% Cu are authigenic whereas the major fraction (≥90%) of Sc, Ti, Fe, La, Th and U are of detrital origin. Anticorrelation between the clay accumulation rates and the concentrations of Mn, Co, Ni and Cu is observed. This suggests a uniform authigenic deposition of these elements superimposed on varying amounts of detrital materials. The concentrations of Sc, Ti and Th are almost independent of sedimentation rates, indicating that their authigenic deposition is small compared to their detrital contribution. Comparison of the authigenic deposition and river input rates shows that Mn, Co and Ni are accumulating in excess of their supply by factors of 2-10, whereas the converse is true for Cu and U. Additional sources to account for the budgetary discrepancies of Mn, Co and Ni are discussed, with particular reference to in situ leaching of detrital phases transported to the oceans via rivers. © 1976.","author":[{"dropping-particle":"","family":"Krishnaswami","given":"S.","non-dropping-particle":"","parse-names":false,"suffix":""}],"container-title":"Geochimica et Cosmochimica Acta","id":"ITEM-1","issued":{"date-parts":[["1976"]]},"title":"Authigenic transition elements in Pacific pelagic clays","type":"article-journal"},"uris":["http://www.mendeley.com/documents/?uuid=cc05f892-28bf-3a01-8d84-60d6cf82438c"]}],"mendeley":{"formattedCitation":"(Krishnaswami, 1976)","manualFormatting":"Krishnaswami, (1976)","plainTextFormattedCitation":"(Krishnaswami, 1976)","previouslyFormattedCitation":"(Krishnaswami, 1976)"},"properties":{"noteIndex":0},"schema":"https://github.com/citation-style-language/schema/raw/master/csl-citation.json"}</w:instrText>
      </w:r>
      <w:r>
        <w:rPr>
          <w:color w:val="000000"/>
        </w:rPr>
        <w:fldChar w:fldCharType="separate"/>
      </w:r>
      <w:r w:rsidRPr="00BC256C">
        <w:rPr>
          <w:noProof/>
          <w:color w:val="000000"/>
        </w:rPr>
        <w:t xml:space="preserve">Krishnaswami, </w:t>
      </w:r>
      <w:r>
        <w:rPr>
          <w:noProof/>
          <w:color w:val="000000"/>
        </w:rPr>
        <w:t>(</w:t>
      </w:r>
      <w:r w:rsidRPr="00BC256C">
        <w:rPr>
          <w:noProof/>
          <w:color w:val="000000"/>
        </w:rPr>
        <w:t>1976)</w:t>
      </w:r>
      <w:r>
        <w:rPr>
          <w:color w:val="000000"/>
        </w:rPr>
        <w:fldChar w:fldCharType="end"/>
      </w:r>
      <w:r>
        <w:rPr>
          <w:color w:val="000000"/>
        </w:rPr>
        <w:t xml:space="preserve"> first identified a massive imbalance; their calculations suggested that a single output had a flux three times greater than the inputs. </w:t>
      </w:r>
      <w:r>
        <w:t xml:space="preserve">If this were true, the ocean would be rapidly depleted in Ni. There is no evidence for such extreme deviation from steady state. However, in the several decades that have followed this conclusion, we have yet to resolve the apparent imbalance. </w:t>
      </w:r>
      <w:r w:rsidRPr="00BE6F09">
        <w:rPr>
          <w:color w:val="000000"/>
        </w:rPr>
        <w:t xml:space="preserve">Currently, our best estimates indicate </w:t>
      </w:r>
      <w:r>
        <w:rPr>
          <w:color w:val="000000"/>
        </w:rPr>
        <w:t xml:space="preserve">that </w:t>
      </w:r>
      <w:r w:rsidRPr="00BE6F09">
        <w:rPr>
          <w:color w:val="000000"/>
        </w:rPr>
        <w:t xml:space="preserve">Ni sink fluxes </w:t>
      </w:r>
      <w:r>
        <w:rPr>
          <w:color w:val="000000"/>
        </w:rPr>
        <w:t xml:space="preserve">from the ocean </w:t>
      </w:r>
      <w:r w:rsidRPr="00BE6F09">
        <w:rPr>
          <w:color w:val="000000"/>
        </w:rPr>
        <w:t>are twice the size of source fluxes</w:t>
      </w:r>
      <w:r>
        <w:t xml:space="preserve"> </w:t>
      </w:r>
      <w:r>
        <w:fldChar w:fldCharType="begin" w:fldLock="1"/>
      </w:r>
      <w:r>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3","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Gall et al., 2013; Sclater et al., 1976)","plainTextFormattedCitation":"(Ciscato et al., 2018; Gall et al., 2013; Sclater et al., 1976)","previouslyFormattedCitation":"(Ciscato et al., 2018; Gall et al., 2013; Sclater et al., 1976)"},"properties":{"noteIndex":0},"schema":"https://github.com/citation-style-language/schema/raw/master/csl-citation.json"}</w:instrText>
      </w:r>
      <w:r>
        <w:fldChar w:fldCharType="separate"/>
      </w:r>
      <w:r w:rsidRPr="00621DF7">
        <w:rPr>
          <w:noProof/>
        </w:rPr>
        <w:t>(Ciscato et al., 2018; Gall et al., 2013; Sclater et al., 1976)</w:t>
      </w:r>
      <w:r>
        <w:fldChar w:fldCharType="end"/>
      </w:r>
      <w:r>
        <w:rPr>
          <w:color w:val="000000"/>
        </w:rPr>
        <w:t xml:space="preserve">. </w:t>
      </w:r>
      <w:commentRangeStart w:id="16"/>
      <w:r>
        <w:t>To investigate what might be causing the perceived imbalance, we can examine the methods used to calculate the fluxes and their associated uncertainties.</w:t>
      </w:r>
      <w:commentRangeEnd w:id="16"/>
      <w:r>
        <w:rPr>
          <w:rStyle w:val="CommentReference"/>
          <w:rFonts w:eastAsiaTheme="majorEastAsia"/>
        </w:rPr>
        <w:commentReference w:id="16"/>
      </w:r>
    </w:p>
    <w:p w14:paraId="46A7A5A2" w14:textId="77777777" w:rsidR="00246FE3" w:rsidRDefault="00246FE3" w:rsidP="00246FE3">
      <w:pPr>
        <w:pStyle w:val="Heading2"/>
      </w:pPr>
      <w:bookmarkStart w:id="17" w:name="_Toc78741994"/>
      <w:bookmarkStart w:id="18" w:name="_Toc78742110"/>
      <w:r w:rsidRPr="00B62509">
        <w:t>Inputs</w:t>
      </w:r>
      <w:bookmarkEnd w:id="17"/>
      <w:bookmarkEnd w:id="18"/>
    </w:p>
    <w:p w14:paraId="288A23FA" w14:textId="77777777" w:rsidR="00246FE3" w:rsidRDefault="00246FE3" w:rsidP="00246FE3">
      <w:pPr>
        <w:pStyle w:val="Heading4"/>
      </w:pPr>
      <w:r>
        <w:t>Dust</w:t>
      </w:r>
    </w:p>
    <w:p w14:paraId="5692E56B" w14:textId="77777777" w:rsidR="00246FE3" w:rsidRPr="00636C0B" w:rsidRDefault="00246FE3" w:rsidP="00246FE3">
      <w:pPr>
        <w:spacing w:after="0"/>
        <w:ind w:firstLine="720"/>
        <w:jc w:val="both"/>
        <w:textAlignment w:val="baseline"/>
      </w:pPr>
      <w:r>
        <w:t xml:space="preserve">Dust can be a significant source in specific regions for other metals (e.g., Fe; </w:t>
      </w:r>
      <w:r>
        <w:fldChar w:fldCharType="begin" w:fldLock="1"/>
      </w:r>
      <w:r>
        <w:instrText>ADDIN CSL_CITATION {"citationItems":[{"id":"ITEM-1","itemData":{"DOI":"10.1002/gbc.20056","ISSN":"08866236","abstract":"Dissolved iron (dFe) distributions and atmospheric and vertical subduction fluxes of dFe were determined in the upper water column for two meridional transects of the Atlantic Ocean. The data demonstrate the disparity between the iron biogeochemistry of the North and South Atlantic Ocean and show well-defined gradients of size fractionated iron species in surface waters between geographic provinces. The highest dFe and lowest mixed layer residence times (0.4-2.5 years) were found in the northern tropical and subtropical regions. In contrast, the South Atlantic Gyre had lower dFe concentrations (&lt;0.4 nM) and much longer residence times (&gt;5 years), presumably due to lower atmospheric inputs and more efficient biological recycling of iron in this region. Vertical input fluxes of dFe to surface waters ranged from 20 to 170 nmol m-2 d-1 in the North Atlantic and tropical provinces, whereas average fluxes of 6-13 nmol m-2 d-1 were estimated for the South Atlantic. Our estimates showed that the variable dFe distribution over the surface Atlantic (&lt;0.1-2.0 nM) predominantly reflected atmospheric Fe deposition fluxes (&gt;50% of total vertical Fe flux to surface waters) rather than upwelling or vertical mixing. This demonstrates the strength of the connection between land-derived atmospheric Fe fluxes and the biological cycling of carbon and nitrogen in the Atlantic Ocean. ©2013. American Geophysical Union. All Rights Reserved.","author":[{"dropping-particle":"","family":"Ussher","given":"Simon J.","non-dropping-particle":"","parse-names":false,"suffix":""},{"dropping-particle":"","family":"Achterberg","given":"Eric P.","non-dropping-particle":"","parse-names":false,"suffix":""},{"dropping-particle":"","family":"Powell","given":"Claire","non-dropping-particle":"","parse-names":false,"suffix":""},{"dropping-particle":"","family":"Baker","given":"Alex R.","non-dropping-particle":"","parse-names":false,"suffix":""},{"dropping-particle":"","family":"Jickells","given":"Tim D.","non-dropping-particle":"","parse-names":false,"suffix":""},{"dropping-particle":"","family":"Torres","given":"Ricardo","non-dropping-particle":"","parse-names":false,"suffix":""},{"dropping-particle":"","family":"Worsfold","given":"Paul J.","non-dropping-particle":"","parse-names":false,"suffix":""}],"container-title":"Global Biogeochemical Cycles","id":"ITEM-1","issue":"4","issued":{"date-parts":[["2013"]]},"page":"1096-1107","title":"Impact of atmospheric deposition on the contrasting iron biogeochemistry of the North and South Atlantic Ocean","type":"article-journal","volume":"27"},"uris":["http://www.mendeley.com/documents/?uuid=7d5442c0-2974-47d4-994c-5d4bdb3ec516"]}],"mendeley":{"formattedCitation":"(Ussher et al., 2013)","manualFormatting":"Ussher et al. (2013)","plainTextFormattedCitation":"(Ussher et al., 2013)","previouslyFormattedCitation":"(Ussher et al., 2013)"},"properties":{"noteIndex":0},"schema":"https://github.com/citation-style-language/schema/raw/master/csl-citation.json"}</w:instrText>
      </w:r>
      <w:r>
        <w:fldChar w:fldCharType="separate"/>
      </w:r>
      <w:r w:rsidRPr="005554A9">
        <w:rPr>
          <w:noProof/>
        </w:rPr>
        <w:t xml:space="preserve">Ussher et al. </w:t>
      </w:r>
      <w:r>
        <w:rPr>
          <w:noProof/>
        </w:rPr>
        <w:t>(</w:t>
      </w:r>
      <w:r w:rsidRPr="005554A9">
        <w:rPr>
          <w:noProof/>
        </w:rPr>
        <w:t>2013)</w:t>
      </w:r>
      <w:r>
        <w:fldChar w:fldCharType="end"/>
      </w:r>
      <w:r>
        <w:t xml:space="preserve">), but, when assessed as a source of Ni, has been found to be quite </w:t>
      </w:r>
      <w:commentRangeStart w:id="19"/>
      <w:r>
        <w:t>small</w:t>
      </w:r>
      <w:commentRangeEnd w:id="19"/>
      <w:r>
        <w:rPr>
          <w:rStyle w:val="CommentReference"/>
          <w:rFonts w:eastAsiaTheme="majorEastAsia"/>
        </w:rPr>
        <w:commentReference w:id="19"/>
      </w:r>
      <w:r>
        <w:t xml:space="preserve">. Others have estimated the flux of Ni from dust primarily by multiplying the yearly deposition of dust, the average concentration of Ni in dust, and the percent of Ni which ultimately dissolves in the ocean. An estimated 450 </w:t>
      </w:r>
      <w:proofErr w:type="spellStart"/>
      <w:r>
        <w:t>Tg</w:t>
      </w:r>
      <w:proofErr w:type="spellEnd"/>
      <w:r>
        <w:t xml:space="preserve"> of dust is deposited in the ocean every year </w:t>
      </w:r>
      <w:commentRangeStart w:id="20"/>
      <w:r>
        <w:fldChar w:fldCharType="begin" w:fldLock="1"/>
      </w:r>
      <w:r>
        <w:instrText>ADDIN CSL_CITATION {"citationItems":[{"id":"ITEM-1","itemData":{"DOI":"10.1126/science.1105959","ISSN":"00368075","PMID":"15802595","abstract":"The environmental conditions of Earth, including the climate, are determined by physical, chemical, biological, and human interactions that transform and transport materials and energy. This is the \"Earth system\": a highly complex entity characterized by multiple nonlinear responses and thresholds, with linkages between disparate components. One important part of this system is the iron cycle, in which iron-containing soil dust is transported from land through the atmosphere to the oceans, affecting ocean biogeochemistry and hence having feedback effects on climate and dust production. Here we review the key components of this cycle, identifying critical uncertainties and priorities for future research.","author":[{"dropping-particle":"","family":"Jickells","given":"T. D.","non-dropping-particle":"","parse-names":false,"suffix":""},{"dropping-particle":"","family":"An","given":"Z. S.","non-dropping-particle":"","parse-names":false,"suffix":""},{"dropping-particle":"","family":"Andersen","given":"K. K.","non-dropping-particle":"","parse-names":false,"suffix":""},{"dropping-particle":"","family":"Baker","given":"A. R.","non-dropping-particle":"","parse-names":false,"suffix":""},{"dropping-particle":"","family":"Bergametti","given":"C.","non-dropping-particle":"","parse-names":false,"suffix":""},{"dropping-particle":"","family":"Brooks","given":"N.","non-dropping-particle":"","parse-names":false,"suffix":""},{"dropping-particle":"","family":"Cao","given":"J. J.","non-dropping-particle":"","parse-names":false,"suffix":""},{"dropping-particle":"","family":"Boyd","given":"P. W.","non-dropping-particle":"","parse-names":false,"suffix":""},{"dropping-particle":"","family":"Duce","given":"R. A.","non-dropping-particle":"","parse-names":false,"suffix":""},{"dropping-particle":"","family":"Hunter","given":"K. A.","non-dropping-particle":"","parse-names":false,"suffix":""},{"dropping-particle":"","family":"Kawahata","given":"H.","non-dropping-particle":"","parse-names":false,"suffix":""},{"dropping-particle":"","family":"Kubilay","given":"N.","non-dropping-particle":"","parse-names":false,"suffix":""},{"dropping-particle":"","family":"LaRoche","given":"J.","non-dropping-particle":"","parse-names":false,"suffix":""},{"dropping-particle":"","family":"Liss","given":"P. S.","non-dropping-particle":"","parse-names":false,"suffix":""},{"dropping-particle":"","family":"Mahowald","given":"N.","non-dropping-particle":"","parse-names":false,"suffix":""},{"dropping-particle":"","family":"Prospero","given":"J. M.","non-dropping-particle":"","parse-names":false,"suffix":""},{"dropping-particle":"","family":"Ridgwell","given":"A. J.","non-dropping-particle":"","parse-names":false,"suffix":""},{"dropping-particle":"","family":"Tegen","given":"I.","non-dropping-particle":"","parse-names":false,"suffix":""},{"dropping-particle":"","family":"Torres","given":"R.","non-dropping-particle":"","parse-names":false,"suffix":""}],"container-title":"Science","id":"ITEM-1","issue":"5718","issued":{"date-parts":[["2005"]]},"page":"67-71","title":"Global iron connections between desert dust, ocean biogeochemistry, and climate","type":"article-journal","volume":"308"},"uris":["http://www.mendeley.com/documents/?uuid=293aad12-b330-4257-98b9-d4f11856e67e"]}],"mendeley":{"formattedCitation":"(Jickells et al., 2005)","manualFormatting":"(Jickells et al., 2005 and references therein)","plainTextFormattedCitation":"(Jickells et al., 2005)","previouslyFormattedCitation":"(Jickells et al., 2005)"},"properties":{"noteIndex":0},"schema":"https://github.com/citation-style-language/schema/raw/master/csl-citation.json"}</w:instrText>
      </w:r>
      <w:r>
        <w:fldChar w:fldCharType="separate"/>
      </w:r>
      <w:r w:rsidRPr="00626BC5">
        <w:rPr>
          <w:noProof/>
        </w:rPr>
        <w:t>(Jickells et al., 2005</w:t>
      </w:r>
      <w:r>
        <w:rPr>
          <w:noProof/>
        </w:rPr>
        <w:t xml:space="preserve"> and references therein</w:t>
      </w:r>
      <w:r w:rsidRPr="00626BC5">
        <w:rPr>
          <w:noProof/>
        </w:rPr>
        <w:t>)</w:t>
      </w:r>
      <w:r>
        <w:fldChar w:fldCharType="end"/>
      </w:r>
      <w:commentRangeEnd w:id="20"/>
      <w:r>
        <w:rPr>
          <w:rStyle w:val="CommentReference"/>
          <w:rFonts w:eastAsiaTheme="majorEastAsia"/>
        </w:rPr>
        <w:commentReference w:id="20"/>
      </w:r>
      <w:r>
        <w:t>. Assuming the upper continental crust is compositionally similar to dust, the [Ni]</w:t>
      </w:r>
      <w:r>
        <w:rPr>
          <w:vertAlign w:val="subscript"/>
        </w:rPr>
        <w:t>dust</w:t>
      </w:r>
      <w:r>
        <w:t xml:space="preserve"> is 47 ppm, although past estimates show a range between 19 to 60 ppm </w:t>
      </w:r>
      <w:r>
        <w:fldChar w:fldCharType="begin" w:fldLock="1"/>
      </w:r>
      <w:r>
        <w:instrText>ADDIN CSL_CITATION {"citationItems":[{"id":"ITEM-1","itemData":{"author":[{"dropping-particle":"","family":"Rudnick","given":"R L","non-dropping-particle":"","parse-names":false,"suffix":""},{"dropping-particle":"","family":"Gao","given":"S.","non-dropping-particle":"","parse-names":false,"suffix":""}],"container-title":"Treatise on Geochemistry (Second Edition)","id":"ITEM-1","issued":{"date-parts":[["2014"]]},"page":"1-51","title":"Composition ofthe Continental Crust","type":"chapter"},"uris":["http://www.mendeley.com/documents/?uuid=82f09de4-b81a-3e1e-91ee-c88d11ac01e4"]}],"mendeley":{"formattedCitation":"(Rudnick and Gao, 2014)","manualFormatting":"(Rudnick and Gao, 2014 and references therein)","plainTextFormattedCitation":"(Rudnick and Gao, 2014)","previouslyFormattedCitation":"(Rudnick and Gao, 2014)"},"properties":{"noteIndex":0},"schema":"https://github.com/citation-style-language/schema/raw/master/csl-citation.json"}</w:instrText>
      </w:r>
      <w:r>
        <w:fldChar w:fldCharType="separate"/>
      </w:r>
      <w:r w:rsidRPr="007B3E76">
        <w:rPr>
          <w:noProof/>
        </w:rPr>
        <w:t>(Rudnick and Gao, 2014</w:t>
      </w:r>
      <w:r>
        <w:rPr>
          <w:noProof/>
        </w:rPr>
        <w:t xml:space="preserve"> and references therein</w:t>
      </w:r>
      <w:r w:rsidRPr="007B3E76">
        <w:rPr>
          <w:noProof/>
        </w:rPr>
        <w:t>)</w:t>
      </w:r>
      <w:r>
        <w:fldChar w:fldCharType="end"/>
      </w:r>
      <w:r>
        <w:t>. To approximate the fraction of Ni that will dissolve</w:t>
      </w:r>
      <w:r>
        <w:rPr>
          <w:rStyle w:val="FootnoteReference"/>
        </w:rPr>
        <w:footnoteReference w:id="1"/>
      </w:r>
      <w:r>
        <w:t xml:space="preserve">, several studies have performed leaching experiments with loess </w:t>
      </w:r>
      <w:r>
        <w:fldChar w:fldCharType="begin" w:fldLock="1"/>
      </w:r>
      <w:r>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mendeley":{"formattedCitation":"(Desboeufs et al., 2005)","plainTextFormattedCitation":"(Desboeufs et al., 2005)","previouslyFormattedCitation":"(Desboeufs et al., 2005)"},"properties":{"noteIndex":0},"schema":"https://github.com/citation-style-language/schema/raw/master/csl-citation.json"}</w:instrText>
      </w:r>
      <w:r>
        <w:fldChar w:fldCharType="separate"/>
      </w:r>
      <w:r w:rsidRPr="002E0218">
        <w:rPr>
          <w:noProof/>
        </w:rPr>
        <w:t>(Desboeufs et al., 2005)</w:t>
      </w:r>
      <w:r>
        <w:fldChar w:fldCharType="end"/>
      </w:r>
      <w:r>
        <w:t xml:space="preserve"> or particles filtered from air at coastal or island stations </w:t>
      </w:r>
      <w:r>
        <w:fldChar w:fldCharType="begin" w:fldLock="1"/>
      </w:r>
      <w:r>
        <w:instrText>ADDIN CSL_CITATION {"citationItems":[{"id":"ITEM-1","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1","issue":"JAN","issued":{"date-parts":[["2015"]]},"page":"1-11","title":"Rapid and gradual modes of aerosol trace metal dissolution in seawater","type":"article-journal","volume":"6"},"uris":["http://www.mendeley.com/documents/?uuid=b705c1a0-5985-4f4a-a9e8-4601ff556c60"]},{"id":"ITEM-2","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2","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Fishwick et al., 2017; Mackey et al., 2015)","plainTextFormattedCitation":"(Fishwick et al., 2017; Mackey et al., 2015)","previouslyFormattedCitation":"(Fishwick et al., 2017; Mackey et al., 2015)"},"properties":{"noteIndex":0},"schema":"https://github.com/citation-style-language/schema/raw/master/csl-citation.json"}</w:instrText>
      </w:r>
      <w:r>
        <w:fldChar w:fldCharType="separate"/>
      </w:r>
      <w:r w:rsidRPr="00A467C1">
        <w:rPr>
          <w:noProof/>
        </w:rPr>
        <w:t>(Fishwick et al., 2017; Mackey et al., 2015)</w:t>
      </w:r>
      <w:r>
        <w:fldChar w:fldCharType="end"/>
      </w:r>
      <w:r>
        <w:t xml:space="preserve"> using leachates such as ultra-high purity water or filtered seawater. The percent of dissolved Ni ranges from 1% to 86% and appears to be primarily dependent on material provenance rather than leachate, oxygen </w:t>
      </w:r>
      <w:r>
        <w:lastRenderedPageBreak/>
        <w:t xml:space="preserve">content, pH, or temperature </w:t>
      </w:r>
      <w:r>
        <w:fldChar w:fldCharType="begin" w:fldLock="1"/>
      </w:r>
      <w:r>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id":"ITEM-2","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2","issue":"JAN","issued":{"date-parts":[["2015"]]},"page":"1-11","title":"Rapid and gradual modes of aerosol trace metal dissolution in seawater","type":"article-journal","volume":"6"},"uris":["http://www.mendeley.com/documents/?uuid=b705c1a0-5985-4f4a-a9e8-4601ff556c60"]},{"id":"ITEM-3","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3","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Desboeufs et al., 2005; Fishwick et al., 2017; Mackey et al., 2015)","plainTextFormattedCitation":"(Desboeufs et al., 2005; Fishwick et al., 2017; Mackey et al., 2015)","previouslyFormattedCitation":"(Desboeufs et al., 2005; Fishwick et al., 2017; Mackey et al., 2015)"},"properties":{"noteIndex":0},"schema":"https://github.com/citation-style-language/schema/raw/master/csl-citation.json"}</w:instrText>
      </w:r>
      <w:r>
        <w:fldChar w:fldCharType="separate"/>
      </w:r>
      <w:r w:rsidRPr="002E0218">
        <w:rPr>
          <w:noProof/>
        </w:rPr>
        <w:t>(Desboeufs et al., 2005; Fishwick et al., 2017; Mackey et al., 2015)</w:t>
      </w:r>
      <w:r>
        <w:fldChar w:fldCharType="end"/>
      </w:r>
      <w:r>
        <w:t xml:space="preserve">. The wide range in solubility may be due to variable anthropogenic contributions. One study which seasonally sampled aerosol samples found that increases in anthropogenic input, conventionally identified by an enrichment factor relative to continental crust greater than 10 </w:t>
      </w:r>
      <w:r>
        <w:fldChar w:fldCharType="begin" w:fldLock="1"/>
      </w:r>
      <w:r>
        <w:instrText>ADDIN CSL_CITATION {"citationItems":[{"id":"ITEM-1","itemData":{"DOI":"10.1098/rsta.2015.0286","ISSN":"1364503X","abstract":"This paper reviews atmospheric inputs of trace elements and nutrients to the oceans in the context of the GEOTRACES programme and provides new data from two Atlantic GEOTRACES cruises. We consider the deposition of nitrogen to the oceans, which is now dominated by anthropogenic emissions, the deposition of mineral dust and related trace elements, and the deposition of other trace elements which have a mixture of anthropogenic and dust sources. We then consider the solubility (as a surrogate for bioavailability) of the various elements. We consider briefly the sources, atmospheric transport and transformations of these elements and how this results in strong spatial deposition gradients. Solubility of the trace elements also varies systematically between elements, reflecting their sources and cycling, and for some trace elements there are also systematic gradients in solubility related to dust loading. Together, these effects create strong spatial gradients in the inputs of bioavailable trace elements to the oceans, and we are only just beginning to understand how these affect ocean biogeochemistry. This article is part of the themed issue 'Biological and climatic impacts of ocean trace element chemistry'.","author":[{"dropping-particle":"","family":"Jickells","given":"T. D.","non-dropping-particle":"","parse-names":false,"suffix":""},{"dropping-particle":"","family":"Baker","given":"A. R.","non-dropping-particle":"","parse-names":false,"suffix":""},{"dropping-particle":"","family":"Chance","given":"R.","non-dropping-particle":"","parse-names":false,"suffix":""}],"container-title":"Philosophical Transactions of the Royal Society A: Mathematical, Physical and Engineering Sciences","id":"ITEM-1","issue":"2081","issued":{"date-parts":[["2016"]]},"title":"Atmospheric transport of trace elements and nutrients to the oceans","type":"article-journal","volume":"374"},"uris":["http://www.mendeley.com/documents/?uuid=c039a7e1-7af0-4964-82ea-9992b0ef6a8d"]}],"mendeley":{"formattedCitation":"(Jickells et al., 2016)","plainTextFormattedCitation":"(Jickells et al., 2016)","previouslyFormattedCitation":"(Jickells et al., 2016)"},"properties":{"noteIndex":0},"schema":"https://github.com/citation-style-language/schema/raw/master/csl-citation.json"}</w:instrText>
      </w:r>
      <w:r>
        <w:fldChar w:fldCharType="separate"/>
      </w:r>
      <w:r w:rsidRPr="006769CB">
        <w:rPr>
          <w:noProof/>
        </w:rPr>
        <w:t>(Jickells et al., 2016)</w:t>
      </w:r>
      <w:r>
        <w:fldChar w:fldCharType="end"/>
      </w:r>
      <w:r>
        <w:t xml:space="preserve">, correlated with increases in solubility </w:t>
      </w:r>
      <w:r>
        <w:fldChar w:fldCharType="begin" w:fldLock="1"/>
      </w:r>
      <w:r>
        <w:instrText>ADDIN CSL_CITATION {"citationItems":[{"id":"ITEM-1","itemData":{"DOI":"10.1016/j.atmosenv.2005.03.033","ISSN":"13522310","abstract":"To evaluate the bioavailability and environmental mobility of aerosol metals to the seas, ambient aerosol samples collected from two coastal sites, i.e., Hsiyu located at the southwestern tip of the Penghu Islands in Taiwan Strait and Santiaolun on the west coast of Taiwan were determined for the seawater solubility of Al, Fe, Mn, Zn, Ni, Cu, Pb and Cd. The experiment of dissolution kinetics suggested that almost all soluble fractions of studied aerosol metals could be released within 1 h. Thereafter, dissolved particle-reactive metals like Al, Fe and Pb exhibited a slight decrease, suggestive of re-adsorption to residual particles. Seawater solubility of selected metals from Hsiyu aerosols showed the following order: Al (1.3%)=Fe (1.1%)&lt;Pb (20%)≤Cu (27%)&lt;Mn (43%)≤Zn (45%)≤Ni (50%)&lt;Cd (69%). However, solubility data from Santiaolun were larger than those from Hsiyu for all aerosol metals analyzed, attributable to different degrees of anthropogenic contributions to the two sites. Moreover, Pb and Ni showed a positive correlation between solubility and log crustal enrichment factor (EF crust), indicating that the dissolvable percentage is, to some extent, dependent on the anthropogenic contribution for specific aerosol metals and likely due to the presence of considerable contaminants such as organic, acidic and carbonaceous substances for anthropogenic aerosols. In addition, for Al, Fe, Zn and Pb, inverse power-law (log-log) correlations between solubilities and dust loadings have been observed, suggesting that particle scavenging may follow dissolution for certain metals in the marine environment. In conclusion, the dissolution of aerosol metals in seawater is predominantly controlled by which origins dominate their contributions (such as crustal or anthropogenic derivatives) and the behavior of a specific metal in seawater (such as dissolution/adsorption). Aerosol metals have substantial impacts on diverse eco-environments and accurate assessments of environmental impacts of eolian metal depositions must be based on such informative data. Thus more simulation experiments relevant to dissolution of aerosol metals in various natural waters are merited. © 2005 Elsevier Ltd. All rights reserved.","author":[{"dropping-particle":"","family":"Hsu","given":"Shih Chieh","non-dropping-particle":"","parse-names":false,"suffix":""},{"dropping-particle":"","family":"Lin","given":"Fei Jan","non-dropping-particle":"","parse-names":false,"suffix":""},{"dropping-particle":"","family":"Jeng","given":"Woei Lih","non-dropping-particle":"","parse-names":false,"suffix":""}],"container-title":"Atmospheric Environment","id":"ITEM-1","issue":"22","issued":{"date-parts":[["2005"]]},"page":"3989-4001","title":"Seawater solubility of natural and anthropogenic metals within ambient aerosols collected from Taiwan coastal sites","type":"article-journal","volume":"39"},"uris":["http://www.mendeley.com/documents/?uuid=f41c187c-291c-4226-83dc-7f65b77ede0e"]}],"mendeley":{"formattedCitation":"(Hsu et al., 2005)","plainTextFormattedCitation":"(Hsu et al., 2005)","previouslyFormattedCitation":"(Hsu et al., 2005)"},"properties":{"noteIndex":0},"schema":"https://github.com/citation-style-language/schema/raw/master/csl-citation.json"}</w:instrText>
      </w:r>
      <w:r>
        <w:fldChar w:fldCharType="separate"/>
      </w:r>
      <w:r w:rsidRPr="00297B98">
        <w:rPr>
          <w:noProof/>
        </w:rPr>
        <w:t>(Hsu et al., 2005)</w:t>
      </w:r>
      <w:r>
        <w:fldChar w:fldCharType="end"/>
      </w:r>
      <w:r>
        <w:t xml:space="preserve">. Although there are significant anthropogenic Ni contributions to modern aerosols </w:t>
      </w:r>
      <w:r>
        <w:fldChar w:fldCharType="begin" w:fldLock="1"/>
      </w:r>
      <w:r>
        <w:instrText>ADDIN CSL_CITATION {"citationItems":[{"id":"ITEM-1","itemData":{"DOI":"10.1038/338047a0","ISSN":"00280836","abstract":"A PROPER inventory of atmospheric emissions from natural sources is basic to our understanding of the atmospheric cycle of the trace metals (and metalloids), and is also needed for assessing the extent of regional and global pollution by toxic metals1. It is generally presumed that the principal natural sources of trace metals in the atmosphere are wind-borne soil particles, volcanoes, seasalt spray and wild forest fires2-6. Recent studies have shown, however, that particulate organic matter is the dominant component of atmospheric aerosols in non-urban areas7-10 and that over 60% of the airborne trace metals in forested regions can be attributed to aerosols of biogenic origin11,12. Here I estimate that biogenic sources can account for 30-50% of the global baseline emissions of trace metals. For most of the toxic metals, the natural fluxes are small compared with emissions from industrial activities, implying that mankind has become the key agent in the global atmospheric cycle of trace metals and metalloids. © 1989 Nature Publishing Group.","author":[{"dropping-particle":"","family":"Nriagu","given":"Jerome O.","non-dropping-particle":"","parse-names":false,"suffix":""}],"container-title":"Nature","id":"ITEM-1","issue":"6210","issued":{"date-parts":[["1989"]]},"page":"47-49","title":"A global assessment of natural sources of atmospheric trace metals","type":"article-journal","volume":"338"},"uris":["http://www.mendeley.com/documents/?uuid=fe627c94-440d-4aca-aea3-4d6f99327f2c"]},{"id":"ITEM-2","itemData":{"DOI":"10.1016/0004-6981(82)90262-1","ISSN":"00046981","abstract":"Information on nineteen metals in atmospheric deposition potentially toxic to humans and other organisms was evaluated to conclude if metal concentrations are increasing in atmospheric deposition and if these concentrations threaten human or organism health. On the basis of rates of emission, atmospheric concentrations, and known temporal trends in deposition, Ag, Cd, Cu, Pb, Sb, Se and Zn can be expected to show the greatest increases due to human activity with little or no increases expected for Co, Mn, Ni and Tl. The limited data available supported these expectations. In some cases, dry fallout was found to be significant relative to wet deposition. Of the metals studied only As, Hg, Se and possibly Cd are in the vapor phase in the atmosphere. Relative to the impact of these increased concentrations, Hg and Pb are now being deposited in some areas at levels toxic to humans and Cd, Cu, Hg, Pb and Zn at levels toxic to other organisms. © 1982.","author":[{"dropping-particle":"","family":"Galloway","given":"James N.","non-dropping-particle":"","parse-names":false,"suffix":""},{"dropping-particle":"","family":"Thornton","given":"J. David","non-dropping-particle":"","parse-names":false,"suffix":""},{"dropping-particle":"","family":"Norton","given":"Stephen A.","non-dropping-particle":"","parse-names":false,"suffix":""},{"dropping-particle":"","family":"Volchok","given":"Herbert L.","non-dropping-particle":"","parse-names":false,"suffix":""},{"dropping-particle":"","family":"McLean","given":"Roland A.N.","non-dropping-particle":"","parse-names":false,"suffix":""}],"container-title":"Atmospheric Environment (1967)","id":"ITEM-2","issue":"7","issued":{"date-parts":[["1982"]]},"page":"1677-1700","title":"Trace metals in atmospheric deposition: A review and assessment","type":"article-journal","volume":"16"},"uris":["http://www.mendeley.com/documents/?uuid=230c1a69-a0a2-4fe3-9081-029620c47273"]},{"id":"ITEM-3","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3","issued":{"date-parts":[["2005"]]},"title":"Dissolution and solubility of trace metals from natural and anthropogenic aerosol particulate matter","type":"article-journal"},"uris":["http://www.mendeley.com/documents/?uuid=1cf570f0-4dbe-39de-b849-c031813d1160"]}],"mendeley":{"formattedCitation":"(Desboeufs et al., 2005; Galloway et al., 1982; Nriagu, 1989)","plainTextFormattedCitation":"(Desboeufs et al., 2005; Galloway et al., 1982; Nriagu, 1989)","previouslyFormattedCitation":"(Desboeufs et al., 2005; Galloway et al., 1982; Nriagu, 1989)"},"properties":{"noteIndex":0},"schema":"https://github.com/citation-style-language/schema/raw/master/csl-citation.json"}</w:instrText>
      </w:r>
      <w:r>
        <w:fldChar w:fldCharType="separate"/>
      </w:r>
      <w:r w:rsidRPr="00957175">
        <w:rPr>
          <w:noProof/>
        </w:rPr>
        <w:t>(Desboeufs et al., 2005; Galloway et al., 1982; Nriagu, 1989)</w:t>
      </w:r>
      <w:r>
        <w:fldChar w:fldCharType="end"/>
      </w:r>
      <w:r>
        <w:t xml:space="preserve">, because Ni has a residence time </w:t>
      </w:r>
      <w:commentRangeStart w:id="21"/>
      <w:r>
        <w:t>10</w:t>
      </w:r>
      <w:commentRangeEnd w:id="21"/>
      <w:r>
        <w:rPr>
          <w:rStyle w:val="CommentReference"/>
          <w:rFonts w:eastAsiaTheme="majorEastAsia"/>
        </w:rPr>
        <w:commentReference w:id="21"/>
      </w:r>
      <w:r>
        <w:t xml:space="preserve"> times the mixing time of the ocean, the natural contributions are likely still most relevant to the modern marine budget. Likely to avoid anthropogenic contributions, authors of marine Ni budgets typically include the dissolution value of 2% from </w:t>
      </w:r>
      <w:proofErr w:type="spellStart"/>
      <w:r>
        <w:t>Desboeufs</w:t>
      </w:r>
      <w:proofErr w:type="spellEnd"/>
      <w:r>
        <w:t xml:space="preserve"> et al. (2005), which leached loess from Cape Verde, rather than other studies which used modern aerosols and may be influenced by anthropogenic particles. From these values, the total yearly Ni input to the oceans from dust is 7.2x10</w:t>
      </w:r>
      <w:r>
        <w:rPr>
          <w:vertAlign w:val="superscript"/>
        </w:rPr>
        <w:t>6</w:t>
      </w:r>
      <w:r>
        <w:t xml:space="preserve"> mol/yr. </w:t>
      </w:r>
    </w:p>
    <w:p w14:paraId="5C780B2B" w14:textId="77777777" w:rsidR="00246FE3" w:rsidRDefault="00246FE3" w:rsidP="00246FE3">
      <w:pPr>
        <w:pStyle w:val="Heading4"/>
      </w:pPr>
      <w:r>
        <w:t>Dissolved Riverine Load</w:t>
      </w:r>
    </w:p>
    <w:p w14:paraId="04514D89" w14:textId="77777777" w:rsidR="00246FE3" w:rsidRPr="00CE1C30" w:rsidRDefault="00246FE3" w:rsidP="00246FE3">
      <w:pPr>
        <w:spacing w:after="0"/>
        <w:jc w:val="both"/>
        <w:textAlignment w:val="baseline"/>
      </w:pPr>
      <w:r>
        <w:tab/>
        <w:t xml:space="preserve">Rivers are also a significant source of metals to the ocean and are estimated to be the greatest known source for Ni. Similarly, to calculate the riverine input of Ni, others have primarily multiplied the annual riverine discharge and the dissolved Ni content of these rivers </w:t>
      </w:r>
      <w:commentRangeStart w:id="22"/>
      <w:r>
        <w:t xml:space="preserve">(which was defined by these papers as the remaining Ni in solution after being passed through a </w:t>
      </w:r>
      <w:proofErr w:type="gramStart"/>
      <w:r>
        <w:t>0.2 micron</w:t>
      </w:r>
      <w:proofErr w:type="gramEnd"/>
      <w:r>
        <w:t xml:space="preserve"> filter). </w:t>
      </w:r>
      <w:commentRangeEnd w:id="22"/>
      <w:r>
        <w:rPr>
          <w:rStyle w:val="CommentReference"/>
          <w:rFonts w:eastAsiaTheme="majorEastAsia"/>
        </w:rPr>
        <w:commentReference w:id="22"/>
      </w:r>
      <w:r>
        <w:t>The estimated annual total discharge for rivers is 3.6–3.8 × 10</w:t>
      </w:r>
      <w:r w:rsidRPr="00CC2736">
        <w:rPr>
          <w:vertAlign w:val="superscript"/>
        </w:rPr>
        <w:t>16</w:t>
      </w:r>
      <w:r>
        <w:t xml:space="preserve"> kg based on available streamflow data of the world’s largest rivers </w:t>
      </w:r>
      <w:r>
        <w:fldChar w:fldCharType="begin" w:fldLock="1"/>
      </w:r>
      <w:r>
        <w:instrText>ADDIN CSL_CITATION {"citationItems":[{"id":"ITEM-1","itemData":{"author":[{"dropping-particle":"","family":"Dai","given":"Aiguo","non-dropping-particle":"","parse-names":false,"suffix":""},{"dropping-particle":"","family":"Trenberth","given":"Kevin E.","non-dropping-particle":"","parse-names":false,"suffix":""}],"container-title":"Journal of Hydrometeorology","id":"ITEM-1","issued":{"date-parts":[["2002"]]},"page":"660-687","title":"Estimates of Freshwater Discharge from Continents : Latitudinal and Seasonal Variations","type":"article-journal","volume":"3"},"uris":["http://www.mendeley.com/documents/?uuid=9062606d-874e-42ec-99a0-a316ef310e95"]},{"id":"ITEM-2","itemData":{"DOI":"https://doi.org/10.1080/00207233.2012.753739","ISBN":"0133011690","author":[{"dropping-particle":"","family":"Berner","given":"Robert A.","non-dropping-particle":"","parse-names":false,"suffix":""},{"dropping-particle":"","family":"Berner","given":"Elizabeth K.","non-dropping-particle":"","parse-names":false,"suffix":""}],"id":"ITEM-2","issued":{"date-parts":[["1996"]]},"number-of-pages":"376","publisher":"Prentice-Hall","publisher-place":"Engle-wood Cliffs","title":"Global Environment: Water, Air, and Geochemical Cycles","type":"book"},"uris":["http://www.mendeley.com/documents/?uuid=10597050-388e-4d32-80a2-a2bf68815581"]}],"mendeley":{"formattedCitation":"(Berner and Berner, 1996; Dai and Trenberth, 2002)","plainTextFormattedCitation":"(Berner and Berner, 1996; Dai and Trenberth, 2002)","previouslyFormattedCitation":"(Berner and Berner, 1996; Dai and Trenberth, 2002)"},"properties":{"noteIndex":0},"schema":"https://github.com/citation-style-language/schema/raw/master/csl-citation.json"}</w:instrText>
      </w:r>
      <w:r>
        <w:fldChar w:fldCharType="separate"/>
      </w:r>
      <w:r w:rsidRPr="00D75D2B">
        <w:rPr>
          <w:noProof/>
        </w:rPr>
        <w:t>(Berner and Berner, 1996; Dai and Trenberth, 2002)</w:t>
      </w:r>
      <w:r>
        <w:fldChar w:fldCharType="end"/>
      </w:r>
      <w:r>
        <w:t xml:space="preserve">. Estimates of the abundance weighted average Ni concentration of rivers have a fairly limited range. </w:t>
      </w:r>
      <w:r>
        <w:fldChar w:fldCharType="begin" w:fldLock="1"/>
      </w:r>
      <w:r>
        <w:instrText>ADDIN CSL_CITATION {"citationItems":[{"id":"ITEM-1","itemData":{"author":[{"dropping-particle":"","family":"Martin","given":"Jean-Marie","non-dropping-particle":"","parse-names":false,"suffix":""},{"dropping-particle":"","family":"Whitfield","given":"Michael","non-dropping-particle":"","parse-names":false,"suffix":""}],"container-title":"Trace Metals in Sea Water","id":"ITEM-1","issued":{"date-parts":[["1983"]]},"page":"265-296","title":"THE SIGNIFICANCE OF THE RIVER INPUT OF CHEMICAL ELEMENTS TO THE OCEAN","type":"chapter"},"uris":["http://www.mendeley.com/documents/?uuid=a50e82de-2f71-4819-8866-e52e944c5138"]}],"mendeley":{"formattedCitation":"(Martin and Whitfield, 1983)","manualFormatting":"Martin and Whitfield, (1983)","plainTextFormattedCitation":"(Martin and Whitfield, 1983)","previouslyFormattedCitation":"(Martin and Whitfield, 1983)"},"properties":{"noteIndex":0},"schema":"https://github.com/citation-style-language/schema/raw/master/csl-citation.json"}</w:instrText>
      </w:r>
      <w:r>
        <w:fldChar w:fldCharType="separate"/>
      </w:r>
      <w:r w:rsidRPr="002E394D">
        <w:rPr>
          <w:noProof/>
        </w:rPr>
        <w:t xml:space="preserve">Martin and Whitfield, </w:t>
      </w:r>
      <w:r>
        <w:rPr>
          <w:noProof/>
        </w:rPr>
        <w:t>(</w:t>
      </w:r>
      <w:r w:rsidRPr="002E394D">
        <w:rPr>
          <w:noProof/>
        </w:rPr>
        <w:t>1983)</w:t>
      </w:r>
      <w:r>
        <w:fldChar w:fldCharType="end"/>
      </w:r>
      <w:r>
        <w:t xml:space="preserve"> references therein recorded an initial estimate for the global average riverine Ni concentration of </w:t>
      </w:r>
      <w:commentRangeStart w:id="23"/>
      <w:r>
        <w:t xml:space="preserve">8.5 </w:t>
      </w:r>
      <w:proofErr w:type="spellStart"/>
      <w:r>
        <w:t>nM</w:t>
      </w:r>
      <w:commentRangeEnd w:id="23"/>
      <w:r>
        <w:rPr>
          <w:rStyle w:val="CommentReference"/>
          <w:rFonts w:eastAsiaTheme="majorEastAsia"/>
        </w:rPr>
        <w:commentReference w:id="23"/>
      </w:r>
      <w:r>
        <w:t>.</w:t>
      </w:r>
      <w:proofErr w:type="spellEnd"/>
      <w:r>
        <w:t xml:space="preserve"> </w:t>
      </w:r>
      <w:r>
        <w:fldChar w:fldCharType="begin" w:fldLock="1"/>
      </w:r>
      <w:r>
        <w:instrText>ADDIN CSL_CITATION {"citationItems":[{"id":"ITEM-1","itemData":{"DOI":"10.1016/B0-08-043751-6/05165-3","author":[{"dropping-particle":"","family":"Gaillardet","given":"J.","non-dropping-particle":"","parse-names":false,"suffix":""},{"dropping-particle":"","family":"Viers","given":"J.","non-dropping-particle":"","parse-names":false,"suffix":""},{"dropping-particle":"","family":"Dupré","given":"B.","non-dropping-particle":"","parse-names":false,"suffix":""}],"id":"ITEM-1","issued":{"date-parts":[["2003"]]},"title":"Trace Elements in River Water","type":"chapter"},"uris":["http://www.mendeley.com/documents/?uuid=1b82015e-8285-338e-bb54-ffeb4d5b8447"]}],"mendeley":{"formattedCitation":"(Gaillardet et al., 2003)","manualFormatting":"Gaillardet et al. (2003)","plainTextFormattedCitation":"(Gaillardet et al., 2003)","previouslyFormattedCitation":"(Gaillardet et al., 2003)"},"properties":{"noteIndex":0},"schema":"https://github.com/citation-style-language/schema/raw/master/csl-citation.json"}</w:instrText>
      </w:r>
      <w:r>
        <w:fldChar w:fldCharType="separate"/>
      </w:r>
      <w:r w:rsidRPr="00F26706">
        <w:rPr>
          <w:noProof/>
        </w:rPr>
        <w:t xml:space="preserve">Gaillardet et al. </w:t>
      </w:r>
      <w:r>
        <w:rPr>
          <w:noProof/>
        </w:rPr>
        <w:t>(</w:t>
      </w:r>
      <w:r w:rsidRPr="00F26706">
        <w:rPr>
          <w:noProof/>
        </w:rPr>
        <w:t>2003)</w:t>
      </w:r>
      <w:r>
        <w:fldChar w:fldCharType="end"/>
      </w:r>
      <w:r>
        <w:t xml:space="preserve"> aggregated concentration and discharge data for &gt;30 rivers and calculated </w:t>
      </w:r>
      <w:commentRangeStart w:id="24"/>
      <w:commentRangeStart w:id="25"/>
      <w:r>
        <w:t xml:space="preserve">13.6 </w:t>
      </w:r>
      <w:proofErr w:type="spellStart"/>
      <w:r>
        <w:t>nM</w:t>
      </w:r>
      <w:proofErr w:type="spellEnd"/>
      <w:r>
        <w:t xml:space="preserve"> </w:t>
      </w:r>
      <w:commentRangeEnd w:id="24"/>
      <w:r>
        <w:rPr>
          <w:rStyle w:val="CommentReference"/>
          <w:rFonts w:eastAsiaTheme="majorEastAsia"/>
        </w:rPr>
        <w:commentReference w:id="24"/>
      </w:r>
      <w:commentRangeEnd w:id="25"/>
      <w:r>
        <w:rPr>
          <w:rStyle w:val="CommentReference"/>
          <w:rFonts w:eastAsiaTheme="majorEastAsia"/>
        </w:rPr>
        <w:commentReference w:id="25"/>
      </w:r>
      <w:r>
        <w:t xml:space="preserve">as the average riverine dissolved Ni concentration. </w:t>
      </w:r>
      <w:r>
        <w:fldChar w:fldCharType="begin" w:fldLock="1"/>
      </w:r>
      <w:r>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mendeley":{"formattedCitation":"(Cameron and Vance, 2014)","manualFormatting":"Cameron and Vance (2014)","plainTextFormattedCitation":"(Cameron and Vance, 2014)","previouslyFormattedCitation":"(Cameron and Vance, 2014)"},"properties":{"noteIndex":0},"schema":"https://github.com/citation-style-language/schema/raw/master/csl-citation.json"}</w:instrText>
      </w:r>
      <w:r>
        <w:fldChar w:fldCharType="separate"/>
      </w:r>
      <w:r w:rsidRPr="00401FC8">
        <w:rPr>
          <w:noProof/>
        </w:rPr>
        <w:t xml:space="preserve">Cameron and Vance </w:t>
      </w:r>
      <w:r>
        <w:rPr>
          <w:noProof/>
        </w:rPr>
        <w:t>(</w:t>
      </w:r>
      <w:r w:rsidRPr="00401FC8">
        <w:rPr>
          <w:noProof/>
        </w:rPr>
        <w:t>2014)</w:t>
      </w:r>
      <w:r>
        <w:fldChar w:fldCharType="end"/>
      </w:r>
      <w:r>
        <w:t xml:space="preserve"> calculated the abundance weighted average concentration of dissolved Ni of 9.6 </w:t>
      </w:r>
      <w:proofErr w:type="spellStart"/>
      <w:r>
        <w:t>nM</w:t>
      </w:r>
      <w:proofErr w:type="spellEnd"/>
      <w:r>
        <w:t xml:space="preserve"> from 8 rivers, which constitute 20% of the total riverine discharge. The most recent Ni marine budgets use the abundance weighted Ni concentration from Cameron and Vance (2014) and an average riverine annual discharge of 3.7x10</w:t>
      </w:r>
      <w:r>
        <w:rPr>
          <w:vertAlign w:val="superscript"/>
        </w:rPr>
        <w:t>16</w:t>
      </w:r>
      <w:r>
        <w:t>kg/</w:t>
      </w:r>
      <w:proofErr w:type="spellStart"/>
      <w:r>
        <w:t>yr</w:t>
      </w:r>
      <w:proofErr w:type="spellEnd"/>
      <w:r>
        <w:t xml:space="preserve"> to calculate a Ni riverine input of 3.6x10</w:t>
      </w:r>
      <w:r>
        <w:rPr>
          <w:vertAlign w:val="superscript"/>
        </w:rPr>
        <w:t>8</w:t>
      </w:r>
      <w:r>
        <w:t xml:space="preserve"> Ni mol/year. </w:t>
      </w:r>
    </w:p>
    <w:p w14:paraId="3E183D3D" w14:textId="77777777" w:rsidR="00246FE3" w:rsidRDefault="00246FE3" w:rsidP="00246FE3">
      <w:pPr>
        <w:pStyle w:val="Heading2"/>
      </w:pPr>
      <w:bookmarkStart w:id="26" w:name="_Toc78741995"/>
      <w:bookmarkStart w:id="27" w:name="_Toc78742111"/>
      <w:r>
        <w:t>Outputs</w:t>
      </w:r>
      <w:bookmarkEnd w:id="26"/>
      <w:bookmarkEnd w:id="27"/>
    </w:p>
    <w:p w14:paraId="42F2170A" w14:textId="77777777" w:rsidR="00246FE3" w:rsidRDefault="00246FE3" w:rsidP="00246FE3">
      <w:pPr>
        <w:pStyle w:val="Heading4"/>
      </w:pPr>
      <w:r w:rsidRPr="008171A8">
        <w:t xml:space="preserve">Fe-Mn </w:t>
      </w:r>
      <w:r>
        <w:t>deposits</w:t>
      </w:r>
    </w:p>
    <w:p w14:paraId="5C6AB838" w14:textId="77777777" w:rsidR="00246FE3" w:rsidRPr="00282E0D" w:rsidRDefault="00246FE3" w:rsidP="00246FE3">
      <w:pPr>
        <w:spacing w:after="0"/>
        <w:ind w:firstLine="720"/>
        <w:jc w:val="both"/>
        <w:textAlignment w:val="baseline"/>
      </w:pPr>
      <w:r>
        <w:t xml:space="preserve">Ferromanganese (Fe-Mn) deposits are potentially the most important output of Ni from the modern </w:t>
      </w:r>
      <w:proofErr w:type="gramStart"/>
      <w:r>
        <w:t>ocean, but</w:t>
      </w:r>
      <w:proofErr w:type="gramEnd"/>
      <w:r>
        <w:t xml:space="preserve"> estimating the size of this sink has remained challenging. Previous estimates vary by an order of magnitude, which may be a consequence of the different approaches to quantifying the flux </w:t>
      </w:r>
      <w:r>
        <w:fldChar w:fldCharType="begin" w:fldLock="1"/>
      </w:r>
      <w:r>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ameron and Vance, 2014; Gall et al., 2013; Little et al., 2020)","plainTextFormattedCitation":"(Cameron and Vance, 2014; Gall et al., 2013; Little et al., 2020)","previouslyFormattedCitation":"(Cameron and Vance, 2014; Gall et al., 2013; Little et al., 2020)"},"properties":{"noteIndex":0},"schema":"https://github.com/citation-style-language/schema/raw/master/csl-citation.json"}</w:instrText>
      </w:r>
      <w:r>
        <w:fldChar w:fldCharType="separate"/>
      </w:r>
      <w:r w:rsidRPr="00AE1FC3">
        <w:rPr>
          <w:noProof/>
        </w:rPr>
        <w:t>(Cameron and Vance, 2014; Gall et al., 2013; Little et al., 2020)</w:t>
      </w:r>
      <w:r>
        <w:fldChar w:fldCharType="end"/>
      </w:r>
      <w:r>
        <w:t>. Cameron and Vance (2014) estimated the flux of Ni into Fe-Mn deposits by coupling the Ni marine budget with the better constrained Mo marine budget. By multiplying the Mo flux into Fe-Mn deposits by the average Ni/Mo in Fe-Mn crusts and nodules, they calculated an output flux of 1.5x10</w:t>
      </w:r>
      <w:r>
        <w:rPr>
          <w:vertAlign w:val="superscript"/>
        </w:rPr>
        <w:t>9</w:t>
      </w:r>
      <w:r>
        <w:t xml:space="preserve"> Ni mol/yr. </w:t>
      </w:r>
      <w:r>
        <w:fldChar w:fldCharType="begin" w:fldLock="1"/>
      </w:r>
      <w: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manualFormatting":"Gall et al. (2013)","plainTextFormattedCitation":"(Gall et al., 2013)","previouslyFormattedCitation":"(Gall et al., 2013)"},"properties":{"noteIndex":0},"schema":"https://github.com/citation-style-language/schema/raw/master/csl-citation.json"}</w:instrText>
      </w:r>
      <w:r>
        <w:fldChar w:fldCharType="separate"/>
      </w:r>
      <w:r w:rsidRPr="00965AC4">
        <w:rPr>
          <w:noProof/>
        </w:rPr>
        <w:t xml:space="preserve">Gall et al. </w:t>
      </w:r>
      <w:r>
        <w:rPr>
          <w:noProof/>
        </w:rPr>
        <w:t>(</w:t>
      </w:r>
      <w:r w:rsidRPr="00965AC4">
        <w:rPr>
          <w:noProof/>
        </w:rPr>
        <w:t>2013)</w:t>
      </w:r>
      <w:r>
        <w:fldChar w:fldCharType="end"/>
      </w:r>
      <w:r>
        <w:t xml:space="preserve"> independently estimated the flux of Ni into Fe-Mn deposits by multiplying the accumulation rate of Fe-Mn crust and nodules (</w:t>
      </w:r>
      <w:commentRangeStart w:id="28"/>
      <w:r>
        <w:t xml:space="preserve">based off </w:t>
      </w:r>
      <w:commentRangeEnd w:id="28"/>
      <w:r>
        <w:rPr>
          <w:rStyle w:val="CommentReference"/>
          <w:rFonts w:eastAsiaTheme="majorEastAsia"/>
        </w:rPr>
        <w:commentReference w:id="28"/>
      </w:r>
      <w:r>
        <w:t xml:space="preserve">of five samples) by the average Fe-Mn crust concentration and an </w:t>
      </w:r>
      <w:commentRangeStart w:id="29"/>
      <w:r>
        <w:t xml:space="preserve">unexplained estimated seafloor </w:t>
      </w:r>
      <w:commentRangeEnd w:id="29"/>
      <w:r>
        <w:rPr>
          <w:rStyle w:val="CommentReference"/>
          <w:rFonts w:eastAsiaTheme="majorEastAsia"/>
        </w:rPr>
        <w:commentReference w:id="29"/>
      </w:r>
      <w:r>
        <w:t>coverage and calculated a total flux of 5.1x10</w:t>
      </w:r>
      <w:r>
        <w:rPr>
          <w:vertAlign w:val="superscript"/>
        </w:rPr>
        <w:t>8</w:t>
      </w:r>
      <w:r>
        <w:t xml:space="preserve"> Ni mol/yr. Both estimates assume that Fe-Mn crusts and nodules are representative of all Fe-Mn deposits. In contrast, </w:t>
      </w:r>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manualFormatting":"Little et al. (2020)","plainTextFormattedCitation":"(Little et al., 2020)","previouslyFormattedCitation":"(Little et al., 2020)"},"properties":{"noteIndex":0},"schema":"https://github.com/citation-style-language/schema/raw/master/csl-citation.json"}</w:instrText>
      </w:r>
      <w:r>
        <w:fldChar w:fldCharType="separate"/>
      </w:r>
      <w:r w:rsidRPr="00F93226">
        <w:rPr>
          <w:noProof/>
        </w:rPr>
        <w:t xml:space="preserve">Little et al. </w:t>
      </w:r>
      <w:r>
        <w:rPr>
          <w:noProof/>
        </w:rPr>
        <w:t>(</w:t>
      </w:r>
      <w:r w:rsidRPr="00F93226">
        <w:rPr>
          <w:noProof/>
        </w:rPr>
        <w:t>2020)</w:t>
      </w:r>
      <w:r>
        <w:fldChar w:fldCharType="end"/>
      </w:r>
      <w:r>
        <w:t xml:space="preserve"> slightly decoupled their </w:t>
      </w:r>
      <w:r>
        <w:lastRenderedPageBreak/>
        <w:t xml:space="preserve">estimates from Fe-Mn crusts by instead calculating the flux of Ni into a </w:t>
      </w:r>
      <w:commentRangeStart w:id="30"/>
      <w:r>
        <w:t>pelagic clay/</w:t>
      </w:r>
      <w:proofErr w:type="spellStart"/>
      <w:r>
        <w:t>oxic</w:t>
      </w:r>
      <w:proofErr w:type="spellEnd"/>
      <w:r>
        <w:t xml:space="preserve"> sink</w:t>
      </w:r>
      <w:commentRangeEnd w:id="30"/>
      <w:r>
        <w:rPr>
          <w:rStyle w:val="CommentReference"/>
          <w:rFonts w:eastAsiaTheme="majorEastAsia"/>
        </w:rPr>
        <w:commentReference w:id="30"/>
      </w:r>
      <w:r>
        <w:t>. Because their method of calculation functionally overlaps with how Fe-Mn deposits could be defined (</w:t>
      </w:r>
      <w:r w:rsidRPr="007F5D54">
        <w:rPr>
          <w:i/>
          <w:iCs/>
        </w:rPr>
        <w:t>i.e.,</w:t>
      </w:r>
      <w:r>
        <w:t xml:space="preserve"> deposits with Fe and Mn oxides), we consider this an estimate of the Fe-Mn deposit sink. They assume that all Ni incorporated into pelagic clay is coupled to Mn</w:t>
      </w:r>
      <w:r>
        <w:rPr>
          <w:rStyle w:val="FootnoteReference"/>
        </w:rPr>
        <w:footnoteReference w:id="2"/>
      </w:r>
      <w:r>
        <w:t xml:space="preserve"> and calculate the Ni flux by multiplying the seafloor coverage of clays, Mn accumulation rate in pelagic clays and Ni/Mn ratio of Fe-Mn crusts. They calculate the lowest range for Fe-Mn deposit sink, </w:t>
      </w:r>
      <w:r w:rsidRPr="00964DE9">
        <w:t>1.5 to 5.9×10</w:t>
      </w:r>
      <w:r w:rsidRPr="00964DE9">
        <w:rPr>
          <w:vertAlign w:val="superscript"/>
        </w:rPr>
        <w:t>8</w:t>
      </w:r>
      <w:r w:rsidRPr="00964DE9">
        <w:t xml:space="preserve"> </w:t>
      </w:r>
      <w:r>
        <w:t xml:space="preserve">Ni </w:t>
      </w:r>
      <w:r w:rsidRPr="00964DE9">
        <w:t>mol/yr</w:t>
      </w:r>
      <w:r>
        <w:t xml:space="preserve">. The estimates for this flux vary considerably and cover greatly differing sediment types. For Ni marine budgets, the most often used value is </w:t>
      </w:r>
      <w:commentRangeStart w:id="31"/>
      <w:r>
        <w:t>5.1x10</w:t>
      </w:r>
      <w:r>
        <w:rPr>
          <w:vertAlign w:val="superscript"/>
        </w:rPr>
        <w:t>8</w:t>
      </w:r>
      <w:r>
        <w:t xml:space="preserve"> Ni mol/</w:t>
      </w:r>
      <w:proofErr w:type="spellStart"/>
      <w:r>
        <w:t>yr</w:t>
      </w:r>
      <w:commentRangeEnd w:id="31"/>
      <w:proofErr w:type="spellEnd"/>
      <w:r>
        <w:rPr>
          <w:rStyle w:val="CommentReference"/>
          <w:rFonts w:eastAsiaTheme="majorEastAsia"/>
        </w:rPr>
        <w:commentReference w:id="31"/>
      </w:r>
      <w:r>
        <w:t xml:space="preserve"> </w:t>
      </w:r>
      <w:commentRangeStart w:id="32"/>
      <w:r>
        <w:fldChar w:fldCharType="begin" w:fldLock="1"/>
      </w:r>
      <w:r>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3","issued":{"date-parts":[["2013"]]},"title":"Nickel isotopic compositions of ferromanganese crusts and the constancy of deep ocean inputs and continental weathering effects over the Cenozoic","type":"article-journal"},"uris":["http://www.mendeley.com/documents/?uuid=eba36b56-9394-3871-a5ea-b25c17a99b28"]}],"mendeley":{"formattedCitation":"(Ciscato et al., 2018; Gall et al., 2013; Gueguen and Rouxel, 2021)","plainTextFormattedCitation":"(Ciscato et al., 2018; Gall et al., 2013; Gueguen and Rouxel, 2021)","previouslyFormattedCitation":"(Ciscato et al., 2018; Gall et al., 2013; Gueguen and Rouxel, 2021)"},"properties":{"noteIndex":0},"schema":"https://github.com/citation-style-language/schema/raw/master/csl-citation.json"}</w:instrText>
      </w:r>
      <w:r>
        <w:fldChar w:fldCharType="separate"/>
      </w:r>
      <w:r w:rsidRPr="00A92F30">
        <w:rPr>
          <w:noProof/>
        </w:rPr>
        <w:t>(Ciscato et al., 2018; Gall et al., 2013; Gueguen and Rouxel, 2021)</w:t>
      </w:r>
      <w:r>
        <w:fldChar w:fldCharType="end"/>
      </w:r>
      <w:commentRangeEnd w:id="32"/>
      <w:r>
        <w:rPr>
          <w:rStyle w:val="CommentReference"/>
          <w:rFonts w:eastAsiaTheme="majorEastAsia"/>
        </w:rPr>
        <w:commentReference w:id="32"/>
      </w:r>
      <w:r>
        <w:t xml:space="preserve">. </w:t>
      </w:r>
    </w:p>
    <w:p w14:paraId="052A112B" w14:textId="77777777" w:rsidR="00246FE3" w:rsidRPr="008171A8" w:rsidRDefault="00246FE3" w:rsidP="00246FE3">
      <w:pPr>
        <w:pStyle w:val="Heading4"/>
      </w:pPr>
      <w:r>
        <w:t xml:space="preserve">Organic Matter </w:t>
      </w:r>
    </w:p>
    <w:p w14:paraId="39E14369" w14:textId="77777777" w:rsidR="00246FE3" w:rsidRDefault="00246FE3" w:rsidP="00246FE3">
      <w:pPr>
        <w:spacing w:after="0"/>
        <w:ind w:firstLine="720"/>
        <w:jc w:val="both"/>
        <w:textAlignment w:val="baseline"/>
      </w:pPr>
      <w:r>
        <w:t xml:space="preserve">Because Ni is a bioactive element associated with cellular uptake, it can be associated and potentially buried with organic </w:t>
      </w:r>
      <w:commentRangeStart w:id="33"/>
      <w:r>
        <w:t xml:space="preserve">matter </w:t>
      </w:r>
      <w:commentRangeEnd w:id="33"/>
      <w:r>
        <w:rPr>
          <w:rStyle w:val="CommentReference"/>
          <w:rFonts w:eastAsiaTheme="majorEastAsia"/>
        </w:rPr>
        <w:commentReference w:id="33"/>
      </w:r>
      <w:r>
        <w:t>(OM). The approach taken in the literature to quantify this sink multiplies the total flux of the sediment (OM burial/year) by the associated Ni content (Ni/TOC). An early estimate of organic matter preservation used seafloor area, total sediment burial flux and average %TOC to calculate OM fluxes from high productivity zones and pelagic zones of 1x10</w:t>
      </w:r>
      <w:r>
        <w:rPr>
          <w:vertAlign w:val="superscript"/>
        </w:rPr>
        <w:t>13</w:t>
      </w:r>
      <w:r>
        <w:t xml:space="preserve"> g </w:t>
      </w:r>
      <w:proofErr w:type="spellStart"/>
      <w:r>
        <w:t>C</w:t>
      </w:r>
      <w:r>
        <w:rPr>
          <w:vertAlign w:val="subscript"/>
        </w:rPr>
        <w:t>org</w:t>
      </w:r>
      <w:proofErr w:type="spellEnd"/>
      <w:r>
        <w:t>/</w:t>
      </w:r>
      <w:proofErr w:type="spellStart"/>
      <w:r>
        <w:t>yr</w:t>
      </w:r>
      <w:proofErr w:type="spellEnd"/>
      <w:r>
        <w:t xml:space="preserve"> and </w:t>
      </w:r>
      <w:r w:rsidRPr="00292EE9">
        <w:t>5x10</w:t>
      </w:r>
      <w:r w:rsidRPr="00292EE9">
        <w:rPr>
          <w:vertAlign w:val="superscript"/>
        </w:rPr>
        <w:t>12</w:t>
      </w:r>
      <w:r>
        <w:t xml:space="preserve"> g </w:t>
      </w:r>
      <w:proofErr w:type="spellStart"/>
      <w:r w:rsidRPr="00292EE9">
        <w:t>C</w:t>
      </w:r>
      <w:r>
        <w:rPr>
          <w:vertAlign w:val="subscript"/>
        </w:rPr>
        <w:t>org</w:t>
      </w:r>
      <w:proofErr w:type="spellEnd"/>
      <w:r>
        <w:t>/</w:t>
      </w:r>
      <w:proofErr w:type="spellStart"/>
      <w:r>
        <w:t>yr</w:t>
      </w:r>
      <w:proofErr w:type="spellEnd"/>
      <w:r>
        <w:t xml:space="preserve">, respectively, with a 50% uncertainty </w:t>
      </w:r>
      <w:r>
        <w:fldChar w:fldCharType="begin" w:fldLock="1"/>
      </w:r>
      <w:r>
        <w:instrText>ADDIN CSL_CITATION {"citationItems":[{"id":"ITEM-1","itemData":{"DOI":"10.1016/0304-4203(95)00008-F","ISSN":"03044203","abstract":"Throughout Earth history, almost all preserved organic matter has been incorporated in marine sediments deposited under oxygenated waters along continental margins. Given modern oceanic productivity and sediment burial rates of 50 × 1015 and 0.16 × 1015 gC yr-1, respectively, organic preservation in the marine environment is &lt; 0.5% efficient. Although correlative information is often used to suggest that productivity, sediment accumulation rate, bottom water oxicity, and organic matter source are key variables, the mechanisms governing sedimentary organic matter preservation have remained unclear. The factors which directly determine preservation vary with depositional regime, but have in common a critical interaction between organic and inorganic materials over locally variable time scales. More than 90% of total sedimentary organic matter from a wide variety of marine depositional environments cannot be physically separated from its mineral matrix. This strongly associated organic component varies directly in concentration with sediment surface area and thus appears to be sorbed to mineral grains. Sediments accumulating outside deltas along continental shelves and upper slopes characteristically exhibit mineral surface area loadings approximately equivalent to a single molecular covering. These monolayer-equivalent coatings include a fraction of reversibly bound organic molecules that are intrinsically labile, but resist appreciable mineralization as they pass rapidly through oxygenated surface sediments and are preserved within underlying anoxic deposits. The delivery of mineral surface area is the primary control on organic matter preservation within these expansive coastal margin regions where roughly 45% of all organic carbon accumulates. Deltaic sediments account for roughly another 45% of global carbon burial, but often exhibit much less than monolayer-equivalent organic coatings. This pattern is seen in periodically oxygenated sediments off the mouth of the Amazon River, even though the component clastic minerals are discharged by the river with monolayer coatings. Comparably extensive losses of organic matter, including distinct particles such as pollen grains, occur in the surfaces of deep-sea turbidites in which long term reaction with O2 is clearly the causative factor. Sub-monolayer organic coatings also are observed in continental rise and abyssal plain sediments where slower accumulation rates and deeper O2 penetration depths result in i…","author":[{"dropping-particle":"","family":"Hedges","given":"John I.","non-dropping-particle":"","parse-names":false,"suffix":""},{"dropping-particle":"","family":"Keil","given":"Richard G.","non-dropping-particle":"","parse-names":false,"suffix":""}],"container-title":"Marine Chemistry","id":"ITEM-1","issue":"2-3","issued":{"date-parts":[["1995"]]},"page":"81-115","title":"Sedimentary organic matter preservation: an assessment and speculative synthesis","type":"article-journal","volume":"49"},"uris":["http://www.mendeley.com/documents/?uuid=d52d3278-fb70-4e57-969a-3bfb10106623"]}],"mendeley":{"formattedCitation":"(Hedges and Keil, 1995)","plainTextFormattedCitation":"(Hedges and Keil, 1995)","previouslyFormattedCitation":"(Hedges and Keil, 1995)"},"properties":{"noteIndex":0},"schema":"https://github.com/citation-style-language/schema/raw/master/csl-citation.json"}</w:instrText>
      </w:r>
      <w:r>
        <w:fldChar w:fldCharType="separate"/>
      </w:r>
      <w:r w:rsidRPr="00293645">
        <w:rPr>
          <w:noProof/>
        </w:rPr>
        <w:t>(Hedges and Keil, 1995)</w:t>
      </w:r>
      <w:r>
        <w:fldChar w:fldCharType="end"/>
      </w:r>
      <w:r>
        <w:t xml:space="preserve">. A more recent estimate using </w:t>
      </w:r>
      <w:r>
        <w:rPr>
          <w:vertAlign w:val="superscript"/>
        </w:rPr>
        <w:t>230</w:t>
      </w:r>
      <w:r w:rsidRPr="00323AA8">
        <w:t>Th</w:t>
      </w:r>
      <w:r>
        <w:t xml:space="preserve"> normalized fluxes calculated a total TOC burial for deep-sea sediments deposited (&gt;1000m) of 20x10</w:t>
      </w:r>
      <w:r>
        <w:rPr>
          <w:vertAlign w:val="superscript"/>
        </w:rPr>
        <w:t>12</w:t>
      </w:r>
      <w:r>
        <w:t xml:space="preserve"> g </w:t>
      </w:r>
      <w:proofErr w:type="spellStart"/>
      <w:r>
        <w:t>C</w:t>
      </w:r>
      <w:r>
        <w:rPr>
          <w:vertAlign w:val="subscript"/>
        </w:rPr>
        <w:t>org</w:t>
      </w:r>
      <w:proofErr w:type="spellEnd"/>
      <w:r>
        <w:t>/</w:t>
      </w:r>
      <w:proofErr w:type="spellStart"/>
      <w:r>
        <w:t>yr</w:t>
      </w:r>
      <w:proofErr w:type="spellEnd"/>
      <w:r>
        <w:t xml:space="preserve"> </w:t>
      </w:r>
      <w:r>
        <w:fldChar w:fldCharType="begin" w:fldLock="1"/>
      </w:r>
      <w:r>
        <w: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1-25","title":"Global Ocean Sediment Composition and Burial Flux in the Deep Sea","type":"article-journal","volume":"35"},"uris":["http://www.mendeley.com/documents/?uuid=3ecbc5da-d79a-4cb9-9488-671c9e01fd2f"]}],"mendeley":{"formattedCitation":"(Hayes et al., 2021)","plainTextFormattedCitation":"(Hayes et al., 2021)","previouslyFormattedCitation":"(Hayes et al., 2021)"},"properties":{"noteIndex":0},"schema":"https://github.com/citation-style-language/schema/raw/master/csl-citation.json"}</w:instrText>
      </w:r>
      <w:r>
        <w:fldChar w:fldCharType="separate"/>
      </w:r>
      <w:r w:rsidRPr="009A0571">
        <w:rPr>
          <w:noProof/>
        </w:rPr>
        <w:t>(Hayes et al., 2021)</w:t>
      </w:r>
      <w:r>
        <w:fldChar w:fldCharType="end"/>
      </w:r>
      <w:r>
        <w:t xml:space="preserve">. To estimate the Ni/TOC, past studies have primarily focused on productive regions. Nickel is often associated linearly with TOC, and the slope of this relationship can be applied to the flux calculation. The Ni/TOC derived from the Peru upwelling region, which have an Ni/TOC intercept of 0 and therefore has a negligible non-authigenic Ni contribution, has been used to calculate the fraction of Ni that is buried with organic matter at productive upwelling regions (9 Ni ppm/TOC </w:t>
      </w:r>
      <w:proofErr w:type="spellStart"/>
      <w:r>
        <w:t>wt</w:t>
      </w:r>
      <w:proofErr w:type="spellEnd"/>
      <w:r>
        <w:t xml:space="preserve">%). To the best of our knowledge, there is no estimate of the Ni/TOC for OM buried in pelagic zones, and therefore pelagic OM may be an omitted nontrivial output of Ni. The </w:t>
      </w:r>
      <w:commentRangeStart w:id="34"/>
      <w:r>
        <w:t xml:space="preserve">generally cited </w:t>
      </w:r>
      <w:commentRangeEnd w:id="34"/>
      <w:r>
        <w:rPr>
          <w:rStyle w:val="CommentReference"/>
          <w:rFonts w:eastAsiaTheme="majorEastAsia"/>
        </w:rPr>
        <w:commentReference w:id="34"/>
      </w:r>
      <w:r>
        <w:t xml:space="preserve">calculation from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manualFormatting":"Ciscato et al. (2018)","plainTextFormattedCitation":"(Ciscato et al., 2018)","previouslyFormattedCitation":"(Ciscato et al., 2018)"},"properties":{"noteIndex":0},"schema":"https://github.com/citation-style-language/schema/raw/master/csl-citation.json"}</w:instrText>
      </w:r>
      <w:r>
        <w:fldChar w:fldCharType="separate"/>
      </w:r>
      <w:r w:rsidRPr="00D21404">
        <w:rPr>
          <w:noProof/>
        </w:rPr>
        <w:t xml:space="preserve">Ciscato et al. </w:t>
      </w:r>
      <w:r>
        <w:rPr>
          <w:noProof/>
        </w:rPr>
        <w:t>(</w:t>
      </w:r>
      <w:r w:rsidRPr="00D21404">
        <w:rPr>
          <w:noProof/>
        </w:rPr>
        <w:t>2018)</w:t>
      </w:r>
      <w:r>
        <w:fldChar w:fldCharType="end"/>
      </w:r>
      <w:r>
        <w:t xml:space="preserve"> uses the flux of high productivity zones from Hedges and Kiel (1995) (10</w:t>
      </w:r>
      <w:r>
        <w:rPr>
          <w:vertAlign w:val="superscript"/>
        </w:rPr>
        <w:t>13</w:t>
      </w:r>
      <w:r>
        <w:t xml:space="preserve"> g </w:t>
      </w:r>
      <w:proofErr w:type="spellStart"/>
      <w:r>
        <w:t>C</w:t>
      </w:r>
      <w:r>
        <w:softHyphen/>
      </w:r>
      <w:r>
        <w:rPr>
          <w:vertAlign w:val="subscript"/>
        </w:rPr>
        <w:t>org</w:t>
      </w:r>
      <w:proofErr w:type="spellEnd"/>
      <w:r>
        <w:t>/</w:t>
      </w:r>
      <w:proofErr w:type="spellStart"/>
      <w:r>
        <w:t>yr</w:t>
      </w:r>
      <w:proofErr w:type="spellEnd"/>
      <w:r>
        <w:t>) and the Peru Ni/TOC to calculate a flux of Ni out into organic matter 1.5x10</w:t>
      </w:r>
      <w:r>
        <w:rPr>
          <w:vertAlign w:val="superscript"/>
        </w:rPr>
        <w:t>8</w:t>
      </w:r>
      <w:r>
        <w:t xml:space="preserve"> mol Ni/yr.</w:t>
      </w:r>
    </w:p>
    <w:p w14:paraId="11E3F41B" w14:textId="77777777" w:rsidR="00246FE3" w:rsidRDefault="00246FE3" w:rsidP="00246FE3">
      <w:pPr>
        <w:pStyle w:val="Heading4"/>
      </w:pPr>
      <w:r>
        <w:t>Euxinic Sediments</w:t>
      </w:r>
    </w:p>
    <w:p w14:paraId="711864EE" w14:textId="77777777" w:rsidR="00246FE3" w:rsidRDefault="00246FE3" w:rsidP="00246FE3">
      <w:pPr>
        <w:spacing w:after="0"/>
        <w:jc w:val="both"/>
        <w:textAlignment w:val="baseline"/>
      </w:pPr>
      <w:r>
        <w:tab/>
        <w:t xml:space="preserve">The euxinic flux is one of the smallest estimated thus far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Pr>
          <w:rFonts w:ascii="Cambria Math" w:hAnsi="Cambria Math" w:cs="Cambria Math"/>
        </w:rPr>
        <w:instrText>∼</w:instrText>
      </w:r>
      <w:r>
        <w:instrText>1 ppm in detrital sediments) and Cd (</w:instrText>
      </w:r>
      <w:r>
        <w:rPr>
          <w:rFonts w:ascii="Cambria Math" w:hAnsi="Cambria Math" w:cs="Cambria Math"/>
        </w:rPr>
        <w:instrText>∼</w:instrText>
      </w:r>
      <w:r>
        <w:instrText>0.3 ppm), respectively, compared to values not greater than 17 in any setting for the other five metals (</w:instrText>
      </w:r>
      <w:r>
        <w:rPr>
          <w:rFonts w:ascii="Cambria Math" w:hAnsi="Cambria Math" w:cs="Cambria Math"/>
        </w:rPr>
        <w:instrText>∼</w:instrText>
      </w:r>
      <w:r>
        <w:instrText xml:space="preserve">45 ppm to </w:instrText>
      </w:r>
      <w:r>
        <w:rPr>
          <w:rFonts w:ascii="Cambria Math" w:hAnsi="Cambria Math" w:cs="Cambria Math"/>
        </w:rPr>
        <w:instrText>∼</w:instrText>
      </w:r>
      <w:r>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2","issue":"2","issued":{"date-parts":[["2015"]]},"page":"77-119","title":"Controls on trace metal authigenic enrichment in reducing sediments: Insights from modern oxygen-deficient settings","type":"article-journal","volume":"315"},"uris":["http://www.mendeley.com/documents/?uuid=324efabf-a031-46f6-b93c-ecc4a4d0e13f"]}],"mendeley":{"formattedCitation":"(Ciscato et al., 2018; Little et al., 2015)","plainTextFormattedCitation":"(Ciscato et al., 2018; Little et al., 2015)","previouslyFormattedCitation":"(Ciscato et al., 2018; Little et al., 2015)"},"properties":{"noteIndex":0},"schema":"https://github.com/citation-style-language/schema/raw/master/csl-citation.json"}</w:instrText>
      </w:r>
      <w:r>
        <w:fldChar w:fldCharType="separate"/>
      </w:r>
      <w:r w:rsidRPr="007440DD">
        <w:rPr>
          <w:noProof/>
        </w:rPr>
        <w:t>(Ciscato et al., 2018; Little et al., 2015)</w:t>
      </w:r>
      <w:r>
        <w:fldChar w:fldCharType="end"/>
      </w:r>
      <w:r>
        <w:t xml:space="preserve">. There have been two approaches to calculating the euxinic flux: one using a Ni-TOC relationship and one using Ni-Mo relationship. Both calculations used sediments from the Black Sea as representative of euxinic sediments. </w:t>
      </w:r>
      <w:r>
        <w:fldChar w:fldCharType="begin" w:fldLock="1"/>
      </w:r>
      <w:r>
        <w:instrText>ADDIN CSL_CITATION {"citationItems":[{"id":"ITEM-1","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Pr>
          <w:rFonts w:ascii="Cambria Math" w:hAnsi="Cambria Math" w:cs="Cambria Math"/>
        </w:rPr>
        <w:instrText>∼</w:instrText>
      </w:r>
      <w:r>
        <w:instrText>1 ppm in detrital sediments) and Cd (</w:instrText>
      </w:r>
      <w:r>
        <w:rPr>
          <w:rFonts w:ascii="Cambria Math" w:hAnsi="Cambria Math" w:cs="Cambria Math"/>
        </w:rPr>
        <w:instrText>∼</w:instrText>
      </w:r>
      <w:r>
        <w:instrText>0.3 ppm), respectively, compared to values not greater than 17 in any setting for the other five metals (</w:instrText>
      </w:r>
      <w:r>
        <w:rPr>
          <w:rFonts w:ascii="Cambria Math" w:hAnsi="Cambria Math" w:cs="Cambria Math"/>
        </w:rPr>
        <w:instrText>∼</w:instrText>
      </w:r>
      <w:r>
        <w:instrText xml:space="preserve">45 ppm to </w:instrText>
      </w:r>
      <w:r>
        <w:rPr>
          <w:rFonts w:ascii="Cambria Math" w:hAnsi="Cambria Math" w:cs="Cambria Math"/>
        </w:rPr>
        <w:instrText>∼</w:instrText>
      </w:r>
      <w:r>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1","issue":"2","issued":{"date-parts":[["2015"]]},"page":"77-119","title":"Controls on trace metal authigenic enrichment in reducing sediments: Insights from modern oxygen-deficient settings","type":"article-journal","volume":"315"},"uris":["http://www.mendeley.com/documents/?uuid=324efabf-a031-46f6-b93c-ecc4a4d0e13f"]}],"mendeley":{"formattedCitation":"(Little et al., 2015)","manualFormatting":"Little et al. (2015)","plainTextFormattedCitation":"(Little et al., 2015)","previouslyFormattedCitation":"(Little et al., 2015)"},"properties":{"noteIndex":0},"schema":"https://github.com/citation-style-language/schema/raw/master/csl-citation.json"}</w:instrText>
      </w:r>
      <w:r>
        <w:fldChar w:fldCharType="separate"/>
      </w:r>
      <w:r w:rsidRPr="002F0C40">
        <w:rPr>
          <w:noProof/>
        </w:rPr>
        <w:t xml:space="preserve">Little et al. </w:t>
      </w:r>
      <w:r>
        <w:rPr>
          <w:noProof/>
        </w:rPr>
        <w:t>(</w:t>
      </w:r>
      <w:r w:rsidRPr="002F0C40">
        <w:rPr>
          <w:noProof/>
        </w:rPr>
        <w:t>2015)</w:t>
      </w:r>
      <w:r>
        <w:fldChar w:fldCharType="end"/>
      </w:r>
      <w:r>
        <w:t xml:space="preserve"> used the better constrained Mo mass balance along with the authigenic Ni/Mo values from Black Sea sediments to calculate the euxinic sink of Ni of 0.4x10</w:t>
      </w:r>
      <w:r>
        <w:rPr>
          <w:vertAlign w:val="superscript"/>
        </w:rPr>
        <w:t>8</w:t>
      </w:r>
      <w:r>
        <w:t xml:space="preserve"> Ni mol/yr. </w:t>
      </w:r>
      <w:proofErr w:type="spellStart"/>
      <w:r>
        <w:t>Ciscato</w:t>
      </w:r>
      <w:proofErr w:type="spellEnd"/>
      <w:r>
        <w:t xml:space="preserve"> et al. (2018) instead calculated the euxinic sink </w:t>
      </w:r>
      <w:proofErr w:type="gramStart"/>
      <w:r>
        <w:t>similar to</w:t>
      </w:r>
      <w:proofErr w:type="gramEnd"/>
      <w:r>
        <w:t xml:space="preserve"> the productive region OM sink. They used an estimation of the</w:t>
      </w:r>
      <w:r w:rsidRPr="00CC13F8">
        <w:t xml:space="preserve"> </w:t>
      </w:r>
      <w:r>
        <w:t>organic carbon flux into anoxic basins (1x10</w:t>
      </w:r>
      <w:r>
        <w:rPr>
          <w:vertAlign w:val="superscript"/>
        </w:rPr>
        <w:t>12</w:t>
      </w:r>
      <w:r>
        <w:t xml:space="preserve"> g C/year with an uncertainty of 50%; </w:t>
      </w:r>
      <w:r>
        <w:fldChar w:fldCharType="begin" w:fldLock="1"/>
      </w:r>
      <w:r>
        <w:instrText>ADDIN CSL_CITATION {"citationItems":[{"id":"ITEM-1","itemData":{"author":[{"dropping-particle":"","family":"Berner","given":"Robert A","non-dropping-particle":"","parse-names":false,"suffix":""}],"container-title":"American Journal of Science","id":"ITEM-1","issue":"4","issued":{"date-parts":[["1982"]]},"page":"451-473","title":"Burial of organic carbon and pyrite sulfur in the modern ocean","type":"article","volume":"282"},"uris":["http://www.mendeley.com/documents/?uuid=3b9c8234-f49e-4e86-8896-5e234ab942ff"]}],"mendeley":{"formattedCitation":"(Berner, 1982)","manualFormatting":"Berner, (1982)","plainTextFormattedCitation":"(Berner, 1982)","previouslyFormattedCitation":"(Berner, 1982)"},"properties":{"noteIndex":0},"schema":"https://github.com/citation-style-language/schema/raw/master/csl-citation.json"}</w:instrText>
      </w:r>
      <w:r>
        <w:fldChar w:fldCharType="separate"/>
      </w:r>
      <w:r w:rsidRPr="00F01593">
        <w:rPr>
          <w:noProof/>
        </w:rPr>
        <w:t xml:space="preserve">Berner, </w:t>
      </w:r>
      <w:r>
        <w:rPr>
          <w:noProof/>
        </w:rPr>
        <w:t>(</w:t>
      </w:r>
      <w:r w:rsidRPr="00F01593">
        <w:rPr>
          <w:noProof/>
        </w:rPr>
        <w:t>1982)</w:t>
      </w:r>
      <w:r>
        <w:fldChar w:fldCharType="end"/>
      </w:r>
      <w:r>
        <w:t>) and the Ni/TOC ratios from Black Sea euxinic sediments (0.54-1.49x10</w:t>
      </w:r>
      <w:r>
        <w:rPr>
          <w:vertAlign w:val="superscript"/>
        </w:rPr>
        <w:t>-3</w:t>
      </w:r>
      <w:r>
        <w:t xml:space="preserve"> Ni ppm/TOC </w:t>
      </w:r>
      <w:proofErr w:type="spellStart"/>
      <w:r>
        <w:t>wt</w:t>
      </w:r>
      <w:proofErr w:type="spellEnd"/>
      <w:r>
        <w:t xml:space="preserve">% </w:t>
      </w:r>
      <w:r>
        <w:fldChar w:fldCharType="begin" w:fldLock="1"/>
      </w:r>
      <w: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2","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Pr>
          <w:rFonts w:ascii="Cambria Math" w:hAnsi="Cambria Math" w:cs="Cambria Math"/>
        </w:rPr>
        <w:instrText>∼</w:instrText>
      </w:r>
      <w:r>
        <w:instrText>1 ppm in detrital sediments) and Cd (</w:instrText>
      </w:r>
      <w:r>
        <w:rPr>
          <w:rFonts w:ascii="Cambria Math" w:hAnsi="Cambria Math" w:cs="Cambria Math"/>
        </w:rPr>
        <w:instrText>∼</w:instrText>
      </w:r>
      <w:r>
        <w:instrText>0.3 ppm), respectively, compared to values not greater than 17 in any setting for the other five metals (</w:instrText>
      </w:r>
      <w:r>
        <w:rPr>
          <w:rFonts w:ascii="Cambria Math" w:hAnsi="Cambria Math" w:cs="Cambria Math"/>
        </w:rPr>
        <w:instrText>∼</w:instrText>
      </w:r>
      <w:r>
        <w:instrText xml:space="preserve">45 ppm to </w:instrText>
      </w:r>
      <w:r>
        <w:rPr>
          <w:rFonts w:ascii="Cambria Math" w:hAnsi="Cambria Math" w:cs="Cambria Math"/>
        </w:rPr>
        <w:instrText>∼</w:instrText>
      </w:r>
      <w:r>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2","issue":"2","issued":{"date-parts":[["2015"]]},"page":"77-119","title":"Controls on trace metal authigenic enrichment in reducing sediments: Insights from modern oxygen-deficient settings","type":"article-journal","volume":"315"},"uris":["http://www.mendeley.com/documents/?uuid=324efabf-a031-46f6-b93c-ecc4a4d0e13f"]}],"mendeley":{"formattedCitation":"(Little et al., 2015; Vance et al., 2016)","plainTextFormattedCitation":"(Little et al., 2015; Vance et al., 2016)","previouslyFormattedCitation":"(Little et al., 2015; Vance et al., 2016)"},"properties":{"noteIndex":0},"schema":"https://github.com/citation-style-language/schema/raw/master/csl-citation.json"}</w:instrText>
      </w:r>
      <w:r>
        <w:fldChar w:fldCharType="separate"/>
      </w:r>
      <w:r w:rsidRPr="00505699">
        <w:rPr>
          <w:noProof/>
        </w:rPr>
        <w:t>(Little et al., 2015; Vance et al., 2016)</w:t>
      </w:r>
      <w:r>
        <w:fldChar w:fldCharType="end"/>
      </w:r>
      <w:r>
        <w:t xml:space="preserve"> to calculate a total flux of 0.15x10</w:t>
      </w:r>
      <w:r>
        <w:rPr>
          <w:vertAlign w:val="superscript"/>
        </w:rPr>
        <w:t>8</w:t>
      </w:r>
      <w:r>
        <w:t xml:space="preserve"> Ni mol/</w:t>
      </w:r>
      <w:proofErr w:type="spellStart"/>
      <w:r>
        <w:t>yr</w:t>
      </w:r>
      <w:proofErr w:type="spellEnd"/>
      <w:r>
        <w:t xml:space="preserve">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2","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Ciscato et al., 2018; Vance et al., 2016)","plainTextFormattedCitation":"(Ciscato et al., 2018; Vance et al., 2016)","previouslyFormattedCitation":"(Ciscato et al., 2018; Vance et al., 2016)"},"properties":{"noteIndex":0},"schema":"https://github.com/citation-style-language/schema/raw/master/csl-citation.json"}</w:instrText>
      </w:r>
      <w:r>
        <w:fldChar w:fldCharType="separate"/>
      </w:r>
      <w:r w:rsidRPr="00210045">
        <w:rPr>
          <w:noProof/>
        </w:rPr>
        <w:t>(Ciscato et al., 2018; Vance et al., 2016)</w:t>
      </w:r>
      <w:r>
        <w:fldChar w:fldCharType="end"/>
      </w:r>
      <w:r>
        <w:t xml:space="preserve">. The estimates are quite different, however, they are both very small relative to the other sinks and, therefore, unless the estimates are off by an order of magnitude, the euxinic sink is mostly </w:t>
      </w:r>
      <w:r>
        <w:lastRenderedPageBreak/>
        <w:t xml:space="preserve">unimportant in modern oceans. The </w:t>
      </w:r>
      <w:commentRangeStart w:id="35"/>
      <w:r>
        <w:t xml:space="preserve">most often used </w:t>
      </w:r>
      <w:commentRangeEnd w:id="35"/>
      <w:r>
        <w:rPr>
          <w:rStyle w:val="CommentReference"/>
          <w:rFonts w:eastAsiaTheme="majorEastAsia"/>
        </w:rPr>
        <w:commentReference w:id="35"/>
      </w:r>
      <w:r>
        <w:t>value in Ni marine budgets is 0.15x10</w:t>
      </w:r>
      <w:r>
        <w:rPr>
          <w:vertAlign w:val="superscript"/>
        </w:rPr>
        <w:t>8</w:t>
      </w:r>
      <w:r>
        <w:t xml:space="preserve"> Ni mol/</w:t>
      </w:r>
      <w:proofErr w:type="spellStart"/>
      <w:r>
        <w:t>yr</w:t>
      </w:r>
      <w:proofErr w:type="spellEnd"/>
      <w:r>
        <w:t xml:space="preserve">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id":"ITEM-3","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3","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 Little et al., 2020)","plainTextFormattedCitation":"(Ciscato et al., 2018; Gueguen and Rouxel, 2021; Little et al., 2020)","previouslyFormattedCitation":"(Ciscato et al., 2018; Gueguen and Rouxel, 2021; Little et al., 2020)"},"properties":{"noteIndex":0},"schema":"https://github.com/citation-style-language/schema/raw/master/csl-citation.json"}</w:instrText>
      </w:r>
      <w:r>
        <w:fldChar w:fldCharType="separate"/>
      </w:r>
      <w:r w:rsidRPr="00505699">
        <w:rPr>
          <w:noProof/>
        </w:rPr>
        <w:t>(Ciscato et al., 2018; Gueguen and Rouxel, 2021; Little et al., 2020)</w:t>
      </w:r>
      <w:r>
        <w:fldChar w:fldCharType="end"/>
      </w:r>
      <w:r>
        <w:t>.</w:t>
      </w:r>
    </w:p>
    <w:p w14:paraId="4FE4F658" w14:textId="77777777" w:rsidR="00246FE3" w:rsidRDefault="00246FE3" w:rsidP="00246FE3">
      <w:pPr>
        <w:spacing w:after="0"/>
        <w:jc w:val="both"/>
        <w:textAlignment w:val="baseline"/>
      </w:pPr>
      <w:r>
        <w:tab/>
        <w:t>Taking these values together, the sum of the sources equates to 3.6x10</w:t>
      </w:r>
      <w:r>
        <w:rPr>
          <w:vertAlign w:val="superscript"/>
        </w:rPr>
        <w:t xml:space="preserve">8 </w:t>
      </w:r>
      <w:r>
        <w:t>Ni mol/</w:t>
      </w:r>
      <w:proofErr w:type="spellStart"/>
      <w:r>
        <w:t>yr</w:t>
      </w:r>
      <w:proofErr w:type="spellEnd"/>
      <w:r>
        <w:t xml:space="preserve"> and the sum of the sinks equates to 6.8x10</w:t>
      </w:r>
      <w:r>
        <w:rPr>
          <w:vertAlign w:val="superscript"/>
        </w:rPr>
        <w:t>8</w:t>
      </w:r>
      <w:r>
        <w:t xml:space="preserve"> Ni mol/</w:t>
      </w:r>
      <w:proofErr w:type="spellStart"/>
      <w:r>
        <w:t>yr</w:t>
      </w:r>
      <w:proofErr w:type="spellEnd"/>
      <w:r>
        <w:t>, nearly double the sum of the sources. What is missing from our understanding of the Ni marine cycle?</w:t>
      </w:r>
    </w:p>
    <w:p w14:paraId="1DCB7FCA" w14:textId="77777777" w:rsidR="00246FE3" w:rsidRPr="00EA74D5" w:rsidRDefault="00246FE3" w:rsidP="00246FE3">
      <w:pPr>
        <w:pStyle w:val="Heading2"/>
      </w:pPr>
      <w:bookmarkStart w:id="36" w:name="_Toc78741996"/>
      <w:bookmarkStart w:id="37" w:name="_Toc78742112"/>
      <w:commentRangeStart w:id="38"/>
      <w:r w:rsidRPr="00EA74D5">
        <w:t>Resolving the imbalance</w:t>
      </w:r>
      <w:bookmarkEnd w:id="36"/>
      <w:bookmarkEnd w:id="37"/>
      <w:commentRangeEnd w:id="38"/>
      <w:r>
        <w:rPr>
          <w:rStyle w:val="CommentReference"/>
          <w:rFonts w:ascii="Times New Roman" w:eastAsia="Times New Roman" w:hAnsi="Times New Roman" w:cs="Times New Roman"/>
          <w:color w:val="auto"/>
        </w:rPr>
        <w:commentReference w:id="38"/>
      </w:r>
    </w:p>
    <w:p w14:paraId="22F2187D" w14:textId="77777777" w:rsidR="00246FE3" w:rsidRDefault="00246FE3" w:rsidP="00246FE3">
      <w:pPr>
        <w:spacing w:after="0"/>
        <w:ind w:firstLine="720"/>
        <w:jc w:val="both"/>
        <w:textAlignment w:val="baseline"/>
      </w:pPr>
      <w:r>
        <w:t xml:space="preserve"> There are two potential causes of the apparent imbalance: missing fluxes or inaccurate flux estimates. Clearly, even with the best efforts, the flux estimates described above are often </w:t>
      </w:r>
      <w:commentRangeStart w:id="39"/>
      <w:r>
        <w:t>tenuously estimated or omitted and hold significant uncertainties</w:t>
      </w:r>
      <w:commentRangeEnd w:id="39"/>
      <w:r>
        <w:rPr>
          <w:rStyle w:val="CommentReference"/>
          <w:rFonts w:eastAsiaTheme="majorEastAsia"/>
        </w:rPr>
        <w:commentReference w:id="39"/>
      </w:r>
      <w:r>
        <w:t xml:space="preserve">. </w:t>
      </w:r>
      <w:commentRangeStart w:id="40"/>
      <w:r>
        <w:t>As shown</w:t>
      </w:r>
      <w:commentRangeEnd w:id="40"/>
      <w:r>
        <w:rPr>
          <w:rStyle w:val="CommentReference"/>
          <w:rFonts w:eastAsiaTheme="majorEastAsia"/>
        </w:rPr>
        <w:commentReference w:id="40"/>
      </w:r>
      <w:r>
        <w:t xml:space="preserve">, refining those directly is very difficult, and thus many in the community aim to apply a new constraint to the puzzle </w:t>
      </w:r>
      <w:r>
        <w:fldChar w:fldCharType="begin" w:fldLock="1"/>
      </w:r>
      <w:r>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4","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ameron and Vance, 2014; Ciscato et al., 2018; Little et al., 2020; Vance et al., 2016)","manualFormatting":"(e.g., Cameron and Vance, 2014; Ciscato et al., 2018; Little et al., 2020; Vance et al., 2016)","plainTextFormattedCitation":"(Cameron and Vance, 2014; Ciscato et al., 2018; Little et al., 2020; Vance et al., 2016)","previouslyFormattedCitation":"(Cameron and Vance, 2014; Ciscato et al., 2018; Little et al., 2020; Vance et al., 2016)"},"properties":{"noteIndex":0},"schema":"https://github.com/citation-style-language/schema/raw/master/csl-citation.json"}</w:instrText>
      </w:r>
      <w:r>
        <w:fldChar w:fldCharType="separate"/>
      </w:r>
      <w:r w:rsidRPr="0071211B">
        <w:rPr>
          <w:noProof/>
        </w:rPr>
        <w:t>(</w:t>
      </w:r>
      <w:r w:rsidRPr="001A7E77">
        <w:rPr>
          <w:i/>
          <w:iCs/>
          <w:noProof/>
        </w:rPr>
        <w:t>e.g.,</w:t>
      </w:r>
      <w:r>
        <w:rPr>
          <w:noProof/>
        </w:rPr>
        <w:t xml:space="preserve"> </w:t>
      </w:r>
      <w:r w:rsidRPr="0071211B">
        <w:rPr>
          <w:noProof/>
        </w:rPr>
        <w:t>Cameron and Vance, 2014; Ciscato et al., 2018; Little et al., 2020; Vance et al., 2016)</w:t>
      </w:r>
      <w:r>
        <w:fldChar w:fldCharType="end"/>
      </w:r>
      <w:r>
        <w:t>. Assuming</w:t>
      </w:r>
      <w:r w:rsidRPr="004164EA">
        <w:t xml:space="preserve"> the ocean is </w:t>
      </w:r>
      <w:r>
        <w:t>at or near</w:t>
      </w:r>
      <w:r w:rsidRPr="004164EA">
        <w:t xml:space="preserve"> steady state with respect to Ni,</w:t>
      </w:r>
      <w:r>
        <w:t xml:space="preserve"> </w:t>
      </w:r>
      <w:r w:rsidRPr="004164EA">
        <w:t xml:space="preserve">the fluxes </w:t>
      </w:r>
      <w:r w:rsidRPr="009E7278">
        <w:rPr>
          <w:u w:val="single"/>
        </w:rPr>
        <w:t>and</w:t>
      </w:r>
      <w:r w:rsidRPr="004164EA">
        <w:t xml:space="preserve"> the abundance weighted isotopic compositions</w:t>
      </w:r>
      <w:r>
        <w:t xml:space="preserve"> of the Ni sources and sinks should balance (</w:t>
      </w:r>
      <w:commentRangeStart w:id="41"/>
      <w:r>
        <w:t>eq. X and X</w:t>
      </w:r>
      <w:commentRangeEnd w:id="41"/>
      <w:r>
        <w:rPr>
          <w:rStyle w:val="CommentReference"/>
          <w:rFonts w:eastAsiaTheme="majorEastAsia"/>
        </w:rPr>
        <w:commentReference w:id="41"/>
      </w:r>
      <w:r>
        <w:t>). Therefore, one can use isotope mass balance to constrain</w:t>
      </w:r>
      <w:r w:rsidRPr="004164EA">
        <w:rPr>
          <w:color w:val="000000"/>
        </w:rPr>
        <w:t xml:space="preserve"> the </w:t>
      </w:r>
      <w:r>
        <w:rPr>
          <w:color w:val="000000"/>
        </w:rPr>
        <w:t>fluxes and Ni marine budget</w:t>
      </w:r>
      <w:r w:rsidRPr="004164EA">
        <w:rPr>
          <w:color w:val="000000"/>
        </w:rPr>
        <w:t xml:space="preserve"> in three dimensions (</w:t>
      </w:r>
      <w:r w:rsidRPr="00911B40">
        <w:rPr>
          <w:i/>
          <w:iCs/>
          <w:color w:val="000000"/>
        </w:rPr>
        <w:t>i.e.,</w:t>
      </w:r>
      <w:r>
        <w:rPr>
          <w:color w:val="000000"/>
        </w:rPr>
        <w:t xml:space="preserve"> mass </w:t>
      </w:r>
      <w:r w:rsidRPr="004164EA">
        <w:rPr>
          <w:color w:val="000000"/>
        </w:rPr>
        <w:t xml:space="preserve">flux, </w:t>
      </w:r>
      <w:r>
        <w:rPr>
          <w:color w:val="000000"/>
        </w:rPr>
        <w:t>Ni concentration,</w:t>
      </w:r>
      <w:r w:rsidRPr="004164EA">
        <w:rPr>
          <w:color w:val="000000"/>
        </w:rPr>
        <w:t xml:space="preserve"> and δ</w:t>
      </w:r>
      <w:r w:rsidRPr="004164EA">
        <w:rPr>
          <w:color w:val="000000"/>
          <w:vertAlign w:val="superscript"/>
        </w:rPr>
        <w:t>60/58</w:t>
      </w:r>
      <w:r w:rsidRPr="004164EA">
        <w:rPr>
          <w:color w:val="000000"/>
        </w:rPr>
        <w:t>Ni</w:t>
      </w:r>
      <w:r>
        <w:rPr>
          <w:color w:val="000000"/>
        </w:rPr>
        <w:t xml:space="preserve">). </w:t>
      </w:r>
      <w:bookmarkStart w:id="42" w:name="_Hlk63688902"/>
      <w:r>
        <w:rPr>
          <w:color w:val="000000"/>
        </w:rPr>
        <w:t>This approach has been successfully applied to support the balance of inputs and outputs for other elemental cycles (</w:t>
      </w:r>
      <w:r w:rsidRPr="009E7278">
        <w:rPr>
          <w:i/>
          <w:iCs/>
          <w:color w:val="000000"/>
        </w:rPr>
        <w:t>e.g.,</w:t>
      </w:r>
      <w:r>
        <w:rPr>
          <w:color w:val="000000"/>
        </w:rPr>
        <w:t xml:space="preserve"> Mo, </w:t>
      </w:r>
      <w:r>
        <w:rPr>
          <w:color w:val="000000"/>
        </w:rPr>
        <w:fldChar w:fldCharType="begin" w:fldLock="1"/>
      </w:r>
      <w:r>
        <w:rPr>
          <w:color w:val="000000"/>
        </w:rPr>
        <w:instrText>ADDIN CSL_CITATION {"citationItems":[{"id":"ITEM-1","itemData":{"DOI":"10.2138/rmg.2017.82.16","ISBN":"9780939950980","ISSN":"15296466","author":[{"dropping-particle":"","family":"Kendall","given":"Brian","non-dropping-particle":"","parse-names":false,"suffix":""},{"dropping-particle":"","family":"Dahl","given":"Tais W.","non-dropping-particle":"","parse-names":false,"suffix":""},{"dropping-particle":"","family":"Anbar","given":"Ariel D.","non-dropping-particle":"","parse-names":false,"suffix":""}],"container-title":"Reviews in Mineralogy and Geochemistry","id":"ITEM-1","issued":{"date-parts":[["2017"]]},"page":"683-732","title":"The stable isotope geochemistry of molybdenum","type":"article-journal","volume":"82"},"uris":["http://www.mendeley.com/documents/?uuid=0310b5a9-bd45-443c-899d-0b8d2ccd434a"]}],"mendeley":{"formattedCitation":"(Kendall et al., 2017)","manualFormatting":"summaryized in Kendall et al. (2017)","plainTextFormattedCitation":"(Kendall et al., 2017)","previouslyFormattedCitation":"(Kendall et al., 2017)"},"properties":{"noteIndex":0},"schema":"https://github.com/citation-style-language/schema/raw/master/csl-citation.json"}</w:instrText>
      </w:r>
      <w:r>
        <w:rPr>
          <w:color w:val="000000"/>
        </w:rPr>
        <w:fldChar w:fldCharType="separate"/>
      </w:r>
      <w:r>
        <w:rPr>
          <w:noProof/>
          <w:color w:val="000000"/>
        </w:rPr>
        <w:t xml:space="preserve">summaryized in </w:t>
      </w:r>
      <w:r w:rsidRPr="00FE756E">
        <w:rPr>
          <w:noProof/>
          <w:color w:val="000000"/>
        </w:rPr>
        <w:t xml:space="preserve">Kendall et al. </w:t>
      </w:r>
      <w:r>
        <w:rPr>
          <w:noProof/>
          <w:color w:val="000000"/>
        </w:rPr>
        <w:t>(</w:t>
      </w:r>
      <w:r w:rsidRPr="00FE756E">
        <w:rPr>
          <w:noProof/>
          <w:color w:val="000000"/>
        </w:rPr>
        <w:t>2017)</w:t>
      </w:r>
      <w:r>
        <w:rPr>
          <w:color w:val="000000"/>
        </w:rPr>
        <w:fldChar w:fldCharType="end"/>
      </w:r>
      <w:r>
        <w:rPr>
          <w:color w:val="000000"/>
        </w:rPr>
        <w:t xml:space="preserve">), and is currently in use to better constrain similarly </w:t>
      </w:r>
      <w:commentRangeStart w:id="43"/>
      <w:r>
        <w:rPr>
          <w:color w:val="000000"/>
        </w:rPr>
        <w:t xml:space="preserve">elusive metals </w:t>
      </w:r>
      <w:commentRangeEnd w:id="43"/>
      <w:r>
        <w:rPr>
          <w:rStyle w:val="CommentReference"/>
          <w:rFonts w:eastAsiaTheme="majorEastAsia"/>
        </w:rPr>
        <w:commentReference w:id="43"/>
      </w:r>
      <w:r>
        <w:rPr>
          <w:color w:val="000000"/>
        </w:rPr>
        <w:t>(</w:t>
      </w:r>
      <w:r w:rsidRPr="00B3453D">
        <w:rPr>
          <w:i/>
          <w:iCs/>
          <w:color w:val="000000"/>
        </w:rPr>
        <w:t>e.g.,</w:t>
      </w:r>
      <w:r>
        <w:rPr>
          <w:color w:val="000000"/>
        </w:rPr>
        <w:t xml:space="preserve"> Cu, Zn; </w:t>
      </w:r>
      <w:r>
        <w:rPr>
          <w:color w:val="000000"/>
        </w:rPr>
        <w:fldChar w:fldCharType="begin" w:fldLock="1"/>
      </w:r>
      <w:r>
        <w:rPr>
          <w:color w:val="000000"/>
        </w:rPr>
        <w:instrText>ADDIN CSL_CITATION {"citationItems":[{"id":"ITEM-1","itemData":{"DOI":"10.1016/j.gca.2013.07.046","ISSN":"00167037","abstract":"The oceanic biogeochemical cycles of the transition metals have been eliciting considerable attention for some time. Many of them have isotope systems that are fractionated by key biological and chemical processes so that significant information about such processes may be gleaned from them. However, for many of these nascent isotopic systems we currently know too little of their modern oceanic mass balance, making the application of such systems to the past speculative, at best. Here we investigate the biogeochemical cycling of copper (Cu) and zinc (Zn) isotopes in the ocean. We present estimates for the isotopic composition of Cu and Zn inputs to the oceans based on new data presented here and published data. The bulk isotopic composition of dissolved Cu and Zn in the oceans (δ65Cu ~+0.9‰, δ66Zn ~+0.5‰) is in both cases heavier than their respective inputs (at around δ65Cu=+0.6‰ and δ66Zn=+0.3‰, respectively), implying a marine process that fractionates them and a resulting isotopically light sedimentary output. For the better-known molybdenum isotope system this is achieved by sorption to Fe-Mn oxides, and this light isotopic composition is recorded in Fe-Mn crusts. Hence, we present isotopic data for Cu and Zn in three Fe-Mn crusts from the major ocean basins, which yield δ65Cu=0.44±0.23‰ (mean and 2SD) and δ66Zn=1.04±0.21‰. Thus for Cu isotopes output to particulate Fe-Mn oxides can explain the heavy isotopic composition of the oceans, while for Zn it cannot. The heavy Zn in Fe-Mn crusts (and in all other authigenic marine sediments measured so far) implies that a missing light sink is still to be located. These observations are some of the first to place constraints on the modern oceanic mass balance of Cu and Zn isotopes. © 2013 The Authors.","author":[{"dropping-particle":"","family":"Little","given":"S. H.","non-dropping-particle":"","parse-names":false,"suffix":""},{"dropping-particle":"","family":"Vance","given":"D.","non-dropping-particle":"","parse-names":false,"suffix":""},{"dropping-particle":"","family":"Walker-Brown","given":"C.","non-dropping-particle":"","parse-names":false,"suffix":""},{"dropping-particle":"","family":"Landing","given":"W. M.","non-dropping-particle":"","parse-names":false,"suffix":""}],"container-title":"Geochimica et Cosmochimica Acta","id":"ITEM-1","issued":{"date-parts":[["2014"]]},"title":"The oceanic mass balance of copper and zinc isotopes, investigated by analysis of their inputs, and outputs to ferromanganese oxide sediments","type":"article-journal"},"uris":["http://www.mendeley.com/documents/?uuid=f6a8ca62-ee6b-344b-a77b-9dc2899efd29"]}],"mendeley":{"formattedCitation":"(Little et al., 2014)","manualFormatting":"Little et al. (2014)","plainTextFormattedCitation":"(Little et al., 2014)","previouslyFormattedCitation":"(Little et al., 2014)"},"properties":{"noteIndex":0},"schema":"https://github.com/citation-style-language/schema/raw/master/csl-citation.json"}</w:instrText>
      </w:r>
      <w:r>
        <w:rPr>
          <w:color w:val="000000"/>
        </w:rPr>
        <w:fldChar w:fldCharType="separate"/>
      </w:r>
      <w:r w:rsidRPr="00B3453D">
        <w:rPr>
          <w:noProof/>
          <w:color w:val="000000"/>
        </w:rPr>
        <w:t xml:space="preserve">Little et al. </w:t>
      </w:r>
      <w:r>
        <w:rPr>
          <w:noProof/>
          <w:color w:val="000000"/>
        </w:rPr>
        <w:t>(</w:t>
      </w:r>
      <w:r w:rsidRPr="00B3453D">
        <w:rPr>
          <w:noProof/>
          <w:color w:val="000000"/>
        </w:rPr>
        <w:t>2014)</w:t>
      </w:r>
      <w:r>
        <w:rPr>
          <w:color w:val="000000"/>
        </w:rPr>
        <w:fldChar w:fldCharType="end"/>
      </w:r>
      <w:r>
        <w:rPr>
          <w:color w:val="000000"/>
        </w:rPr>
        <w:t xml:space="preserve">). </w:t>
      </w:r>
      <w:r>
        <w:rPr>
          <w:color w:val="222222"/>
          <w:shd w:val="clear" w:color="auto" w:fill="FFFFFF"/>
        </w:rPr>
        <w:t>To apply this approach, we must know t</w:t>
      </w:r>
      <w:r w:rsidRPr="004A56F7">
        <w:rPr>
          <w:color w:val="222222"/>
          <w:shd w:val="clear" w:color="auto" w:fill="FFFFFF"/>
        </w:rPr>
        <w:t>he isotopic compositions of major fluxes</w:t>
      </w:r>
      <w:r>
        <w:rPr>
          <w:color w:val="222222"/>
          <w:shd w:val="clear" w:color="auto" w:fill="FFFFFF"/>
        </w:rPr>
        <w:t>.</w:t>
      </w:r>
      <w:r>
        <w:t xml:space="preserve"> While the isotopic compositions of known sources are reasonably well characterized, the sinks are difficult to ascertain. Once the major isotope parameters have been identified, we can apply the isotope mass balance constraint, evaluate the flux estimates, and hopefully resolve the mass imbalance.</w:t>
      </w:r>
      <w:bookmarkEnd w:id="42"/>
    </w:p>
    <w:p w14:paraId="3CA23E6A" w14:textId="77777777" w:rsidR="00246FE3" w:rsidRDefault="00246FE3" w:rsidP="00246FE3">
      <w:pPr>
        <w:ind w:firstLine="720"/>
        <w:jc w:val="both"/>
      </w:pPr>
      <w:r>
        <w:t>Maybe unsurprisingly, there is an isotope mass imbalance. The known sources are isotopically lighter than the oceans and the known sinks are seemingly incredibly variable or have isotopic compositions greater than or equal to the ocean. The combination of these imbalances points to a significant missing component (or components) or largely misunderstood isotopic compositions. But which fluxes are the most in need of additional examination and which fluxes may be significant, but are missing from the previous budgets? To address these questions, we first look at what is known about the isotopic composition of components within the previously modeled marine Ni budgets.</w:t>
      </w:r>
    </w:p>
    <w:p w14:paraId="37413B87" w14:textId="77777777" w:rsidR="00246FE3" w:rsidRPr="007B7C1C" w:rsidRDefault="00246FE3" w:rsidP="00246FE3">
      <w:pPr>
        <w:pStyle w:val="Heading2"/>
      </w:pPr>
      <w:bookmarkStart w:id="44" w:name="_Toc78741997"/>
      <w:bookmarkStart w:id="45" w:name="_Toc78742113"/>
      <w:r w:rsidRPr="007B7C1C">
        <w:t>Oceans</w:t>
      </w:r>
      <w:bookmarkEnd w:id="44"/>
      <w:bookmarkEnd w:id="45"/>
    </w:p>
    <w:p w14:paraId="5C958DC5" w14:textId="7102A6A6" w:rsidR="00246FE3" w:rsidRPr="00F8651F" w:rsidRDefault="00246FE3" w:rsidP="00246FE3">
      <w:pPr>
        <w:spacing w:after="0"/>
        <w:ind w:firstLine="720"/>
        <w:jc w:val="both"/>
        <w:textAlignment w:val="baseline"/>
      </w:pPr>
      <w:commentRangeStart w:id="46"/>
      <w:r>
        <w:t xml:space="preserve">The oceans are often the point of reference for the isotopically light or heavy character of a flux </w:t>
      </w:r>
      <w:commentRangeEnd w:id="46"/>
      <w:r>
        <w:rPr>
          <w:rStyle w:val="CommentReference"/>
          <w:rFonts w:eastAsiaTheme="majorEastAsia"/>
        </w:rPr>
        <w:commentReference w:id="46"/>
      </w:r>
      <w:r>
        <w:t xml:space="preserve">and will be described first. The deep ocean is globally homogenous, with an isotopic composition between 1.3‰ to 1.4‰ </w:t>
      </w:r>
      <w:r>
        <w:fldChar w:fldCharType="begin" w:fldLock="1"/>
      </w:r>
      <w:r>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id":"ITEM-2","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2","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Takano et al., 2017; Yang et al., 2020)","plainTextFormattedCitation":"(Archer et al., 2020; Takano et al., 2017; Yang et al., 2020)","previouslyFormattedCitation":"(Archer et al., 2020; Takano et al., 2017; Yang et al., 2020)"},"properties":{"noteIndex":0},"schema":"https://github.com/citation-style-language/schema/raw/master/csl-citation.json"}</w:instrText>
      </w:r>
      <w:r>
        <w:fldChar w:fldCharType="separate"/>
      </w:r>
      <w:r w:rsidRPr="00621DF7">
        <w:rPr>
          <w:noProof/>
        </w:rPr>
        <w:t>(Archer et al., 2020; Takano et al., 2017; Yang et al., 2020)</w:t>
      </w:r>
      <w:r>
        <w:fldChar w:fldCharType="end"/>
      </w:r>
      <w:r>
        <w:t xml:space="preserve"> while the surface ocean varies. The South Pacific </w:t>
      </w:r>
      <w:r>
        <w:fldChar w:fldCharType="begin" w:fldLock="1"/>
      </w:r>
      <w:r>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mendeley":{"formattedCitation":"(Takano et al., 2017)","plainTextFormattedCitation":"(Takano et al., 2017)","previouslyFormattedCitation":"(Takano et al., 2017)"},"properties":{"noteIndex":0},"schema":"https://github.com/citation-style-language/schema/raw/master/csl-citation.json"}</w:instrText>
      </w:r>
      <w:r>
        <w:fldChar w:fldCharType="separate"/>
      </w:r>
      <w:r w:rsidRPr="00621DF7">
        <w:rPr>
          <w:noProof/>
        </w:rPr>
        <w:t>(Takano et al., 2017)</w:t>
      </w:r>
      <w:r>
        <w:fldChar w:fldCharType="end"/>
      </w:r>
      <w:r>
        <w:t xml:space="preserve">, North Pacific </w:t>
      </w:r>
      <w:r>
        <w:fldChar w:fldCharType="begin" w:fldLock="1"/>
      </w:r>
      <w:r>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plainTextFormattedCitation":"(Yang et al., 2020)","previouslyFormattedCitation":"(Yang et al., 2020)"},"properties":{"noteIndex":0},"schema":"https://github.com/citation-style-language/schema/raw/master/csl-citation.json"}</w:instrText>
      </w:r>
      <w:r>
        <w:fldChar w:fldCharType="separate"/>
      </w:r>
      <w:r w:rsidRPr="00621DF7">
        <w:rPr>
          <w:noProof/>
        </w:rPr>
        <w:t>(Yang et al., 2020)</w:t>
      </w:r>
      <w:r>
        <w:fldChar w:fldCharType="end"/>
      </w:r>
      <w:r>
        <w:t xml:space="preserve">, and South Atlantic </w:t>
      </w:r>
      <w:r>
        <w:fldChar w:fldCharType="begin" w:fldLock="1"/>
      </w:r>
      <w:r>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fldChar w:fldCharType="separate"/>
      </w:r>
      <w:r w:rsidRPr="00621DF7">
        <w:rPr>
          <w:noProof/>
        </w:rPr>
        <w:t>(Archer et al., 2020)</w:t>
      </w:r>
      <w:r>
        <w:fldChar w:fldCharType="end"/>
      </w:r>
      <w:r>
        <w:t xml:space="preserve"> all show significant trends towards isotopically heavy values in the surface waters, up to 1.78‰, which are coupled with surface [Ni] depletions down to ca. 2 </w:t>
      </w:r>
      <w:proofErr w:type="spellStart"/>
      <w:r>
        <w:t>nM.</w:t>
      </w:r>
      <w:proofErr w:type="spellEnd"/>
      <w:r>
        <w:t xml:space="preserve"> In contrast, the Indian sector of the Southern Ocean, which displays a nutrient like surface [Ni] depletion although less pronounced, shows no enrichment in the heavier isotopes in surface waters </w:t>
      </w:r>
      <w:r>
        <w:fldChar w:fldCharType="begin" w:fldLock="1"/>
      </w:r>
      <w:r w:rsidR="00135E8F">
        <w:instrText>ADDIN CSL_CITATION {"citationItems":[{"id":"ITEM-1","itemData":{"DOI":"10.1016/j.chemgeo.2018.09.010","ISSN":"00092541","abstract":"The Southern Ocean is the site of 20% of global ocean carbon export, and the origin of water masses that significantly impact the chemistry of the global ocean. Much of the Southern Ocean is a high nutrient low chlorophyll (HNLC) region. Iron is the primary limiting nutrient for phytoplankton growth, and may also be an important control on the biogeochemistry of the water masses emanating from the Southern Ocean. Here we investigate the response of Zn and Ni and their isotopes to natural Fe fertilization from Southern Ocean islands, using samples collected during the KEOPS-2 (Oct–Nov 2011) program in the early austral spring near the Kerguelen plateau, Indian Sector of the Southern Ocean. Zinc and Ni concentrations show depth distributions and relationships to major nutrients that are very similar to published data from the Atlantic sector of the Southern Ocean, away from island fertilization. As in the Atlantic sector, and other regions outside the Southern Ocean, there is a slight minimum in δ 66 Zn at about 100–150 m depth and a slightly heavier value at the surface. At the KEOPS-2 sites, the light sub-surface Zn isotopes occur at the depth level where measured chl-a has declined to near zero. The heaviest Zn isotope values in either the Atlantic or Indian sectors occur in bottom waters, are associated with samples that show high dissolved Si relative to Zn. These latter represent possible evidence for a heavy input directly to deep water or from sediment, and the Zn-Si-δ 66 Zn systematics are consistent with a source in diatom opal. Nickel concentrations show much less variation than those of Zn, with the most depleted surface value only 15–20% lower than those in upwelled deep water in the Southern Ocean. These small variations in Ni concentration are associated with no significant variability in Ni isotopes, as also previously observed in the Atlantic sector. Overall, the key feature of the dataset is the apparent absence of any significant impact of natural Fe fertilization on the distribution of Zn and Ni, with the dominant control being the station location relative to the Polar Front in both the Atlantic and Indian sectors. Zinc and Ni isotopes are invariant in surface waters, whether inside or outside the fertilized zone and whether south or north of the Polar Front. This article is part of a special issue entitled: “Cycles of trace elements and isotopes in the ocean – GEOTRACES and beyond” - edited by Tim M. Conway, Tristan Horner, Yves Plan…","author":[{"dropping-particle":"","family":"Wang","given":"R. M.","non-dropping-particle":"","parse-names":false,"suffix":""},{"dropping-particle":"","family":"Archer","given":"C.","non-dropping-particle":"","parse-names":false,"suffix":""},{"dropping-particle":"","family":"Bowie","given":"A. R.","non-dropping-particle":"","parse-names":false,"suffix":""},{"dropping-particle":"","family":"Vance","given":"D.","non-dropping-particle":"","parse-names":false,"suffix":""}],"container-title":"Chemical Geology","id":"ITEM-1","issued":{"date-parts":[["2019"]]},"title":"Zinc and nickel isotopes in seawater from the Indian Sector of the Southern Ocean: The impact of natural iron fertilization versus Southern Ocean hydrography and biogeochemistry","type":"article-journal"},"uris":["http://www.mendeley.com/documents/?uuid=62f64afa-d63a-38d2-8f6e-b05515fb65de"]}],"mendeley":{"formattedCitation":"(R. M. Wang et al., 2019)","plainTextFormattedCitation":"(R. M. Wang et al., 2019)","previouslyFormattedCitation":"(R. M. Wang et al., 2019)"},"properties":{"noteIndex":0},"schema":"https://github.com/citation-style-language/schema/raw/master/csl-citation.json"}</w:instrText>
      </w:r>
      <w:r>
        <w:fldChar w:fldCharType="separate"/>
      </w:r>
      <w:r w:rsidRPr="00337B1E">
        <w:rPr>
          <w:noProof/>
        </w:rPr>
        <w:t>(R. M. Wang et al., 2019)</w:t>
      </w:r>
      <w:r>
        <w:fldChar w:fldCharType="end"/>
      </w:r>
      <w:r>
        <w:t xml:space="preserve">. This discrepancy may be due to regional biology; </w:t>
      </w:r>
      <w:r>
        <w:fldChar w:fldCharType="begin" w:fldLock="1"/>
      </w:r>
      <w:r>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manualFormatting":"Archer et al. (2020)","plainTextFormattedCitation":"(Archer et al., 2020)","previouslyFormattedCitation":"(Archer et al., 2020)"},"properties":{"noteIndex":0},"schema":"https://github.com/citation-style-language/schema/raw/master/csl-citation.json"}</w:instrText>
      </w:r>
      <w:r>
        <w:fldChar w:fldCharType="separate"/>
      </w:r>
      <w:r w:rsidRPr="00926242">
        <w:rPr>
          <w:noProof/>
        </w:rPr>
        <w:t xml:space="preserve">Archer et al. </w:t>
      </w:r>
      <w:r>
        <w:rPr>
          <w:noProof/>
        </w:rPr>
        <w:t>(</w:t>
      </w:r>
      <w:r w:rsidRPr="00926242">
        <w:rPr>
          <w:noProof/>
        </w:rPr>
        <w:t>2020)</w:t>
      </w:r>
      <w:r>
        <w:fldChar w:fldCharType="end"/>
      </w:r>
      <w:r>
        <w:t xml:space="preserve"> hypothesize that the differing dominating species between south (diatom </w:t>
      </w:r>
      <w:r>
        <w:lastRenderedPageBreak/>
        <w:t>dominated) and north (cyanobacteria dominated) of the polar front results in the differing surface water isotopic compositions</w:t>
      </w:r>
      <w:commentRangeStart w:id="47"/>
      <w:r>
        <w:t xml:space="preserve">. </w:t>
      </w:r>
      <w:commentRangeEnd w:id="47"/>
      <w:r>
        <w:rPr>
          <w:rStyle w:val="CommentReference"/>
          <w:rFonts w:eastAsiaTheme="majorEastAsia"/>
        </w:rPr>
        <w:commentReference w:id="47"/>
      </w:r>
      <w:r>
        <w:t xml:space="preserve"> </w:t>
      </w:r>
    </w:p>
    <w:p w14:paraId="706CB5B3" w14:textId="77777777" w:rsidR="00246FE3" w:rsidRPr="007B7C1C" w:rsidRDefault="00246FE3" w:rsidP="00246FE3">
      <w:pPr>
        <w:pStyle w:val="Heading2"/>
      </w:pPr>
      <w:bookmarkStart w:id="48" w:name="_Toc78741998"/>
      <w:bookmarkStart w:id="49" w:name="_Toc78742114"/>
      <w:r w:rsidRPr="007B7C1C">
        <w:t>Inputs</w:t>
      </w:r>
      <w:bookmarkEnd w:id="48"/>
      <w:bookmarkEnd w:id="49"/>
    </w:p>
    <w:p w14:paraId="15838CE4" w14:textId="77777777" w:rsidR="00246FE3" w:rsidRDefault="00246FE3" w:rsidP="00246FE3">
      <w:pPr>
        <w:spacing w:after="0"/>
        <w:ind w:firstLine="720"/>
        <w:jc w:val="both"/>
        <w:textAlignment w:val="baseline"/>
      </w:pPr>
      <w:r>
        <w:t xml:space="preserve">All known sources are isotopically lighter than oceans. The isotopic composition of continental crust, which we assume to represent that of dust, has a limited isotopic composition, from -0.1 to +0.2‰ </w:t>
      </w:r>
      <w:r>
        <w:fldChar w:fldCharType="begin" w:fldLock="1"/>
      </w:r>
      <w:r>
        <w:instrText xml:space="preserve">ADDIN CSL_CITATION {"citationItems":[{"id":"ITEM-1","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1","issue":"3","issued":{"date-parts":[["2013","9"]]},"page":"297-317","title":"Nickel isotope variations in terrestrial silicate rocks and geological reference materials measured by MC-ICP-MS","type":"article-journal","volume":"37"},"uris":["http://www.mendeley.com/documents/?uuid=5a42205a-bc20-34ee-92e0-4d896dceef00"]},{"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3","issue":"1","issued":{"date-parts":[["2012","1"]]},"page":"137-145","title":"Determination of mass-dependent variations in nickel isotope compositions using double spiking and MC-ICPMS","type":"paper-conference","volume":"27"},"uris":["http://www.mendeley.com/documents/?uuid=64bde472-9d3b-33db-942d-918311d0c565"]},{"id":"ITEM-4","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Pr>
          <w:rFonts w:ascii="Cambria Math" w:hAnsi="Cambria Math" w:cs="Cambria Math"/>
        </w:rPr>
        <w:instrText>∼</w:instrText>
      </w:r>
      <w:r>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4","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Cameron et al., 2009; Gall et al., 2012; Gueguen et al., 2013; Wu et al., 2019)","manualFormatting":"(Cameron et al., 2009; Gall et al., 2012; Gueguen et al., 2013; Wu et al., 2019 and references therein)","plainTextFormattedCitation":"(Cameron et al., 2009; Gall et al., 2012; Gueguen et al., 2013; Wu et al., 2019)","previouslyFormattedCitation":"(Cameron et al., 2009; Gall et al., 2012; Gueguen et al., 2013; Wu et al., 2019)"},"properties":{"noteIndex":0},"schema":"https://github.com/citation-style-language/schema/raw/master/csl-citation.json"}</w:instrText>
      </w:r>
      <w:r>
        <w:fldChar w:fldCharType="separate"/>
      </w:r>
      <w:r w:rsidRPr="00806402">
        <w:rPr>
          <w:noProof/>
        </w:rPr>
        <w:t>(Cameron et al., 2009; Gall et al., 2012; Gueguen et al., 2013; Wu et al., 2019</w:t>
      </w:r>
      <w:r>
        <w:rPr>
          <w:noProof/>
        </w:rPr>
        <w:t xml:space="preserve"> and references therein</w:t>
      </w:r>
      <w:r w:rsidRPr="00806402">
        <w:rPr>
          <w:noProof/>
        </w:rPr>
        <w:t>)</w:t>
      </w:r>
      <w:r>
        <w:fldChar w:fldCharType="end"/>
      </w:r>
      <w:r>
        <w:t>. Basalts rock standards analyzed across multiple studies have a δ</w:t>
      </w:r>
      <w:r>
        <w:rPr>
          <w:vertAlign w:val="superscript"/>
        </w:rPr>
        <w:t>60</w:t>
      </w:r>
      <w:r>
        <w:t>Ni range from 0.01 to 0.21‰, and loess standards have a δ</w:t>
      </w:r>
      <w:r>
        <w:rPr>
          <w:vertAlign w:val="superscript"/>
        </w:rPr>
        <w:t>60</w:t>
      </w:r>
      <w:r>
        <w:t xml:space="preserve">Ni range of 0.03 to 0.21‰ </w:t>
      </w:r>
      <w:r>
        <w:fldChar w:fldCharType="begin" w:fldLock="1"/>
      </w:r>
      <w:r>
        <w:instrText xml:space="preserve">ADDIN CSL_CITATION {"citationItems":[{"id":"ITEM-1","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Pr>
          <w:rFonts w:ascii="Cambria Math" w:hAnsi="Cambria Math" w:cs="Cambria Math"/>
        </w:rPr>
        <w:instrText>∼</w:instrText>
      </w:r>
      <w:r>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1","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Wu et al., 2019)","plainTextFormattedCitation":"(Wu et al., 2019)","previouslyFormattedCitation":"(Wu et al., 2019)"},"properties":{"noteIndex":0},"schema":"https://github.com/citation-style-language/schema/raw/master/csl-citation.json"}</w:instrText>
      </w:r>
      <w:r>
        <w:fldChar w:fldCharType="separate"/>
      </w:r>
      <w:r w:rsidRPr="00300A50">
        <w:rPr>
          <w:noProof/>
        </w:rPr>
        <w:t>(Wu et al., 2019)</w:t>
      </w:r>
      <w:r>
        <w:fldChar w:fldCharType="end"/>
      </w:r>
      <w:r>
        <w:t xml:space="preserve">. Rivers, the largest known source, appear to be isotopically variable, from </w:t>
      </w:r>
      <w:r w:rsidRPr="004C7D64">
        <w:t>+0.</w:t>
      </w:r>
      <w:r>
        <w:t>18</w:t>
      </w:r>
      <w:r w:rsidRPr="004C7D64">
        <w:t xml:space="preserve"> to +1.3</w:t>
      </w:r>
      <w:r>
        <w:t>8‰ , but cluster distinctly below typical ocean δ</w:t>
      </w:r>
      <w:r>
        <w:rPr>
          <w:vertAlign w:val="superscript"/>
        </w:rPr>
        <w:t>60</w:t>
      </w:r>
      <w:r>
        <w:t xml:space="preserve">Ni values, with an average isotopic composition of +0.9‰ </w:t>
      </w:r>
      <w:r>
        <w:fldChar w:fldCharType="begin" w:fldLock="1"/>
      </w:r>
      <w:r>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2","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Cameron and Vance, 2014; Revels et al., 2021)","plainTextFormattedCitation":"(Cameron and Vance, 2014; Revels et al., 2021)","previouslyFormattedCitation":"(Cameron and Vance, 2014; Revels et al., 2021)"},"properties":{"noteIndex":0},"schema":"https://github.com/citation-style-language/schema/raw/master/csl-citation.json"}</w:instrText>
      </w:r>
      <w:r>
        <w:fldChar w:fldCharType="separate"/>
      </w:r>
      <w:r w:rsidRPr="00621DF7">
        <w:rPr>
          <w:noProof/>
        </w:rPr>
        <w:t>(Cameron and Vance, 2014; Revels et al., 2021)</w:t>
      </w:r>
      <w:r>
        <w:fldChar w:fldCharType="end"/>
      </w:r>
      <w:r>
        <w:t xml:space="preserve">. </w:t>
      </w:r>
      <w:commentRangeStart w:id="50"/>
      <w:commentRangeStart w:id="51"/>
      <w:r>
        <w:t>The difference in isotopic composition between  rivers and continental crust can be explained by weathering; Fe oxides produced from weathering of ultra-mafic to mafic rocks, which host the majority of the crust’s Ni exposed to weathering, have been shown experimentally and in natural settings to sorb isotopically light Ni (</w:t>
      </w:r>
      <w:commentRangeStart w:id="52"/>
      <w:r w:rsidRPr="000D4903">
        <w:t>Δ</w:t>
      </w:r>
      <w:r w:rsidRPr="000D4903">
        <w:rPr>
          <w:vertAlign w:val="superscript"/>
        </w:rPr>
        <w:t>60/58</w:t>
      </w:r>
      <w:r w:rsidRPr="000D4903">
        <w:t>Ni</w:t>
      </w:r>
      <w:r w:rsidRPr="000D4903">
        <w:rPr>
          <w:vertAlign w:val="subscript"/>
        </w:rPr>
        <w:t>dissolved-</w:t>
      </w:r>
      <w:r>
        <w:rPr>
          <w:vertAlign w:val="subscript"/>
        </w:rPr>
        <w:t xml:space="preserve">ferrihydrite </w:t>
      </w:r>
      <w:commentRangeEnd w:id="52"/>
      <w:r>
        <w:rPr>
          <w:rStyle w:val="CommentReference"/>
          <w:rFonts w:eastAsiaTheme="majorEastAsia"/>
        </w:rPr>
        <w:commentReference w:id="52"/>
      </w:r>
      <w:r w:rsidRPr="000D4903">
        <w:t>=</w:t>
      </w:r>
      <w:r>
        <w:t xml:space="preserve"> </w:t>
      </w:r>
      <w:r w:rsidRPr="000D4903">
        <w:t>+0.35 ± 0.</w:t>
      </w:r>
      <w:r>
        <w:t>2</w:t>
      </w:r>
      <w:r w:rsidRPr="000D4903">
        <w:t>0‰</w:t>
      </w:r>
      <w:r>
        <w:t xml:space="preserve"> 2sd and </w:t>
      </w:r>
      <w:r w:rsidRPr="000D4903">
        <w:t>Δ</w:t>
      </w:r>
      <w:r w:rsidRPr="000D4903">
        <w:rPr>
          <w:vertAlign w:val="superscript"/>
        </w:rPr>
        <w:t>60/58</w:t>
      </w:r>
      <w:r w:rsidRPr="000D4903">
        <w:t>Ni</w:t>
      </w:r>
      <w:r w:rsidRPr="000D4903">
        <w:rPr>
          <w:vertAlign w:val="subscript"/>
        </w:rPr>
        <w:t>dissolved-</w:t>
      </w:r>
      <w:r>
        <w:rPr>
          <w:vertAlign w:val="subscript"/>
        </w:rPr>
        <w:t xml:space="preserve">goethite </w:t>
      </w:r>
      <w:r w:rsidRPr="000D4903">
        <w:t>=</w:t>
      </w:r>
      <w:r>
        <w:t xml:space="preserve"> </w:t>
      </w:r>
      <w:r w:rsidRPr="000D4903">
        <w:t>+0.</w:t>
      </w:r>
      <w:r>
        <w:t>77</w:t>
      </w:r>
      <w:r w:rsidRPr="000D4903">
        <w:t xml:space="preserve"> ± 0.</w:t>
      </w:r>
      <w:r>
        <w:t>23</w:t>
      </w:r>
      <w:r w:rsidRPr="000D4903">
        <w:t>‰</w:t>
      </w:r>
      <w:r>
        <w:t xml:space="preserve"> 2sd) </w:t>
      </w:r>
      <w:r>
        <w:fldChar w:fldCharType="begin" w:fldLock="1"/>
      </w:r>
      <w:r>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id":"ITEM-2","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2","issued":{"date-parts":[["2015"]]},"title":"Ni isotope fractionation during sorption to ferrihydrite: Implications for Ni in banded iron formations","type":"article-journal"},"uris":["http://www.mendeley.com/documents/?uuid=29817252-c301-3d5d-a5fd-676fd31f1cca"]},{"id":"ITEM-3","itemData":{"DOI":"10.1016/j.chemgeo.2017.11.028","ISSN":"00092541","abstract":"Recent literature has documented systematic variations in the Ni stable isotope compositions of several terrestrial and marine reservoirs of this bioessential trace metal. For example, dissolved Ni in the world's major rivers has been shown to be more enriched in heavy isotopes than the continental rocks from which that Ni was derived (Cameron and Vance, 2014, Geochim. Cosmochim. Acta, 128, 195–211). This observation implies that one or more chemical reactions occurring during weathering of Ni-rich rock drives stable isotope fractionation that results in retention of lighter isotopes of Ni associated with solid phases. We present new Ni isotope analyses of samples from various horizons of the Webster-Addie laterite, near Democrat, North Carolina, USA, as well as results from two sets of experiments designed to constrain the fundamental mechanism(s) driving the isotopic variation observed in that weathering profile. Bedrock samples (dunite and talc-rich, altered dunite) have δ60/58Ni values of + 0.06 to + 0.20‰ in excellent agreement with previous research. A sample of “yellow laterite” is enriched in lighter isotopes of Ni, with δ60/58Ni = − 0.21‰. Mixed-phase samples containing quartz and traces of serpentine, goethite, and smectite range from + 0.13 to + 0.35‰. Experimental leaching of Ni from olivine in dilute acid at ambient conditions results in no resolvable fractionation, indicating that initial release of Ni to solution from bedrock is not responsible for the isotope variation we observe in the natural samples. Sorption of Ni onto montmorillonite, a minor secondary weathering product present in laterites, is associated with a very small fractionation of + 0.11 ± 0.09‰ with lighter isotopes sorbed on the smectitic clay. Such adsorption can thus account for some, but not all of the isotope systematics observed in the weathering profile. Given previous evidence that sorption of Ni to Fe oxyhydroxides does drive a fractionation of appropriate sense and magnitude (Wasylenki et al., 2015, Chem. Geol., 400, 56–64), we infer that oxidation of Fe2+ released from bedrock and precipitation result in retention of a light pool of Ni in solid weathering products, thereby enriching dissolved Ni in heavier isotopes. Because much of the continental crust's Ni budget is hosted by mafic and ultramafic rocks, which weather very rapidly at Earth's surface, and for which Fe oxyhydroxides are extremely common weathering products, this Ni fractionation mechanism may be…","author":[{"dropping-particle":"","family":"Spivak-Birndorf","given":"Lev J.","non-dropping-particle":"","parse-names":false,"suffix":""},{"dropping-particle":"","family":"Wang","given":"Shui Jiong","non-dropping-particle":"","parse-names":false,"suffix":""},{"dropping-particle":"","family":"Bish","given":"David L.","non-dropping-particle":"","parse-names":false,"suffix":""},{"dropping-particle":"","family":"Wasylenki","given":"Laura E.","non-dropping-particle":"","parse-names":false,"suffix":""}],"container-title":"Chemical Geology","id":"ITEM-3","issued":{"date-parts":[["2018","1","5"]]},"page":"316-326","publisher":"Elsevier B.V.","title":"Nickel isotope fractionation during continental weathering","type":"article-journal","volume":"476"},"uris":["http://www.mendeley.com/documents/?uuid=b5d27a96-f04e-3941-8e8a-bc0507698b7c"]}],"mendeley":{"formattedCitation":"(Gueguen et al., 2018; Spivak-Birndorf et al., 2018; Wasylenki et al., 2015)","plainTextFormattedCitation":"(Gueguen et al., 2018; Spivak-Birndorf et al., 2018; Wasylenki et al., 2015)","previouslyFormattedCitation":"(Gueguen et al., 2018; Spivak-Birndorf et al., 2018; Wasylenki et al., 2015)"},"properties":{"noteIndex":0},"schema":"https://github.com/citation-style-language/schema/raw/master/csl-citation.json"}</w:instrText>
      </w:r>
      <w:r>
        <w:fldChar w:fldCharType="separate"/>
      </w:r>
      <w:r w:rsidRPr="00633D28">
        <w:rPr>
          <w:noProof/>
        </w:rPr>
        <w:t>(Gueguen et al., 2018; Spivak-Birndorf et al., 2018; Wasylenki et al., 2015)</w:t>
      </w:r>
      <w:r>
        <w:fldChar w:fldCharType="end"/>
      </w:r>
      <w:r>
        <w:t xml:space="preserve">. Therefore, the rivers are expected to be isotopically heavier than the continents. </w:t>
      </w:r>
      <w:commentRangeEnd w:id="50"/>
      <w:r>
        <w:rPr>
          <w:rStyle w:val="CommentReference"/>
          <w:rFonts w:eastAsiaTheme="majorEastAsia"/>
        </w:rPr>
        <w:commentReference w:id="50"/>
      </w:r>
      <w:commentRangeEnd w:id="51"/>
      <w:r>
        <w:rPr>
          <w:rStyle w:val="CommentReference"/>
          <w:rFonts w:eastAsiaTheme="majorEastAsia"/>
        </w:rPr>
        <w:commentReference w:id="51"/>
      </w:r>
      <w:r>
        <w:t xml:space="preserve">In summary, the Ni isotopic composition of sources seem relatively well known, are restricted to a range below 1.40‰, and have an abundance weighted isotopic composition of 0.88‰ which is significantly isotopically lighter than seawater (ca. 1.3‰ to 1.8‰). </w:t>
      </w:r>
    </w:p>
    <w:p w14:paraId="72C0B9DA" w14:textId="77777777" w:rsidR="00246FE3" w:rsidRDefault="00246FE3" w:rsidP="00246FE3">
      <w:pPr>
        <w:pStyle w:val="Heading2"/>
      </w:pPr>
      <w:bookmarkStart w:id="53" w:name="_Toc78741999"/>
      <w:bookmarkStart w:id="54" w:name="_Toc78742115"/>
      <w:r w:rsidRPr="007B7C1C">
        <w:t>Outputs</w:t>
      </w:r>
      <w:bookmarkEnd w:id="53"/>
      <w:bookmarkEnd w:id="54"/>
    </w:p>
    <w:p w14:paraId="66A6D4C8" w14:textId="77777777" w:rsidR="00246FE3" w:rsidRDefault="00246FE3" w:rsidP="00246FE3">
      <w:pPr>
        <w:pStyle w:val="Heading4"/>
      </w:pPr>
      <w:r>
        <w:t>Fe-Mn deposits</w:t>
      </w:r>
    </w:p>
    <w:p w14:paraId="293DEEC6" w14:textId="77777777" w:rsidR="00246FE3" w:rsidRDefault="00246FE3" w:rsidP="00246FE3">
      <w:pPr>
        <w:spacing w:after="0"/>
        <w:ind w:firstLine="720"/>
        <w:jc w:val="both"/>
        <w:textAlignment w:val="baseline"/>
      </w:pPr>
      <w:r>
        <w:t xml:space="preserve">The isotopic compositions of the outputs further exacerbate, or at the very least complicate, the isotope imbalance. The Fe-Mn deposit sink may be </w:t>
      </w:r>
      <w:commentRangeStart w:id="55"/>
      <w:r>
        <w:t>the most important</w:t>
      </w:r>
      <w:commentRangeEnd w:id="55"/>
      <w:r>
        <w:rPr>
          <w:rStyle w:val="CommentReference"/>
          <w:rFonts w:eastAsiaTheme="majorEastAsia"/>
        </w:rPr>
        <w:commentReference w:id="55"/>
      </w:r>
      <w:r>
        <w:t xml:space="preserve">, but also the most difficult to determine what is representative, perhaps because of the many sediment types this sink is expected to represent. In marine Ni budgets, Fe-Mn deposits are often isotopically represented by hydrogenetic Fe-Mn crusts. </w:t>
      </w:r>
      <w:r>
        <w:fldChar w:fldCharType="begin" w:fldLock="1"/>
      </w:r>
      <w: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manualFormatting":"Gall et al. (2013","plainTextFormattedCitation":"(Gall et al., 2013)","previouslyFormattedCitation":"(Gall et al., 2013)"},"properties":{"noteIndex":0},"schema":"https://github.com/citation-style-language/schema/raw/master/csl-citation.json"}</w:instrText>
      </w:r>
      <w:r>
        <w:fldChar w:fldCharType="separate"/>
      </w:r>
      <w:r w:rsidRPr="006C0A99">
        <w:rPr>
          <w:noProof/>
        </w:rPr>
        <w:t xml:space="preserve">Gall et al. </w:t>
      </w:r>
      <w:r>
        <w:rPr>
          <w:noProof/>
        </w:rPr>
        <w:t>(</w:t>
      </w:r>
      <w:r w:rsidRPr="006C0A99">
        <w:rPr>
          <w:noProof/>
        </w:rPr>
        <w:t>2013</w:t>
      </w:r>
      <w:r>
        <w:fldChar w:fldCharType="end"/>
      </w:r>
      <w:r>
        <w:t xml:space="preserve">) measured 24 surface scrapings of Fe-Mn crusts across the globe and, given the homogeneity of the deep ocean (1.3 to 1.4 </w:t>
      </w:r>
      <w:r w:rsidRPr="003F7266">
        <w:t>‰</w:t>
      </w:r>
      <w:r>
        <w:t xml:space="preserve">), found a surprisingly variable isotopic range from </w:t>
      </w:r>
      <w:r w:rsidRPr="003F7266">
        <w:t>0</w:t>
      </w:r>
      <w:r>
        <w:t>.</w:t>
      </w:r>
      <w:r w:rsidRPr="003F7266">
        <w:t xml:space="preserve">9 </w:t>
      </w:r>
      <w:r>
        <w:t>to</w:t>
      </w:r>
      <w:r w:rsidRPr="003F7266">
        <w:t xml:space="preserve"> 2</w:t>
      </w:r>
      <w:r>
        <w:t>.</w:t>
      </w:r>
      <w:r w:rsidRPr="003F7266">
        <w:t>5‰</w:t>
      </w:r>
      <w:r>
        <w:t xml:space="preserve"> with an average of </w:t>
      </w:r>
      <w:r w:rsidRPr="00386DE8">
        <w:t>1</w:t>
      </w:r>
      <w:r>
        <w:t>.</w:t>
      </w:r>
      <w:r w:rsidRPr="00386DE8">
        <w:t>67</w:t>
      </w:r>
      <w:r>
        <w:t>±0.</w:t>
      </w:r>
      <w:r w:rsidRPr="00386DE8">
        <w:t>8‰</w:t>
      </w:r>
      <w:r>
        <w:t>. They did not observe any strong correlation between δ</w:t>
      </w:r>
      <w:r w:rsidRPr="004874FA">
        <w:rPr>
          <w:vertAlign w:val="superscript"/>
        </w:rPr>
        <w:t>60</w:t>
      </w:r>
      <w:r>
        <w:t>Ni and ocean basin, oxygen saturation or Ni concentration (Fig xx), but there was a mild correlation between δ</w:t>
      </w:r>
      <w:r w:rsidRPr="004874FA">
        <w:rPr>
          <w:vertAlign w:val="superscript"/>
        </w:rPr>
        <w:t>60</w:t>
      </w:r>
      <w:r>
        <w:t>Ni and distance to continental shelf, likely reflecting the contribution of isotopically lighter detrital sediments. A subsequent study of four North and South Pacific Fe-M crust ~20 mm cores found similar values to Gall et al. (2013) (</w:t>
      </w:r>
      <w:r w:rsidRPr="001F5B4B">
        <w:t xml:space="preserve">1.79 ± 0.21‰ 2sd, n = 31 </w:t>
      </w:r>
      <w:r>
        <w:t xml:space="preserve">for North Pacific </w:t>
      </w:r>
      <w:r w:rsidRPr="001F5B4B">
        <w:t xml:space="preserve">and 1.73 ± 0.21‰ 2sd, n = 21 </w:t>
      </w:r>
      <w:r>
        <w:t xml:space="preserve">for South Pacific) </w:t>
      </w:r>
      <w:r>
        <w:fldChar w:fldCharType="begin" w:fldLock="1"/>
      </w:r>
      <w:r>
        <w:instrText>ADDIN CSL_CITATION {"citationItems":[{"id":"ITEM-1","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1","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ueguen et al., 2016)","plainTextFormattedCitation":"(Gueguen et al., 2016)","previouslyFormattedCitation":"(Gueguen et al., 2016)"},"properties":{"noteIndex":0},"schema":"https://github.com/citation-style-language/schema/raw/master/csl-citation.json"}</w:instrText>
      </w:r>
      <w:r>
        <w:fldChar w:fldCharType="separate"/>
      </w:r>
      <w:r w:rsidRPr="009B167B">
        <w:rPr>
          <w:noProof/>
        </w:rPr>
        <w:t>(Gueguen et al., 2016)</w:t>
      </w:r>
      <w:r>
        <w:fldChar w:fldCharType="end"/>
      </w:r>
      <w:r>
        <w:t>. One core from the South Pacific had a systematic and dramatic drop in δ</w:t>
      </w:r>
      <w:r w:rsidRPr="004874FA">
        <w:rPr>
          <w:vertAlign w:val="superscript"/>
        </w:rPr>
        <w:t>60</w:t>
      </w:r>
      <w:r>
        <w:t>Ni downcore (from 1.89</w:t>
      </w:r>
      <w:r w:rsidRPr="001F5B4B">
        <w:t>‰</w:t>
      </w:r>
      <w:r>
        <w:t xml:space="preserve"> to 0.25</w:t>
      </w:r>
      <w:r w:rsidRPr="001F5B4B">
        <w:t>‰</w:t>
      </w:r>
      <w:r>
        <w:t>) associated with lower Mn/Ni, which may be a result of hydrothermal influence or post depositional processes (see section XX for further discussion). Most recently, a study of hydrogenetic Fe-Mn crusts from the Atlantic and Pacific Oceans again found δ</w:t>
      </w:r>
      <w:r w:rsidRPr="004874FA">
        <w:rPr>
          <w:vertAlign w:val="superscript"/>
        </w:rPr>
        <w:t>60</w:t>
      </w:r>
      <w:r>
        <w:t>Ni isotopically similar to previous results (</w:t>
      </w:r>
      <w:r w:rsidRPr="00B833F3">
        <w:t>0.</w:t>
      </w:r>
      <w:r>
        <w:t>7</w:t>
      </w:r>
      <w:r w:rsidRPr="00B833F3">
        <w:t xml:space="preserve">‰ to </w:t>
      </w:r>
      <w:r>
        <w:t>2.6</w:t>
      </w:r>
      <w:r w:rsidRPr="00B833F3">
        <w:t>‰</w:t>
      </w:r>
      <w:r>
        <w:t>)</w:t>
      </w:r>
      <w:r w:rsidRPr="00AE1E1C">
        <w:t xml:space="preserve"> </w:t>
      </w:r>
      <w:r>
        <w:fldChar w:fldCharType="begin" w:fldLock="1"/>
      </w:r>
      <w:r>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fldChar w:fldCharType="separate"/>
      </w:r>
      <w:r w:rsidRPr="000C14C0">
        <w:rPr>
          <w:noProof/>
        </w:rPr>
        <w:t>(Gueguen et al., 2020)</w:t>
      </w:r>
      <w:r>
        <w:fldChar w:fldCharType="end"/>
      </w:r>
      <w:r>
        <w:t xml:space="preserve">. These results suggest Fe-Mn deposits generally incorporate isotopically </w:t>
      </w:r>
      <w:r w:rsidRPr="00F6565A">
        <w:rPr>
          <w:u w:val="single"/>
        </w:rPr>
        <w:t>heavy</w:t>
      </w:r>
      <w:r>
        <w:t xml:space="preserve"> Ni relative to solution. </w:t>
      </w:r>
    </w:p>
    <w:p w14:paraId="47FDEDE8" w14:textId="77777777" w:rsidR="00246FE3" w:rsidRDefault="00246FE3" w:rsidP="00246FE3">
      <w:pPr>
        <w:spacing w:after="0"/>
        <w:ind w:firstLine="720"/>
        <w:jc w:val="both"/>
        <w:textAlignment w:val="baseline"/>
      </w:pPr>
      <w:r>
        <w:t xml:space="preserve">However, if we consider virtually any other Fe-Mn sediment type, there is no </w:t>
      </w:r>
      <w:commentRangeStart w:id="56"/>
      <w:r>
        <w:t xml:space="preserve">clear consensus regarding whether Fe-Mn deposits have an insignificant or extreme fractionation </w:t>
      </w:r>
      <w:commentRangeEnd w:id="56"/>
      <w:r>
        <w:rPr>
          <w:rStyle w:val="CommentReference"/>
          <w:rFonts w:eastAsiaTheme="majorEastAsia"/>
        </w:rPr>
        <w:commentReference w:id="56"/>
      </w:r>
      <w:r>
        <w:t xml:space="preserve">(and </w:t>
      </w:r>
      <w:r>
        <w:lastRenderedPageBreak/>
        <w:t>if extreme, in which direction?). In contrast to pure hydrogenetic crusts, mixed hydrothermal-hydrogenetic and hydrothermal Fe-Mn crusts are isotopically lighter than seawater with δ</w:t>
      </w:r>
      <w:r w:rsidRPr="004874FA">
        <w:rPr>
          <w:vertAlign w:val="superscript"/>
        </w:rPr>
        <w:t>60</w:t>
      </w:r>
      <w:r>
        <w:t>Ni of 0.3</w:t>
      </w:r>
      <w:r w:rsidRPr="00A940FF">
        <w:t>‰</w:t>
      </w:r>
      <w:r>
        <w:t xml:space="preserve"> to 0.4</w:t>
      </w:r>
      <w:r w:rsidRPr="00A940FF">
        <w:t>‰</w:t>
      </w:r>
      <w:r>
        <w:t xml:space="preserve"> and -1.5</w:t>
      </w:r>
      <w:r w:rsidRPr="00A940FF">
        <w:t>‰ to 1.</w:t>
      </w:r>
      <w:r>
        <w:t>1</w:t>
      </w:r>
      <w:r w:rsidRPr="00A940FF">
        <w:t>‰</w:t>
      </w:r>
      <w:r>
        <w:t xml:space="preserve">, respectively </w:t>
      </w:r>
      <w:r>
        <w:fldChar w:fldCharType="begin" w:fldLock="1"/>
      </w:r>
      <w:r>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fldChar w:fldCharType="separate"/>
      </w:r>
      <w:r w:rsidRPr="00B24766">
        <w:rPr>
          <w:noProof/>
        </w:rPr>
        <w:t>(Gueguen et al., 2020)</w:t>
      </w:r>
      <w:r>
        <w:fldChar w:fldCharType="end"/>
      </w:r>
      <w:r>
        <w:t>. It is currently hypothesized that, rather than significant differences in source Ni (</w:t>
      </w:r>
      <w:r w:rsidRPr="00D4090F">
        <w:rPr>
          <w:i/>
          <w:iCs/>
        </w:rPr>
        <w:t>i.e.,</w:t>
      </w:r>
      <w:r>
        <w:t xml:space="preserve"> </w:t>
      </w:r>
      <w:commentRangeStart w:id="57"/>
      <w:r>
        <w:t xml:space="preserve">hydrothermal fluid </w:t>
      </w:r>
      <w:commentRangeEnd w:id="57"/>
      <w:r>
        <w:rPr>
          <w:rStyle w:val="CommentReference"/>
          <w:rFonts w:eastAsiaTheme="majorEastAsia"/>
        </w:rPr>
        <w:commentReference w:id="57"/>
      </w:r>
      <w:r>
        <w:t>or seawater), these differences may be due to differences in the phase Ni is primarily associated with (</w:t>
      </w:r>
      <w:r w:rsidRPr="00F76DA2">
        <w:rPr>
          <w:i/>
          <w:iCs/>
        </w:rPr>
        <w:t>e.g.,</w:t>
      </w:r>
      <w:r>
        <w:t xml:space="preserve"> Fe oxides or Mn oxides), depositional environment and/or rate of formation </w:t>
      </w:r>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 Little et al., 2020)","plainTextFormattedCitation":"(Gueguen et al., 2020; Little et al., 2020)","previouslyFormattedCitation":"(Gueguen et al., 2020; Little et al., 2020)"},"properties":{"noteIndex":0},"schema":"https://github.com/citation-style-language/schema/raw/master/csl-citation.json"}</w:instrText>
      </w:r>
      <w:r>
        <w:fldChar w:fldCharType="separate"/>
      </w:r>
      <w:r w:rsidRPr="00165487">
        <w:rPr>
          <w:noProof/>
        </w:rPr>
        <w:t>(Gueguen et al., 2020; Little et al., 2020)</w:t>
      </w:r>
      <w:r>
        <w:fldChar w:fldCharType="end"/>
      </w:r>
      <w:r>
        <w:t xml:space="preserve">. Ferromanganese nodules also </w:t>
      </w:r>
      <w:commentRangeStart w:id="58"/>
      <w:r>
        <w:t xml:space="preserve">typically </w:t>
      </w:r>
      <w:commentRangeEnd w:id="58"/>
      <w:r>
        <w:rPr>
          <w:rStyle w:val="CommentReference"/>
          <w:rFonts w:eastAsiaTheme="majorEastAsia"/>
        </w:rPr>
        <w:commentReference w:id="58"/>
      </w:r>
      <w:r>
        <w:t>have isotopically lighter and variable δ</w:t>
      </w:r>
      <w:r w:rsidRPr="004874FA">
        <w:rPr>
          <w:vertAlign w:val="superscript"/>
        </w:rPr>
        <w:t>60</w:t>
      </w:r>
      <w:r>
        <w:t xml:space="preserve">Ni values (0.23±0.90‰ 2sd, n=6) </w:t>
      </w:r>
      <w:r>
        <w:fldChar w:fldCharType="begin" w:fldLock="1"/>
      </w:r>
      <w:r>
        <w:instrText xml:space="preserve">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Pr>
          <w:rFonts w:ascii="Cambria Math" w:hAnsi="Cambria Math" w:cs="Cambria Math"/>
        </w:rPr>
        <w:instrText>∼</w:instrText>
      </w:r>
      <w:r>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2","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Little et al., 2020; Wu et al., 2019)","manualFormatting":"(Little et al., 2020; Wu et al., 2019 and references therein)","plainTextFormattedCitation":"(Little et al., 2020; Wu et al., 2019)","previouslyFormattedCitation":"(Little et al., 2020; Wu et al., 2019)"},"properties":{"noteIndex":0},"schema":"https://github.com/citation-style-language/schema/raw/master/csl-citation.json"}</w:instrText>
      </w:r>
      <w:r>
        <w:fldChar w:fldCharType="separate"/>
      </w:r>
      <w:r w:rsidRPr="00583E61">
        <w:rPr>
          <w:noProof/>
        </w:rPr>
        <w:t>(Little et al., 2020; Wu et al., 2019</w:t>
      </w:r>
      <w:r>
        <w:rPr>
          <w:noProof/>
        </w:rPr>
        <w:t xml:space="preserve"> and references therein</w:t>
      </w:r>
      <w:r w:rsidRPr="00583E61">
        <w:rPr>
          <w:noProof/>
        </w:rPr>
        <w:t>)</w:t>
      </w:r>
      <w:r>
        <w:fldChar w:fldCharType="end"/>
      </w:r>
      <w:r>
        <w:t>. This range in δ</w:t>
      </w:r>
      <w:r w:rsidRPr="004874FA">
        <w:rPr>
          <w:vertAlign w:val="superscript"/>
        </w:rPr>
        <w:t>60</w:t>
      </w:r>
      <w:r>
        <w:t>Ni has been attributed to differences in mineralogy (</w:t>
      </w:r>
      <w:proofErr w:type="spellStart"/>
      <w:r>
        <w:t>phyllomanganates</w:t>
      </w:r>
      <w:proofErr w:type="spellEnd"/>
      <w:r>
        <w:t xml:space="preserve"> or todorokite), but with such a small sample size with limited mineralogy data, </w:t>
      </w:r>
      <w:commentRangeStart w:id="59"/>
      <w:r>
        <w:t xml:space="preserve">this is a tentative explanation </w:t>
      </w:r>
      <w:commentRangeEnd w:id="59"/>
      <w:r>
        <w:rPr>
          <w:rStyle w:val="CommentReference"/>
          <w:rFonts w:eastAsiaTheme="majorEastAsia"/>
        </w:rPr>
        <w:commentReference w:id="59"/>
      </w:r>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fldChar w:fldCharType="separate"/>
      </w:r>
      <w:r w:rsidRPr="00545822">
        <w:rPr>
          <w:noProof/>
        </w:rPr>
        <w:t>(Little et al., 2020)</w:t>
      </w:r>
      <w:r>
        <w:fldChar w:fldCharType="end"/>
      </w:r>
      <w:r>
        <w:t xml:space="preserve">. </w:t>
      </w:r>
      <w:commentRangeStart w:id="60"/>
      <w:r>
        <w:t xml:space="preserve">Finally, and maybe most extreme, the dissolution of Mn oxides, and release of its associated Ni, in the water column of the Black Sea corresponds to a significant decrease in </w:t>
      </w:r>
      <w:r w:rsidRPr="00E75FB7">
        <w:t>δ</w:t>
      </w:r>
      <w:r w:rsidRPr="00E75FB7">
        <w:rPr>
          <w:vertAlign w:val="superscript"/>
        </w:rPr>
        <w:t>60/58</w:t>
      </w:r>
      <w:r w:rsidRPr="00E75FB7">
        <w:t>Ni</w:t>
      </w:r>
      <w:r>
        <w:rPr>
          <w:vertAlign w:val="subscript"/>
        </w:rPr>
        <w:t>solution</w:t>
      </w:r>
      <w:r>
        <w:t xml:space="preserve">, with a calculated </w:t>
      </w:r>
      <w:r w:rsidRPr="00E75FB7">
        <w:t>Δ</w:t>
      </w:r>
      <w:r w:rsidRPr="00E75FB7">
        <w:rPr>
          <w:vertAlign w:val="superscript"/>
        </w:rPr>
        <w:t>60/58</w:t>
      </w:r>
      <w:r w:rsidRPr="00E75FB7">
        <w:t>Ni</w:t>
      </w:r>
      <w:r w:rsidRPr="00E75FB7">
        <w:rPr>
          <w:vertAlign w:val="subscript"/>
        </w:rPr>
        <w:t>solution-</w:t>
      </w:r>
      <w:r>
        <w:rPr>
          <w:vertAlign w:val="subscript"/>
        </w:rPr>
        <w:t>s</w:t>
      </w:r>
      <w:r w:rsidRPr="00E75FB7">
        <w:rPr>
          <w:vertAlign w:val="subscript"/>
        </w:rPr>
        <w:t>o</w:t>
      </w:r>
      <w:r>
        <w:rPr>
          <w:vertAlign w:val="subscript"/>
        </w:rPr>
        <w:t xml:space="preserve">lid </w:t>
      </w:r>
      <w:r>
        <w:t>~ 4.0</w:t>
      </w:r>
      <w:r w:rsidRPr="00441EA8">
        <w:t>‰</w:t>
      </w:r>
      <w:r>
        <w:t xml:space="preserve"> </w:t>
      </w:r>
      <w:r>
        <w:fldChar w:fldCharType="begin" w:fldLock="1"/>
      </w:r>
      <w: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fldChar w:fldCharType="separate"/>
      </w:r>
      <w:r w:rsidRPr="00DA6852">
        <w:rPr>
          <w:noProof/>
        </w:rPr>
        <w:t>(Vance et al., 2016)</w:t>
      </w:r>
      <w:r>
        <w:fldChar w:fldCharType="end"/>
      </w:r>
      <w:r>
        <w:t xml:space="preserve">. </w:t>
      </w:r>
      <w:commentRangeEnd w:id="60"/>
      <w:r>
        <w:rPr>
          <w:rStyle w:val="CommentReference"/>
          <w:rFonts w:eastAsiaTheme="majorEastAsia"/>
        </w:rPr>
        <w:commentReference w:id="60"/>
      </w:r>
      <w:r>
        <w:t xml:space="preserve">From this set of data, it appears Fe-Mn deposits incorporate isotopically </w:t>
      </w:r>
      <w:r w:rsidRPr="00D6574E">
        <w:rPr>
          <w:u w:val="single"/>
        </w:rPr>
        <w:t>light</w:t>
      </w:r>
      <w:r>
        <w:t xml:space="preserve"> Ni relative to solution, a direct contradiction to the conclusion based on hydrogenetic Fe-Mn crusts</w:t>
      </w:r>
      <w:commentRangeStart w:id="61"/>
      <w:r>
        <w:t>.</w:t>
      </w:r>
      <w:commentRangeEnd w:id="61"/>
      <w:r>
        <w:rPr>
          <w:rStyle w:val="CommentReference"/>
          <w:rFonts w:eastAsiaTheme="majorEastAsia"/>
        </w:rPr>
        <w:commentReference w:id="61"/>
      </w:r>
    </w:p>
    <w:p w14:paraId="739CBE29" w14:textId="77777777" w:rsidR="00246FE3" w:rsidRDefault="00246FE3" w:rsidP="00246FE3">
      <w:pPr>
        <w:pStyle w:val="Heading4"/>
      </w:pPr>
      <w:r>
        <w:t>Organic Matter and Euxinic sediments</w:t>
      </w:r>
    </w:p>
    <w:p w14:paraId="5F3825C6" w14:textId="77777777" w:rsidR="00246FE3" w:rsidRDefault="00246FE3" w:rsidP="00246FE3">
      <w:pPr>
        <w:spacing w:after="0"/>
        <w:ind w:firstLine="720"/>
        <w:jc w:val="both"/>
        <w:textAlignment w:val="baseline"/>
      </w:pPr>
      <w:r w:rsidRPr="00C43D94">
        <w:t>Only one paper has measured δ</w:t>
      </w:r>
      <w:r w:rsidRPr="00C43D94">
        <w:rPr>
          <w:vertAlign w:val="superscript"/>
        </w:rPr>
        <w:t>60</w:t>
      </w:r>
      <w:r w:rsidRPr="00C43D94">
        <w:t xml:space="preserve">Ni in modern organic rich sediments thus far. </w:t>
      </w:r>
      <w:proofErr w:type="spellStart"/>
      <w:r w:rsidRPr="00C43D94">
        <w:t>Ciscato</w:t>
      </w:r>
      <w:proofErr w:type="spellEnd"/>
      <w:r w:rsidRPr="00C43D94">
        <w:t xml:space="preserve"> et al. (2018) obtained organic rich sediments from a productive upwelling region off the coast of Peru and performed a detrital Ni correction to obtain an authigenic δ</w:t>
      </w:r>
      <w:r w:rsidRPr="00C43D94">
        <w:rPr>
          <w:vertAlign w:val="superscript"/>
        </w:rPr>
        <w:t>60</w:t>
      </w:r>
      <w:r w:rsidRPr="00C43D94">
        <w:t>Ni range of 1.19‰ to 1.20‰, although the</w:t>
      </w:r>
      <w:r>
        <w:t>ir</w:t>
      </w:r>
      <w:r w:rsidRPr="00C43D94">
        <w:t xml:space="preserve"> best estimate is</w:t>
      </w:r>
      <w:r>
        <w:t xml:space="preserve"> oddly</w:t>
      </w:r>
      <w:r w:rsidRPr="00C43D94">
        <w:t xml:space="preserve"> 1.22‰.</w:t>
      </w:r>
      <w:r>
        <w:t xml:space="preserve"> In contrast to the narrow range of modern sediments, there is significant variation within shales (</w:t>
      </w:r>
      <w:bookmarkStart w:id="62" w:name="_Hlk78363445"/>
      <w:r w:rsidRPr="00D12C41">
        <w:t>δ</w:t>
      </w:r>
      <w:r w:rsidRPr="00D12C41">
        <w:rPr>
          <w:vertAlign w:val="superscript"/>
        </w:rPr>
        <w:t>60</w:t>
      </w:r>
      <w:r w:rsidRPr="00D12C41">
        <w:t>Ni</w:t>
      </w:r>
      <w:bookmarkEnd w:id="62"/>
      <w:r w:rsidRPr="00D12C41">
        <w:t xml:space="preserve"> = −0.84‰</w:t>
      </w:r>
      <w:r>
        <w:t xml:space="preserve"> to </w:t>
      </w:r>
      <w:r w:rsidRPr="00D12C41">
        <w:t>2.50‰)</w:t>
      </w:r>
      <w:r>
        <w:t xml:space="preserve">, which may be due to degrees of removal of Ni into sulfides and variable source Ni </w:t>
      </w:r>
      <w:r>
        <w:fldChar w:fldCharType="begin" w:fldLock="1"/>
      </w:r>
      <w:r>
        <w:instrText>ADDIN CSL_CITATION {"citationItems":[{"id":"ITEM-1","itemData":{"DOI":"10.1016/j.chemgeo.2014.07.017","ISSN":"00092541","abstract":"New Ni stable isotope data (δ60Ni) determined by double-spike MC-ICP-MS for two geologically distinct suites of organic-rich marine sediments from the Sinemurian-Pliensbachian (S-P) Global Stratotype Section and Point (GSSP; Robin Hood's Bay, UK) and the Devonian-Mississippian Exshaw Formation (West Canada Sedimentary Basin) is presented herein. These sediments yield δ60Ni values of between 0.2‰ and 2.5‰, and predominantly have Ni isotopic compositions that are heavier than those of abiotic terrestrial and extraterrestrial samples (0.15‰ and 0.27‰), and in some cases present-day seawater (1.44‰) and dissolved Ni from riverine input (0.80‰). In addition, the observed degree of isotopic fractionation in the marine sediments is far greater than that of these other sample matrices. However, a strong similarity is exhibited between the δ60Ni values of the organic-rich sediments studied here and those of ferromanganese crusts (0.9-2.5‰), suggesting that factors ubiquitous to the marine environment are likely to play a key role in the heightened level of isotopic fractionation in these sample matrices.A lack of correlation between the Ni stable isotope compositions of the organic-rich sediments and Ni abundance suggests that isotopic fractionation in these sediments is not controlled by incorporation or enrichment of Ni during sediment accumulation. Further, no relationship is observed between δ60Ni and TOC concentrations or bottom-water redox conditions, indicating that the organic carbon reservoir and levels of oxygenation at the sediment-water interface do not exert a primary control on Ni isotope fractionation in marine sediments. Following examination of these relationships, it is therefore more likely that the heavy Ni isotope compositions of marine sediments are controlled by the weathering environment and the dominant sources of dissolved Ni into the global ocean reservoir. © 2014.","author":[{"dropping-particle":"","family":"Porter","given":"Sarah J.","non-dropping-particle":"","parse-names":false,"suffix":""},{"dropping-particle":"","family":"Selby","given":"David","non-dropping-particle":"","parse-names":false,"suffix":""},{"dropping-particle":"","family":"Cameron","given":"Vyllinniskii","non-dropping-particle":"","parse-names":false,"suffix":""}],"container-title":"Chemical Geology","id":"ITEM-1","issued":{"date-parts":[["2014"]]},"title":"Characterising the nickel isotopic composition of organic-rich marine sediments","type":"article-journal"},"uris":["http://www.mendeley.com/documents/?uuid=7ff2cf79-71f3-3201-ab82-87bc816bf688"]},{"id":"ITEM-2","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2","issue":"5","issued":{"date-parts":[["2019"]]},"page":"719-742","title":"Nickel isotopic variation in black shales from Bohemia, China, Canada, and Finland: a reconnaissance study","type":"article-journal","volume":"54"},"uris":["http://www.mendeley.com/documents/?uuid=83285ef7-91c7-405d-8a71-57273e2fe1d3"]}],"mendeley":{"formattedCitation":"(Pašava et al., 2019; Porter et al., 2014)","plainTextFormattedCitation":"(Pašava et al., 2019; Porter et al., 2014)","previouslyFormattedCitation":"(Pašava et al., 2019; Porter et al., 2014)"},"properties":{"noteIndex":0},"schema":"https://github.com/citation-style-language/schema/raw/master/csl-citation.json"}</w:instrText>
      </w:r>
      <w:r>
        <w:fldChar w:fldCharType="separate"/>
      </w:r>
      <w:r w:rsidRPr="00E847A5">
        <w:rPr>
          <w:noProof/>
        </w:rPr>
        <w:t>(Pašava et al., 2019; Porter et al., 2014)</w:t>
      </w:r>
      <w:r>
        <w:fldChar w:fldCharType="end"/>
      </w:r>
      <w:r>
        <w:t xml:space="preserve">. To the best of our knowledge, there are no Ni isotope data for the pelagic OM sink. </w:t>
      </w:r>
    </w:p>
    <w:p w14:paraId="080E18F1" w14:textId="77777777" w:rsidR="00246FE3" w:rsidRDefault="00246FE3" w:rsidP="00246FE3">
      <w:pPr>
        <w:spacing w:after="0"/>
        <w:ind w:firstLine="720"/>
        <w:jc w:val="both"/>
        <w:textAlignment w:val="baseline"/>
      </w:pPr>
      <w:r>
        <w:t xml:space="preserve">Again, a single </w:t>
      </w:r>
      <w:commentRangeStart w:id="63"/>
      <w:r>
        <w:t xml:space="preserve">paper has investigated </w:t>
      </w:r>
      <w:commentRangeEnd w:id="63"/>
      <w:r>
        <w:rPr>
          <w:rStyle w:val="CommentReference"/>
          <w:rFonts w:eastAsiaTheme="majorEastAsia"/>
        </w:rPr>
        <w:commentReference w:id="63"/>
      </w:r>
      <w:r>
        <w:t xml:space="preserve">the </w:t>
      </w:r>
      <w:r w:rsidRPr="00D12C41">
        <w:t>δ</w:t>
      </w:r>
      <w:r w:rsidRPr="00D12C41">
        <w:rPr>
          <w:vertAlign w:val="superscript"/>
        </w:rPr>
        <w:t>60</w:t>
      </w:r>
      <w:r w:rsidRPr="00D12C41">
        <w:t>Ni</w:t>
      </w:r>
      <w:r>
        <w:t xml:space="preserve"> of euxinic sediments, but this is a small sink, and its isotopic composition is not expected to have a major impact on the global marine isotope mass balance. To obtain a representation of the euxinic sink in the open ocean, </w:t>
      </w:r>
      <w:r>
        <w:fldChar w:fldCharType="begin" w:fldLock="1"/>
      </w:r>
      <w:r>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manualFormatting":"Vance et al. (2016)","plainTextFormattedCitation":"(Vance et al., 2016)","previouslyFormattedCitation":"(Vance et al., 2016)"},"properties":{"noteIndex":0},"schema":"https://github.com/citation-style-language/schema/raw/master/csl-citation.json"}</w:instrText>
      </w:r>
      <w:r>
        <w:fldChar w:fldCharType="separate"/>
      </w:r>
      <w:r w:rsidRPr="00D12C41">
        <w:rPr>
          <w:noProof/>
        </w:rPr>
        <w:t xml:space="preserve">Vance et al. </w:t>
      </w:r>
      <w:r>
        <w:rPr>
          <w:noProof/>
        </w:rPr>
        <w:t>(</w:t>
      </w:r>
      <w:r w:rsidRPr="00D12C41">
        <w:rPr>
          <w:noProof/>
        </w:rPr>
        <w:t>2016)</w:t>
      </w:r>
      <w:r>
        <w:fldChar w:fldCharType="end"/>
      </w:r>
      <w:r>
        <w:t xml:space="preserve"> measured euxinic sulfide-rich sediments from the Black Sea and found sediments and Black Sea seawater have Ni isotopic compositions of 0.3</w:t>
      </w:r>
      <w:r w:rsidRPr="00BF6843">
        <w:t>‰</w:t>
      </w:r>
      <w:r>
        <w:t xml:space="preserve"> to 0.6</w:t>
      </w:r>
      <w:r w:rsidRPr="00BF6843">
        <w:t>‰</w:t>
      </w:r>
      <w:r>
        <w:t xml:space="preserve"> and ~1.35</w:t>
      </w:r>
      <w:r w:rsidRPr="00BF6843">
        <w:t>‰</w:t>
      </w:r>
      <w:r>
        <w:t>, respectively. In published marine Ni budgets, euxinic sediments are assigned a Ni isotopic composition of +0.45</w:t>
      </w:r>
      <w:r w:rsidRPr="00BF6843">
        <w:t>‰</w:t>
      </w:r>
      <w:r>
        <w:t xml:space="preserve"> </w:t>
      </w:r>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3","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 Little et al., 2020)","plainTextFormattedCitation":"(Ciscato et al., 2018; Gueguen and Rouxel, 2021; Little et al., 2020)","previouslyFormattedCitation":"(Ciscato et al., 2018; Gueguen and Rouxel, 2021; Little et al., 2020)"},"properties":{"noteIndex":0},"schema":"https://github.com/citation-style-language/schema/raw/master/csl-citation.json"}</w:instrText>
      </w:r>
      <w:r>
        <w:fldChar w:fldCharType="separate"/>
      </w:r>
      <w:r w:rsidRPr="004D64B8">
        <w:rPr>
          <w:noProof/>
        </w:rPr>
        <w:t>(Ciscato et al., 2018; Gueguen and Rouxel, 2021; Little et al., 2020)</w:t>
      </w:r>
      <w:r>
        <w:fldChar w:fldCharType="end"/>
      </w:r>
      <w:r>
        <w:t xml:space="preserve">. While euxinic sediments are isotopically lighter than seawater, the sink is not of sufficient size to significantly alter the budget. </w:t>
      </w:r>
    </w:p>
    <w:p w14:paraId="1FDF7A45" w14:textId="77777777" w:rsidR="00246FE3" w:rsidRDefault="00246FE3" w:rsidP="00246FE3">
      <w:pPr>
        <w:spacing w:after="0"/>
        <w:ind w:firstLine="720"/>
        <w:jc w:val="both"/>
        <w:textAlignment w:val="baseline"/>
      </w:pPr>
      <w:commentRangeStart w:id="64"/>
      <w:r>
        <w:t xml:space="preserve">The isotopic compositions of the major sinks are clearly less known than the sources. The Ni isotopic composition of the largest known sink, Fe-Mn sediments, encompasses the entire known natural range of Ni isotopic composition. </w:t>
      </w:r>
      <w:commentRangeEnd w:id="64"/>
      <w:r>
        <w:rPr>
          <w:rStyle w:val="CommentReference"/>
          <w:rFonts w:eastAsiaTheme="majorEastAsia"/>
        </w:rPr>
        <w:commentReference w:id="64"/>
      </w:r>
      <w:r>
        <w:t xml:space="preserve">There are only a handful of samples to represent the upwelling region OM sink and there </w:t>
      </w:r>
      <w:proofErr w:type="gramStart"/>
      <w:r>
        <w:t>is</w:t>
      </w:r>
      <w:proofErr w:type="gramEnd"/>
      <w:r>
        <w:t xml:space="preserve"> no readily available measurements of </w:t>
      </w:r>
      <w:r w:rsidRPr="00D12C41">
        <w:t>δ</w:t>
      </w:r>
      <w:r w:rsidRPr="00D12C41">
        <w:rPr>
          <w:vertAlign w:val="superscript"/>
        </w:rPr>
        <w:t>60</w:t>
      </w:r>
      <w:r w:rsidRPr="00D12C41">
        <w:t>Ni</w:t>
      </w:r>
      <w:r>
        <w:t xml:space="preserve"> in pelagic OM. Work to better understand </w:t>
      </w:r>
      <w:r w:rsidRPr="00D12C41">
        <w:t>δ</w:t>
      </w:r>
      <w:r w:rsidRPr="00D12C41">
        <w:rPr>
          <w:vertAlign w:val="superscript"/>
        </w:rPr>
        <w:t>60</w:t>
      </w:r>
      <w:r w:rsidRPr="00D12C41">
        <w:t>Ni</w:t>
      </w:r>
      <w:r>
        <w:t xml:space="preserve"> variability in Fe-Mn sediments and adding to the small OM sample set will surely be useful. </w:t>
      </w:r>
      <w:commentRangeStart w:id="65"/>
      <w:r>
        <w:t xml:space="preserve">But, what about the fluxes that have been often omitted from previous marine Ni budgets? </w:t>
      </w:r>
      <w:commentRangeEnd w:id="65"/>
      <w:r>
        <w:rPr>
          <w:rStyle w:val="CommentReference"/>
          <w:rFonts w:eastAsiaTheme="majorEastAsia"/>
        </w:rPr>
        <w:commentReference w:id="65"/>
      </w:r>
    </w:p>
    <w:p w14:paraId="5B625CB1" w14:textId="77777777" w:rsidR="00246FE3" w:rsidRDefault="00246FE3" w:rsidP="00246FE3">
      <w:pPr>
        <w:pStyle w:val="Heading2"/>
      </w:pPr>
      <w:bookmarkStart w:id="66" w:name="_Toc78742000"/>
      <w:bookmarkStart w:id="67" w:name="_Toc78742116"/>
      <w:r>
        <w:t>Missing Components</w:t>
      </w:r>
      <w:bookmarkEnd w:id="66"/>
      <w:bookmarkEnd w:id="67"/>
    </w:p>
    <w:p w14:paraId="678AD1E8" w14:textId="77777777" w:rsidR="00246FE3" w:rsidRPr="0013151A" w:rsidRDefault="00246FE3" w:rsidP="00246FE3">
      <w:pPr>
        <w:pStyle w:val="Heading4"/>
      </w:pPr>
      <w:commentRangeStart w:id="68"/>
      <w:commentRangeStart w:id="69"/>
      <w:r w:rsidRPr="0013151A">
        <w:t xml:space="preserve">Hydrothermal </w:t>
      </w:r>
      <w:r>
        <w:t>Fluid</w:t>
      </w:r>
      <w:commentRangeEnd w:id="68"/>
      <w:r>
        <w:rPr>
          <w:rStyle w:val="CommentReference"/>
          <w:rFonts w:ascii="Times New Roman" w:eastAsia="Times New Roman" w:hAnsi="Times New Roman" w:cs="Times New Roman"/>
          <w:i w:val="0"/>
          <w:iCs w:val="0"/>
          <w:color w:val="auto"/>
        </w:rPr>
        <w:commentReference w:id="68"/>
      </w:r>
      <w:commentRangeEnd w:id="69"/>
      <w:r>
        <w:rPr>
          <w:rStyle w:val="CommentReference"/>
          <w:rFonts w:ascii="Times New Roman" w:eastAsia="Times New Roman" w:hAnsi="Times New Roman" w:cs="Times New Roman"/>
          <w:i w:val="0"/>
          <w:iCs w:val="0"/>
          <w:color w:val="auto"/>
        </w:rPr>
        <w:commentReference w:id="69"/>
      </w:r>
    </w:p>
    <w:p w14:paraId="53A3A8CA" w14:textId="77777777" w:rsidR="00246FE3" w:rsidRDefault="00246FE3" w:rsidP="00246FE3">
      <w:pPr>
        <w:ind w:firstLine="720"/>
        <w:jc w:val="both"/>
      </w:pPr>
      <w:r>
        <w:t xml:space="preserve">Hydrothermal fluid has been suggested as a possible Ni source, but no </w:t>
      </w:r>
      <w:commentRangeStart w:id="70"/>
      <w:r>
        <w:t xml:space="preserve">data </w:t>
      </w:r>
      <w:commentRangeEnd w:id="70"/>
      <w:r>
        <w:rPr>
          <w:rStyle w:val="CommentReference"/>
          <w:rFonts w:eastAsiaTheme="majorEastAsia"/>
        </w:rPr>
        <w:commentReference w:id="70"/>
      </w:r>
      <w:r>
        <w:t xml:space="preserve">yet suggests that hydrothermal activity is of the appropriate magnitude or isotopic composition to account for </w:t>
      </w:r>
      <w:r>
        <w:lastRenderedPageBreak/>
        <w:t xml:space="preserve">the isotope mass imbalance. To robustly investigate this flux, each hydrothermal regime must be considered individually, as they may have different Ni fluxes. For fluids from high temperature on axis systems, to the best of our knowledge, the highest observed [Ni] is ~3 </w:t>
      </w:r>
      <w:proofErr w:type="spellStart"/>
      <w:r>
        <w:t>μM</w:t>
      </w:r>
      <w:proofErr w:type="spellEnd"/>
      <w:r>
        <w:t xml:space="preserve"> from the Rainbow vent field on the Mid-Atlantic Ridge </w:t>
      </w:r>
      <w:r>
        <w:fldChar w:fldCharType="begin" w:fldLock="1"/>
      </w:r>
      <w:r>
        <w:instrText xml:space="preserve">ADDIN CSL_CITATION {"citationItems":[{"id":"ITEM-1","itemData":{"DOI":"10.1016/S0009-2541(01)00351-5","ISSN":"00092541","abstract":"Fluids were collected from the Rainbow vent field (36°14′ N) on the Mid-Atlantic Ridge (MAR) during the 1997 diving FLORES cruise. This vent field, in ultramafic rocks at a depth of 2300 m, is composed of </w:instrText>
      </w:r>
      <w:r>
        <w:rPr>
          <w:rFonts w:ascii="Cambria Math" w:hAnsi="Cambria Math" w:cs="Cambria Math"/>
        </w:rPr>
        <w:instrText>∼</w:instrText>
      </w:r>
      <w:r>
        <w:instrText xml:space="preserve"> 10 black smokers emitting acidic (pH </w:instrText>
      </w:r>
      <w:r>
        <w:rPr>
          <w:rFonts w:ascii="Cambria Math" w:hAnsi="Cambria Math" w:cs="Cambria Math"/>
        </w:rPr>
        <w:instrText>∼</w:instrText>
      </w:r>
      <w:r>
        <w:instrText xml:space="preserve"> 2.8) fluids at 365 °C. The low pH of the hot-temperature Rainbow fluids likely results from seawater-ultramafic rock interaction that releases H+ ions into reducing hydrothermal fluids. Fluid chemistry is strongly influenced by phase separation generating Cl-rich brines (ClEM = 750 mM) strongly enriched with Mn, Fe, Co, Ni, Cu, Zn, Ag, Cd, Cs, Pb, Y, and rare earth elements (REE). REE and transition metal abundance (particularly Fe and Mn) in the Rainbow fluids is dramatically higher than in other MAR fluids. The abundance of trace element and REE enrichment is due to the greater solubility of these elements that is strongly favored by Cl-complexation at low-pH and high-temperature conditions. Chondrite-normalized REE patterns show strong LREE enrichment with evidence of the typical Eu anomaly. This REE partitioning suggests that either (1) ultramafic rocks represent only a part of rocks leached during hydrothermal alteration and/or (2) that the unique Rainbow fluid temperature, pH, and redox state issued from the ultramafic character of leached substratum can produce unique REE partitioning. © 2002 Elsevier Science B.V. All rights reserved.","author":[{"dropping-particle":"","family":"Douville","given":"E.","non-dropping-particle":"","parse-names":false,"suffix":""},{"dropping-particle":"","family":"Charlou","given":"J. L.","non-dropping-particle":"","parse-names":false,"suffix":""},{"dropping-particle":"","family":"Oelkers","given":"E. H.","non-dropping-particle":"","parse-names":false,"suffix":""},{"dropping-particle":"","family":"Bienvenu","given":"P.","non-dropping-particle":"","parse-names":false,"suffix":""},{"dropping-particle":"","family":"Jove Colon","given":"C. F.","non-dropping-particle":"","parse-names":false,"suffix":""},{"dropping-particle":"","family":"Donval","given":"J. P.","non-dropping-particle":"","parse-names":false,"suffix":""},{"dropping-particle":"","family":"Fouquet","given":"Y.","non-dropping-particle":"","parse-names":false,"suffix":""},{"dropping-particle":"","family":"Prieur","given":"D.","non-dropping-particle":"","parse-names":false,"suffix":""},{"dropping-particle":"","family":"Appriou","given":"P.","non-dropping-particle":"","parse-names":false,"suffix":""}],"container-title":"Chemical Geology","id":"ITEM-1","issued":{"date-parts":[["2002"]]},"title":"The rainbow vent fluids (36°14′N, MAR): The influence of ultramafic rocks and phase separation on trace metal content in Mid-Atlantic Ridge hydrothermal fluids","type":"article-journal"},"uris":["http://www.mendeley.com/documents/?uuid=1e075852-9ddb-3aeb-840b-c8e8e532cb0a"]}],"mendeley":{"formattedCitation":"(Douville et al., 2002)","plainTextFormattedCitation":"(Douville et al., 2002)","previouslyFormattedCitation":"(Douville et al., 2002)"},"properties":{"noteIndex":0},"schema":"https://github.com/citation-style-language/schema/raw/master/csl-citation.json"}</w:instrText>
      </w:r>
      <w:r>
        <w:fldChar w:fldCharType="separate"/>
      </w:r>
      <w:r w:rsidRPr="00AD5DDD">
        <w:rPr>
          <w:noProof/>
        </w:rPr>
        <w:t>(Douville et al., 2002)</w:t>
      </w:r>
      <w:r>
        <w:fldChar w:fldCharType="end"/>
      </w:r>
      <w:r>
        <w:t xml:space="preserve">. </w:t>
      </w:r>
      <w:proofErr w:type="spellStart"/>
      <w:r>
        <w:t>Ciscato</w:t>
      </w:r>
      <w:proofErr w:type="spellEnd"/>
      <w:r>
        <w:t xml:space="preserve"> et al. (2018) highlighted that even if all of the hydrothermal fluid was so enriched in Ni, assuming an axial flux of 3x10</w:t>
      </w:r>
      <w:r>
        <w:rPr>
          <w:vertAlign w:val="superscript"/>
        </w:rPr>
        <w:t xml:space="preserve">13 </w:t>
      </w:r>
      <w:r>
        <w:t>kg/</w:t>
      </w:r>
      <w:proofErr w:type="spellStart"/>
      <w:r>
        <w:t>yr</w:t>
      </w:r>
      <w:proofErr w:type="spellEnd"/>
      <w:r>
        <w:t xml:space="preserve"> </w:t>
      </w:r>
      <w:r>
        <w:fldChar w:fldCharType="begin" w:fldLock="1"/>
      </w:r>
      <w:r>
        <w:instrText>ADDIN CSL_CITATION {"citationItems":[{"id":"ITEM-1","itemData":{"DOI":"10.1146/annurev.earth.24.1.191","ISSN":"0084-6597","abstract":"Estimates of hydrothermal heat and water fluxes derived from various geochemical approaches are presented as are hydrothermal chemical fluxes at the ridge axis, off axis, and as affected by hydrothermal plumes. -from Authors","author":[{"dropping-particle":"","family":"Elderfield","given":"H.","non-dropping-particle":"","parse-names":false,"suffix":""},{"dropping-particle":"","family":"Schultz","given":"A.","non-dropping-particle":"","parse-names":false,"suffix":""}],"container-title":"Annual Review of Earth &amp; Planetary Sciences","id":"ITEM-1","issued":{"date-parts":[["1996"]]},"page":"191-224","title":"Mid-ocean ridge hydrothermal fluxes and the chemical composition of the ocean","type":"article-journal","volume":"24"},"uris":["http://www.mendeley.com/documents/?uuid=7cf8a436-1882-3bd0-b043-abb46de43bb8"]}],"mendeley":{"formattedCitation":"(Elderfield and Schultz, 1996)","plainTextFormattedCitation":"(Elderfield and Schultz, 1996)","previouslyFormattedCitation":"(Elderfield and Schultz, 1996)"},"properties":{"noteIndex":0},"schema":"https://github.com/citation-style-language/schema/raw/master/csl-citation.json"}</w:instrText>
      </w:r>
      <w:r>
        <w:fldChar w:fldCharType="separate"/>
      </w:r>
      <w:r w:rsidRPr="00307069">
        <w:rPr>
          <w:noProof/>
        </w:rPr>
        <w:t>(Elderfield and Schultz, 1996)</w:t>
      </w:r>
      <w:r>
        <w:fldChar w:fldCharType="end"/>
      </w:r>
      <w:r>
        <w:t>, the total flux from these types of hydrothermal systems would be less than 25% of the riverine Ni flux (calculated as 9x10</w:t>
      </w:r>
      <w:r>
        <w:rPr>
          <w:vertAlign w:val="superscript"/>
        </w:rPr>
        <w:t>7</w:t>
      </w:r>
      <w:r>
        <w:t xml:space="preserve"> Ni mol/</w:t>
      </w:r>
      <w:proofErr w:type="spellStart"/>
      <w:r>
        <w:t>yr</w:t>
      </w:r>
      <w:proofErr w:type="spellEnd"/>
      <w:r>
        <w:t xml:space="preserve"> her</w:t>
      </w:r>
      <w:commentRangeStart w:id="71"/>
      <w:r>
        <w:t xml:space="preserve">e). </w:t>
      </w:r>
      <w:commentRangeEnd w:id="71"/>
      <w:r>
        <w:rPr>
          <w:rStyle w:val="CommentReference"/>
          <w:rFonts w:eastAsiaTheme="majorEastAsia"/>
        </w:rPr>
        <w:commentReference w:id="71"/>
      </w:r>
      <w:r>
        <w:t>Vent fluids collected from six Mid-Atlantic Ridge hydrothermal systems all had Ni concentrations less than 2</w:t>
      </w:r>
      <w:r w:rsidRPr="00307069">
        <w:t xml:space="preserve"> </w:t>
      </w:r>
      <w:proofErr w:type="spellStart"/>
      <w:r>
        <w:t>μM</w:t>
      </w:r>
      <w:proofErr w:type="spellEnd"/>
      <w:r>
        <w:t xml:space="preserve"> </w:t>
      </w:r>
      <w:r>
        <w:fldChar w:fldCharType="begin" w:fldLock="1"/>
      </w:r>
      <w:r>
        <w:instrText xml:space="preserve">ADDIN CSL_CITATION {"citationItems":[{"id":"ITEM-1","itemData":{"DOI":"10.1016/S0009-2541(01)00351-5","ISSN":"00092541","abstract":"Fluids were collected from the Rainbow vent field (36°14′ N) on the Mid-Atlantic Ridge (MAR) during the 1997 diving FLORES cruise. This vent field, in ultramafic rocks at a depth of 2300 m, is composed of </w:instrText>
      </w:r>
      <w:r>
        <w:rPr>
          <w:rFonts w:ascii="Cambria Math" w:hAnsi="Cambria Math" w:cs="Cambria Math"/>
        </w:rPr>
        <w:instrText>∼</w:instrText>
      </w:r>
      <w:r>
        <w:instrText xml:space="preserve"> 10 black smokers emitting acidic (pH </w:instrText>
      </w:r>
      <w:r>
        <w:rPr>
          <w:rFonts w:ascii="Cambria Math" w:hAnsi="Cambria Math" w:cs="Cambria Math"/>
        </w:rPr>
        <w:instrText>∼</w:instrText>
      </w:r>
      <w:r>
        <w:instrText xml:space="preserve"> 2.8) fluids at 365 °C. The low pH of the hot-temperature Rainbow fluids likely results from seawater-ultramafic rock interaction that releases H+ ions into reducing hydrothermal fluids. Fluid chemistry is strongly influenced by phase separation generating Cl-rich brines (ClEM = 750 mM) strongly enriched with Mn, Fe, Co, Ni, Cu, Zn, Ag, Cd, Cs, Pb, Y, and rare earth elements (REE). REE and transition metal abundance (particularly Fe and Mn) in the Rainbow fluids is dramatically higher than in other MAR fluids. The abundance of trace element and REE enrichment is due to the greater solubility of these elements that is strongly favored by Cl-complexation at low-pH and high-temperature conditions. Chondrite-normalized REE patterns show strong LREE enrichment with evidence of the typical Eu anomaly. This REE partitioning suggests that either (1) ultramafic rocks represent only a part of rocks leached during hydrothermal alteration and/or (2) that the unique Rainbow fluid temperature, pH, and redox state issued from the ultramafic character of leached substratum can produce unique REE partitioning. © 2002 Elsevier Science B.V. All rights reserved.","author":[{"dropping-particle":"","family":"Douville","given":"E.","non-dropping-particle":"","parse-names":false,"suffix":""},{"dropping-particle":"","family":"Charlou","given":"J. L.","non-dropping-particle":"","parse-names":false,"suffix":""},{"dropping-particle":"","family":"Oelkers","given":"E. H.","non-dropping-particle":"","parse-names":false,"suffix":""},{"dropping-particle":"","family":"Bienvenu","given":"P.","non-dropping-particle":"","parse-names":false,"suffix":""},{"dropping-particle":"","family":"Jove Colon","given":"C. F.","non-dropping-particle":"","parse-names":false,"suffix":""},{"dropping-particle":"","family":"Donval","given":"J. P.","non-dropping-particle":"","parse-names":false,"suffix":""},{"dropping-particle":"","family":"Fouquet","given":"Y.","non-dropping-particle":"","parse-names":false,"suffix":""},{"dropping-particle":"","family":"Prieur","given":"D.","non-dropping-particle":"","parse-names":false,"suffix":""},{"dropping-particle":"","family":"Appriou","given":"P.","non-dropping-particle":"","parse-names":false,"suffix":""}],"container-title":"Chemical Geology","id":"ITEM-1","issued":{"date-parts":[["2002"]]},"title":"The rainbow vent fluids (36°14′N, MAR): The influence of ultramafic rocks and phase separation on trace metal content in Mid-Atlantic Ridge hydrothermal fluids","type":"article-journal"},"uris":["http://www.mendeley.com/documents/?uuid=1e075852-9ddb-3aeb-840b-c8e8e532cb0a"]}],"mendeley":{"formattedCitation":"(Douville et al., 2002)","manualFormatting":"(Douville et al., 2002 and references therein)","plainTextFormattedCitation":"(Douville et al., 2002)","previouslyFormattedCitation":"(Douville et al., 2002)"},"properties":{"noteIndex":0},"schema":"https://github.com/citation-style-language/schema/raw/master/csl-citation.json"}</w:instrText>
      </w:r>
      <w:r>
        <w:fldChar w:fldCharType="separate"/>
      </w:r>
      <w:r w:rsidRPr="00307069">
        <w:rPr>
          <w:noProof/>
        </w:rPr>
        <w:t>(Douville et al., 2002</w:t>
      </w:r>
      <w:r>
        <w:rPr>
          <w:noProof/>
        </w:rPr>
        <w:t xml:space="preserve"> and references therein</w:t>
      </w:r>
      <w:r w:rsidRPr="00307069">
        <w:rPr>
          <w:noProof/>
        </w:rPr>
        <w:t>)</w:t>
      </w:r>
      <w:r>
        <w:fldChar w:fldCharType="end"/>
      </w:r>
      <w:r>
        <w:t xml:space="preserve">. In addition, there is no observed increase in [Ni] across the Mid-Atlantic Ridge from the GEOTRACES transect GP16, suggesting these types of hydrothermal systems are not a significant input of Ni (Fig XXX) (cite </w:t>
      </w:r>
      <w:proofErr w:type="spellStart"/>
      <w:r>
        <w:t>ciscato</w:t>
      </w:r>
      <w:proofErr w:type="spellEnd"/>
      <w:r>
        <w:t xml:space="preserve"> and </w:t>
      </w:r>
      <w:proofErr w:type="spellStart"/>
      <w:r>
        <w:t>geotraces</w:t>
      </w:r>
      <w:proofErr w:type="spellEnd"/>
      <w:r>
        <w:t xml:space="preserve">?). Low temperature, ridge flank systems, which have much larger fluxes of water than the high temperature than the high temperature systems, also do not appear to be a source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 xml:space="preserve">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id":"ITEM-2","itemData":{"DOI":"10.1016/S0016-7037(02)00894-3","ISSN":"00167037","abstract":"Warm (25°C) hydrothermal springs have been sampled on Baby Bare, a basaltic outcrop on 3.5-Ma-old crust </w:instrText>
      </w:r>
      <w:r>
        <w:rPr>
          <w:rFonts w:ascii="Cambria Math" w:hAnsi="Cambria Math" w:cs="Cambria Math"/>
        </w:rPr>
        <w:instrText>∼</w:instrText>
      </w:r>
      <w:r>
        <w:instrText xml:space="preserve"> 100-km East of the Endeavor Segment of the Juan de Fuca Ridge. The source for these springs is a 62 to 64°C formation water that has cooled conductively as it ascends to feed the springs. This water originated as bottom seawater that probably descended into basement </w:instrText>
      </w:r>
      <w:r>
        <w:rPr>
          <w:rFonts w:ascii="Cambria Math" w:hAnsi="Cambria Math" w:cs="Cambria Math"/>
        </w:rPr>
        <w:instrText>∼</w:instrText>
      </w:r>
      <w:r>
        <w:instrText>52 km to the Southwest at another, much larger outcrop called Grizzly Bare. As this seawater flows towards Baby Bare, it is heated and altered by reactions within basaltic basement and by diffusive fluxes to and from the overlying sediment. Concentrations of Mn, Co, Ni, Zn, Cd, and Mo in the spring waters are greater than in bottom seawater, indicating that the oceanic crust is a source for these elements to the oceans. At least a portion of this increase probably results from the redox cycling of Mn in sedimentary sources near the basement interface that produces a diffusive flux to basement formation waters. Additional removal of Mo and inputs of the other five elements to two of the three springs are observed locally near sites of venting, where density gradients can form shallow circulation cells within the sediment and diffusive exchange occurs. Concentrations of Cu, U, V, Y, and the rare earth elements (REEs, excluding Ce) in these samples are less than in bottom seawater, indicating that the oceanic crust is a net sink for these elements in this environment. Copper is probably removed into newly formed carbonate and/or sulfide phases. Removal of the oxyanions U and V is consistent with a net removal of phosphate demonstrated previously for ridge-flank hydrothermal systems. Similarly, removal of Y and the REEs is associated with carbonate, phosphate-rich, and oxide phases. Calculated maximum global chemical fluxes from \"warm\" ridge-flank hydrothermal systems such as Baby Bare are insignificant relative to riverine fluxes for these elements, except possibly for Mn and Mo. The impact on global geochemical budgets for these elements from lower temperature (&lt;25°C) alteration on ridge flanks is still unknown, but it may well be larger than for warm ridge flanks. © 2002 Elsevier Science Ltd.","author":[{"dropping-particle":"","family":"Wheat","given":"C. Geoffrey","non-dropping-particle":"","parse-names":false,"suffix":""},{"dropping-particle":"","family":"Mottl","given":"Michael J.","non-dropping-particle":"","parse-names":false,"suffix":""},{"dropping-particle":"","family":"Rudnicki","given":"Mark","non-dropping-particle":"","parse-names":false,"suffix":""}],"container-title":"Geochimica et Cosmochimica Acta","id":"ITEM-2","issue":"21","issued":{"date-parts":[["2002"]]},"page":"3693-3705","title":"Trace element and REE composition of a low-temperature ridge-flank hydrothermal spring","type":"article-journal","volume":"66"},"uris":["http://www.mendeley.com/documents/?uuid=3f1d83a9-64d3-4fa2-8924-ff754f91aec0"]}],"mendeley":{"formattedCitation":"(Wheat et al., 2003, 2002)","plainTextFormattedCitation":"(Wheat et al., 2003, 2002)","previouslyFormattedCitation":"(Wheat et al., 2003, 2002)"},"properties":{"noteIndex":0},"schema":"https://github.com/citation-style-language/schema/raw/master/csl-citation.json"}</w:instrText>
      </w:r>
      <w:r>
        <w:fldChar w:fldCharType="separate"/>
      </w:r>
      <w:r w:rsidRPr="00C82032">
        <w:rPr>
          <w:noProof/>
        </w:rPr>
        <w:t>(Wheat et al., 2003, 2002)</w:t>
      </w:r>
      <w:r>
        <w:fldChar w:fldCharType="end"/>
      </w:r>
      <w:r>
        <w:t xml:space="preserve"> conducted two studies exploring ~65℃ and 25℃ ridge flank systems and found a very small source (1.5% of the riverine flux) or a very small sink (-1.8% of the riverine flux, corrected for modern estimate of river flux) of Ni, respectively. However, ridge flanks of these temperatures (≥25℃) account for only 25% of the total convective heat loss from ridge flank type hydrothermal systems (and </w:t>
      </w:r>
      <w:r w:rsidRPr="00373D70">
        <w:t>17% of the total oceanic convective heat loss</w:t>
      </w:r>
      <w:r>
        <w:t xml:space="preserve">). The remaining 75% of the convective heat loss, and a significant portion of the fluid flux, comes from cooler ridge flank systems (≤25℃) which may create fluids with different Ni concentrations and could either be a source or sink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mendeley":{"formattedCitation":"(Wheat et al., 2003)","plainTextFormattedCitation":"(Wheat et al., 2003)","previouslyFormattedCitation":"(Wheat et al., 2003)"},"properties":{"noteIndex":0},"schema":"https://github.com/citation-style-language/schema/raw/master/csl-citation.json"}</w:instrText>
      </w:r>
      <w:r>
        <w:fldChar w:fldCharType="separate"/>
      </w:r>
      <w:r w:rsidRPr="001503EA">
        <w:rPr>
          <w:noProof/>
        </w:rPr>
        <w:t>(Wheat et al., 2003)</w:t>
      </w:r>
      <w:r>
        <w:fldChar w:fldCharType="end"/>
      </w:r>
      <w:r>
        <w:t>.</w:t>
      </w:r>
    </w:p>
    <w:p w14:paraId="488F42B8" w14:textId="77777777" w:rsidR="00246FE3" w:rsidRDefault="00246FE3" w:rsidP="00246FE3">
      <w:pPr>
        <w:ind w:firstLine="720"/>
        <w:jc w:val="both"/>
      </w:pPr>
      <w:r>
        <w:t xml:space="preserve">If the hydrothermal flux was of the appropriate size, would it be the appropriate isotopic composition to balance the equation? Most of what is known about the isotopic </w:t>
      </w:r>
      <w:r w:rsidRPr="0095328E">
        <w:t>composition</w:t>
      </w:r>
      <w:r>
        <w:t xml:space="preserve"> of hydrothermal fluids is indirect, but almost all data point to hydrothermal fluids being isotopically light relative to seawater. </w:t>
      </w:r>
      <w:commentRangeStart w:id="72"/>
      <w:r>
        <w:t>The first estimates of hydrothermal fluid δ</w:t>
      </w:r>
      <w:r>
        <w:rPr>
          <w:vertAlign w:val="superscript"/>
        </w:rPr>
        <w:t>60</w:t>
      </w:r>
      <w:r>
        <w:t xml:space="preserve">Ni was also the only one </w:t>
      </w:r>
      <w:commentRangeEnd w:id="72"/>
      <w:r>
        <w:rPr>
          <w:rStyle w:val="CommentReference"/>
          <w:rFonts w:eastAsiaTheme="majorEastAsia"/>
        </w:rPr>
        <w:commentReference w:id="72"/>
      </w:r>
      <w:r>
        <w:t xml:space="preserve">to suggest that they were isotopically similar to seawater (~1.5‰), based on analyses of Fe-Mn crusts near the mid-ocean ridge </w:t>
      </w:r>
      <w:r>
        <w:fldChar w:fldCharType="begin" w:fldLock="1"/>
      </w:r>
      <w: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plainTextFormattedCitation":"(Gall et al., 2013)","previouslyFormattedCitation":"(Gall et al., 2013)"},"properties":{"noteIndex":0},"schema":"https://github.com/citation-style-language/schema/raw/master/csl-citation.json"}</w:instrText>
      </w:r>
      <w:r>
        <w:fldChar w:fldCharType="separate"/>
      </w:r>
      <w:r w:rsidRPr="00C612C1">
        <w:rPr>
          <w:noProof/>
        </w:rPr>
        <w:t>(Gall et al., 2013)</w:t>
      </w:r>
      <w:r>
        <w:fldChar w:fldCharType="end"/>
      </w:r>
      <w:r>
        <w:t>. However, there was no correlation with δ</w:t>
      </w:r>
      <w:r>
        <w:rPr>
          <w:vertAlign w:val="superscript"/>
        </w:rPr>
        <w:t>60</w:t>
      </w:r>
      <w:r>
        <w:t>Ni and distance from a mid-ocean ridge. Other estimates focused on the narrow range of δ</w:t>
      </w:r>
      <w:r>
        <w:rPr>
          <w:vertAlign w:val="superscript"/>
        </w:rPr>
        <w:t>60</w:t>
      </w:r>
      <w:r>
        <w:t>Ni for ultramafic and mafic rock (~</w:t>
      </w:r>
      <w:commentRangeStart w:id="73"/>
      <w:r>
        <w:t>0.1</w:t>
      </w:r>
      <w:commentRangeEnd w:id="73"/>
      <w:r>
        <w:rPr>
          <w:rStyle w:val="CommentReference"/>
          <w:rFonts w:eastAsiaTheme="majorEastAsia"/>
        </w:rPr>
        <w:commentReference w:id="73"/>
      </w:r>
      <w:r>
        <w:t xml:space="preserve">‰, </w:t>
      </w:r>
      <w:r>
        <w:fldChar w:fldCharType="begin" w:fldLock="1"/>
      </w:r>
      <w:r>
        <w:instrText xml:space="preserve">ADDIN CSL_CITATION {"citationItems":[{"id":"ITEM-1","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1","issue":"27","issued":{"date-parts":[["2009"]]},"page":"10944-10948","title":"A biomarker based on the stable isotopes of nickel","type":"article-journal","volume":"106"},"uris":["http://www.mendeley.com/documents/?uuid=e00ef182-4fae-311a-985e-b77beb2c3686"]},{"id":"ITEM-2","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Pr>
          <w:rFonts w:ascii="Cambria Math" w:hAnsi="Cambria Math" w:cs="Cambria Math"/>
        </w:rPr>
        <w:instrText>∼</w:instrText>
      </w:r>
      <w:r>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2","issue":"8","issued":{"date-parts":[["2019"]]},"page":"1639-1651","publisher":"Royal Society of Chemistry","title":"A novel purification method for high precision measurement of Ni isotopes by double spike MC-ICP-MS","type":"article-journal","volume":"34"},"uris":["http://www.mendeley.com/documents/?uuid=4e112999-6ca8-4fc5-86f7-505dda003ce8"]},{"id":"ITEM-3","itemData":{"DOI":"10.2138/rmg.2017.82.12","ISBN":"9783110545630","abstract":"Nickel is an iron-peak element with 5 stable isotopes (see Table 1) which is both cosmochemically abundant and rich in the information carried in its isotopic signature. Significantly, 60Ni is the radiogenic daughter of 60Fe, a short-lived nuclide (t1/2 = 2.62 Ma; Rugel et al. 2009) of a major element. 60Fe has the potential to be both an important heat source and chronometer in the early solar system. 60Ni abundances serve to document the prior importance 60Fe and this is a topic of on-going debate (see Extinct 60Fe and radiogenic 60Ni). The four other stable Ni nuclides span a sizeable relative mass range of ~10%, including the notably neutron-rich nuclide 64Ni. The relative abundances of these isotopes vary with diverse stellar formation environments and provide a valuable record of the nucleosynthetic heritage of Ni in the solar system (see Nucleosynthetic Ni isotopic variations). Ni occurs widely as both elemental and divalent cationic species, substituting for Fe and Mg in common silicate structures and forming Fe/Ni metal alloys. The Ni isotope chemistry of all the major planetary reservoirs and fractionations between them can thus be characterized (see Mass-Dependent Ni isotopic Variability). Ni is also a bio-essential element and its fractionation during low-temperature biogeochemical cycling is a topic that has attracted recent attention (see Mass-Dependent Ni isotopic Variability).NotationMuch of the work into Ni has been cosmochemical, focussing on the nucleosynthetic origins of different meteoritic components. Such studies have primarily investigated mass-independent isotopic variations, both radiogenic and non-radiogenic, which require choosing a reference isotope pair for normalization. Throughout this work we use 58Ni–61Ni as the normalizing pair, in keeping with current practice in the field. An alternative 58Ni–62Ni normalization scheme has previously been used for bulk …","author":[{"dropping-particle":"","family":"Elliott","given":"Tim","non-dropping-particle":"","parse-names":false,"suffix":""},{"dropping-particle":"","family":"Steele","given":"Robert C.J.","non-dropping-particle":"","parse-names":false,"suffix":""}],"container-title":"Non-Traditional Stable Isotopes","id":"ITEM-3","issued":{"date-parts":[["2017","3","6"]]},"page":"511-541","publisher":"Walter de Gruyter GmbH","title":"The Isotope Geochemistry of Ni","type":"chapter","volume":"82"},"uris":["http://www.mendeley.com/documents/?uuid=b35cb351-4d3b-30f4-bbb7-0e790594b8eb"]},{"id":"ITEM-4","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4","issued":{"date-parts":[["2013"]]},"title":"Nickel isotopic compositions of ferromanganese crusts and the constancy of deep ocean inputs and continental weathering effects over the Cenozoic","type":"article-journal"},"uris":["http://www.mendeley.com/documents/?uuid=eba36b56-9394-3871-a5ea-b25c17a99b28"]},{"id":"ITEM-5","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5","issue":"3","issued":{"date-parts":[["2013","9"]]},"page":"297-317","title":"Nickel isotope variations in terrestrial silicate rocks and geological reference materials measured by MC-ICP-MS","type":"article-journal","volume":"37"},"uris":["http://www.mendeley.com/documents/?uuid=5a42205a-bc20-34ee-92e0-4d896dceef00"]}],"mendeley":{"formattedCitation":"(Cameron et al., 2009; Elliott and Steele, 2017; Gall et al., 2013; Gueguen et al., 2013; Wu et al., 2019)","manualFormatting":"Cameron et al., 2009; Elliott and Steele, 2017; Gall et al., 2013; Gueguen et al., 2013; Wu et al., 2019)","plainTextFormattedCitation":"(Cameron et al., 2009; Elliott and Steele, 2017; Gall et al., 2013; Gueguen et al., 2013; Wu et al., 2019)","previouslyFormattedCitation":"(Cameron et al., 2009; Elliott and Steele, 2017; Gall et al., 2013; Gueguen et al., 2013; Wu et al., 2019)"},"properties":{"noteIndex":0},"schema":"https://github.com/citation-style-language/schema/raw/master/csl-citation.json"}</w:instrText>
      </w:r>
      <w:r>
        <w:fldChar w:fldCharType="separate"/>
      </w:r>
      <w:r w:rsidRPr="00D73E7C">
        <w:rPr>
          <w:noProof/>
        </w:rPr>
        <w:t>Cameron et al., 2009; Elliott and Steele, 2017; Gall et al., 2013; Gueguen et al., 2013; Wu et al., 2019)</w:t>
      </w:r>
      <w:r>
        <w:fldChar w:fldCharType="end"/>
      </w:r>
      <w:r>
        <w:t>, from which hydrothermal fluids derive their composition, and assumed a similar δ</w:t>
      </w:r>
      <w:r>
        <w:rPr>
          <w:vertAlign w:val="superscript"/>
        </w:rPr>
        <w:t>60</w:t>
      </w:r>
      <w:r>
        <w:t xml:space="preserve">Ni for the hydrothermal fluid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2","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plainTextFormattedCitation":"(Ciscato et al., 2018; Gueguen and Rouxel, 2021)","previouslyFormattedCitation":"(Ciscato et al., 2018; Gueguen and Rouxel, 2021)"},"properties":{"noteIndex":0},"schema":"https://github.com/citation-style-language/schema/raw/master/csl-citation.json"}</w:instrText>
      </w:r>
      <w:r>
        <w:fldChar w:fldCharType="separate"/>
      </w:r>
      <w:r w:rsidRPr="003653C6">
        <w:rPr>
          <w:noProof/>
        </w:rPr>
        <w:t>(Ciscato et al., 2018; Gueguen and Rouxel, 2021)</w:t>
      </w:r>
      <w:r>
        <w:fldChar w:fldCharType="end"/>
      </w:r>
      <w:r>
        <w:t xml:space="preserve">. One study documented a form of hydrothermal interaction by measuring the change in isotopic composition as seawater interacted with lava from the 2018 </w:t>
      </w:r>
      <w:r w:rsidRPr="00433D24">
        <w:t xml:space="preserve">eruption of </w:t>
      </w:r>
      <w:proofErr w:type="spellStart"/>
      <w:r w:rsidRPr="00433D24">
        <w:t>Kīlauea</w:t>
      </w:r>
      <w:proofErr w:type="spellEnd"/>
      <w:r w:rsidRPr="00433D24">
        <w:t xml:space="preserve"> </w:t>
      </w:r>
      <w:r>
        <w:t>and found for the δ</w:t>
      </w:r>
      <w:r>
        <w:rPr>
          <w:vertAlign w:val="superscript"/>
        </w:rPr>
        <w:t>60</w:t>
      </w:r>
      <w:r>
        <w:t xml:space="preserve">Ni data followed mixing between two end-members isotopically similar to seawater and basalt (0.1 to 0.3‰) </w:t>
      </w:r>
      <w:r>
        <w:fldChar w:fldCharType="begin" w:fldLock="1"/>
      </w:r>
      <w:r>
        <w:instrText>ADDIN CSL_CITATION {"citationItems":[{"id":"ITEM-1","itemData":{"DOI":"10.1016/j.gca.2020.05.005","ISSN":"00167037","abstract":"The 2018 eruption of Kīlauea was associated with massive input of molten lava into the coastal ocean, which altered seawater chemistry and increased phytoplankton production. In seawater plumes advected away from the site of lava entry, we observed elevated concentrations of over a dozen metals relative to background seawater and unique isotopic compositions of Fe, Cu, Ni, Cd and Zn. The δ56Fe of iron released from lava was lower than basaltic, riverine and coastal iron from Hawaiʻi, but similar to observations of other high-temperature hydrothermal vent fluids. However, rapid precipitation led to only modest enrichments in dissolved iron (&lt;10 nM), with increasing dissolved δ56Fe likely due to fractionation associated with ligand-mediated dissolution of particulate Fe. The isotopic composition of copper and nickel show evidence for two-endmember mixing between background seawater and a lava source. While the Ni isotopic endmember reflected basaltic δ60Ni, endmember δ65Cu, δ66Zn, and δ114Cd were isotopically lighter than basalt. We hypothesize that high diffusivity and volatility of chalcophile elements leads to strong kinetic fractionation in rapidly cooling lavas, similar to Cu, Zn and Cd isotopic patterns observed in tektites. The isotopic signatures of Cu and Ni observed during the 2018 eruption of Kīlauea far exceed their normal seawater range and may be useful for identifying large-scale lava input into ocean waters during the formation of large igneous provinces and other episodes of volcanism.","author":[{"dropping-particle":"","family":"Hawco","given":"Nicholas J.","non-dropping-particle":"","parse-names":false,"suffix":""},{"dropping-particle":"","family":"Yang","given":"Shun Chung","non-dropping-particle":"","parse-names":false,"suffix":""},{"dropping-particle":"","family":"Foreman","given":"Rhea K.","non-dropping-particle":"","parse-names":false,"suffix":""},{"dropping-particle":"","family":"Funkey","given":"Carolina P.","non-dropping-particle":"","parse-names":false,"suffix":""},{"dropping-particle":"","family":"Dugenne","given":"Mathilde","non-dropping-particle":"","parse-names":false,"suffix":""},{"dropping-particle":"","family":"White","given":"Angelicque E.","non-dropping-particle":"","parse-names":false,"suffix":""},{"dropping-particle":"","family":"Wilson","given":"Samuel T.","non-dropping-particle":"","parse-names":false,"suffix":""},{"dropping-particle":"","family":"Kelly","given":"Rachel L.","non-dropping-particle":"","parse-names":false,"suffix":""},{"dropping-particle":"","family":"Bian","given":"Xiaopeng","non-dropping-particle":"","parse-names":false,"suffix":""},{"dropping-particle":"","family":"Huang","given":"Kuo Fang","non-dropping-particle":"","parse-names":false,"suffix":""},{"dropping-particle":"","family":"Karl","given":"David M.","non-dropping-particle":"","parse-names":false,"suffix":""},{"dropping-particle":"","family":"John","given":"Seth G.","non-dropping-particle":"","parse-names":false,"suffix":""}],"container-title":"Geochimica et Cosmochimica Acta","id":"ITEM-1","issued":{"date-parts":[["2020"]]},"page":"340-356","publisher":"The Authors","title":"Metal isotope signatures from lava-seawater interaction during the 2018 eruption of Kīlauea","type":"article-journal","volume":"282"},"uris":["http://www.mendeley.com/documents/?uuid=06a7a87f-54a5-4da1-b283-65adf9c77fa2"]}],"mendeley":{"formattedCitation":"(Hawco et al., 2020)","plainTextFormattedCitation":"(Hawco et al., 2020)","previouslyFormattedCitation":"(Hawco et al., 2020)"},"properties":{"noteIndex":0},"schema":"https://github.com/citation-style-language/schema/raw/master/csl-citation.json"}</w:instrText>
      </w:r>
      <w:r>
        <w:fldChar w:fldCharType="separate"/>
      </w:r>
      <w:r w:rsidRPr="00CD21BD">
        <w:rPr>
          <w:noProof/>
        </w:rPr>
        <w:t>(Hawco et al., 2020)</w:t>
      </w:r>
      <w:r>
        <w:fldChar w:fldCharType="end"/>
      </w:r>
      <w:r>
        <w:t xml:space="preserve">. Perhaps </w:t>
      </w:r>
      <w:commentRangeStart w:id="74"/>
      <w:r>
        <w:t>most representative</w:t>
      </w:r>
      <w:commentRangeEnd w:id="74"/>
      <w:r>
        <w:rPr>
          <w:rStyle w:val="CommentReference"/>
          <w:rFonts w:eastAsiaTheme="majorEastAsia"/>
        </w:rPr>
        <w:commentReference w:id="74"/>
      </w:r>
      <w:r>
        <w:t xml:space="preserve">, </w:t>
      </w:r>
      <w:r>
        <w:fldChar w:fldCharType="begin" w:fldLock="1"/>
      </w:r>
      <w:r>
        <w:instrText>ADDIN CSL_CITATION {"citationItems":[{"id":"ITEM-1","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1","issue":"5","issued":{"date-parts":[["2019"]]},"page":"719-742","title":"Nickel isotopic variation in black shales from Bohemia, China, Canada, and Finland: a reconnaissance study","type":"article-journal","volume":"54"},"uris":["http://www.mendeley.com/documents/?uuid=83285ef7-91c7-405d-8a71-57273e2fe1d3"]}],"mendeley":{"formattedCitation":"(Pašava et al., 2019)","manualFormatting":"Pašava et al., (2019)","plainTextFormattedCitation":"(Pašava et al., 2019)","previouslyFormattedCitation":"(Pašava et al., 2019)"},"properties":{"noteIndex":0},"schema":"https://github.com/citation-style-language/schema/raw/master/csl-citation.json"}</w:instrText>
      </w:r>
      <w:r>
        <w:fldChar w:fldCharType="separate"/>
      </w:r>
      <w:r w:rsidRPr="004B6D70">
        <w:rPr>
          <w:noProof/>
        </w:rPr>
        <w:t xml:space="preserve">Pašava et al., </w:t>
      </w:r>
      <w:r>
        <w:rPr>
          <w:noProof/>
        </w:rPr>
        <w:t>(</w:t>
      </w:r>
      <w:r w:rsidRPr="004B6D70">
        <w:rPr>
          <w:noProof/>
        </w:rPr>
        <w:t>2019)</w:t>
      </w:r>
      <w:r>
        <w:fldChar w:fldCharType="end"/>
      </w:r>
      <w:r>
        <w:t xml:space="preserve"> measured a δ</w:t>
      </w:r>
      <w:r>
        <w:rPr>
          <w:vertAlign w:val="superscript"/>
        </w:rPr>
        <w:t>60</w:t>
      </w:r>
      <w:r>
        <w:t xml:space="preserve">Ni value of -0.24‰ from a pyrite-marcasite crust within the </w:t>
      </w:r>
      <w:proofErr w:type="spellStart"/>
      <w:r>
        <w:t>Logatchev</w:t>
      </w:r>
      <w:proofErr w:type="spellEnd"/>
      <w:r>
        <w:t xml:space="preserve"> hydrothermal field, Mid-Atlantic Ridge. Besides the estimate of Gall et al. (2013), all available data indicate hydrothermal fluids are isotopically light relative to seawater and would exacerbate the isotope mass imbalance.</w:t>
      </w:r>
    </w:p>
    <w:p w14:paraId="3AFF77EB" w14:textId="77777777" w:rsidR="00246FE3" w:rsidRDefault="00246FE3" w:rsidP="00246FE3">
      <w:pPr>
        <w:pStyle w:val="Heading4"/>
      </w:pPr>
      <w:r w:rsidRPr="00864E6B">
        <w:t xml:space="preserve">Riverine </w:t>
      </w:r>
      <w:r>
        <w:t xml:space="preserve">Suspended </w:t>
      </w:r>
      <w:r w:rsidRPr="00864E6B">
        <w:t>Particulate Load</w:t>
      </w:r>
    </w:p>
    <w:p w14:paraId="75A83B80" w14:textId="77777777" w:rsidR="00246FE3" w:rsidRDefault="00246FE3" w:rsidP="00246FE3">
      <w:pPr>
        <w:ind w:firstLine="720"/>
        <w:jc w:val="both"/>
      </w:pPr>
      <w:bookmarkStart w:id="75" w:name="_Hlk76031051"/>
      <w:r w:rsidRPr="0056021C">
        <w:t>The</w:t>
      </w:r>
      <w:r>
        <w:t xml:space="preserve"> suspended particulate load (SPL) of rivers has been suggested as potential resolution to the mass and isotope imbalance, but, again, there are two problems: the debated size of this flux </w:t>
      </w:r>
      <w:r>
        <w:lastRenderedPageBreak/>
        <w:t>and the generally isotopically light composition of the known components relative to seawater and their source fluid. The SPL consists of a variety of particles (</w:t>
      </w:r>
      <w:r w:rsidRPr="007D2158">
        <w:rPr>
          <w:i/>
          <w:iCs/>
        </w:rPr>
        <w:t>e.g.,</w:t>
      </w:r>
      <w:r>
        <w:t xml:space="preserve"> clays, carbonates, Fe and Mn oxyhydroxides, organic complexes) which can contain a significant fraction of the total riverine load for a given metal </w:t>
      </w:r>
      <w:r>
        <w:fldChar w:fldCharType="begin" w:fldLock="1"/>
      </w:r>
      <w:r>
        <w:instrText>ADDIN CSL_CITATION {"citationItems":[{"id":"ITEM-1","itemData":{"author":[{"dropping-particle":"","family":"Gibbs","given":"R J","non-dropping-particle":"","parse-names":false,"suffix":""}],"container-title":"Science","id":"ITEM-1","issue":"4081","issued":{"date-parts":[["1973"]]},"page":"71-73","title":"Mechanisms of Trace Metal Transport in Rivers","type":"article-journal","volume":"180"},"uris":["http://www.mendeley.com/documents/?uuid=f92c845f-234e-41cc-8205-e04a4920f053"]},{"id":"ITEM-2","itemData":{"DOI":"10.1016/B0-08-043751-6/05165-3","author":[{"dropping-particle":"","family":"Gaillardet","given":"J.","non-dropping-particle":"","parse-names":false,"suffix":""},{"dropping-particle":"","family":"Viers","given":"J.","non-dropping-particle":"","parse-names":false,"suffix":""},{"dropping-particle":"","family":"Dupré","given":"B.","non-dropping-particle":"","parse-names":false,"suffix":""}],"id":"ITEM-2","issued":{"date-parts":[["2003"]]},"title":"Trace Elements in River Water","type":"chapter"},"uris":["http://www.mendeley.com/documents/?uuid=1b82015e-8285-338e-bb54-ffeb4d5b8447"]}],"mendeley":{"formattedCitation":"(Gaillardet et al., 2003; Gibbs, 1973)","plainTextFormattedCitation":"(Gaillardet et al., 2003; Gibbs, 1973)","previouslyFormattedCitation":"(Gaillardet et al., 2003; Gibbs, 1973)"},"properties":{"noteIndex":0},"schema":"https://github.com/citation-style-language/schema/raw/master/csl-citation.json"}</w:instrText>
      </w:r>
      <w:r>
        <w:fldChar w:fldCharType="separate"/>
      </w:r>
      <w:r w:rsidRPr="00A52C3B">
        <w:rPr>
          <w:noProof/>
        </w:rPr>
        <w:t>(Gaillardet et al., 2003; Gibbs, 1973)</w:t>
      </w:r>
      <w:r>
        <w:fldChar w:fldCharType="end"/>
      </w:r>
      <w:r>
        <w:t xml:space="preserve">. A handful of studies have calculated the SPL Ni/dissolved Ni in a variety of rivers and determined a wide range of values (0.4 to 40), with a large portion hosted by Fe and Mn oxyhydroxide phases </w:t>
      </w:r>
      <w:r>
        <w:fldChar w:fldCharType="begin" w:fldLock="1"/>
      </w:r>
      <w:r>
        <w:instrText>ADDIN CSL_CITATION {"citationItems":[{"id":"ITEM-1","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1","issue":"2","issued":{"date-parts":[["2009"]]},"page":"853-868","publisher":"Elsevier B.V.","title":"Chemical composition of suspended sediments in World Rivers: New insights from a new database","type":"article-journal","volume":"407"},"uris":["http://www.mendeley.com/documents/?uuid=0228c90d-900a-49a7-bc01-5a1b58dfe37b"]},{"id":"ITEM-2","itemData":{"author":[{"dropping-particle":"","family":"Gibbs","given":"R J","non-dropping-particle":"","parse-names":false,"suffix":""}],"container-title":"Science","id":"ITEM-2","issue":"4081","issued":{"date-parts":[["1973"]]},"page":"71-73","title":"Mechanisms of Trace Metal Transport in Rivers","type":"article-journal","volume":"180"},"uris":["http://www.mendeley.com/documents/?uuid=f92c845f-234e-41cc-8205-e04a4920f053"]},{"id":"ITEM-3","itemData":{"DOI":"10.1130/0016-7606(1977)88&lt;829:TPOTMI&gt;2.0.CO;2","ISSN":"19432674","abstract":"Samples representing yearly averages of material transported by the Amazon and Yukon Rivers were analyzed to separate the transition metals (Cr, Mn, Fe, Co, Ni, and Cu) into the following transport phases: (1) crystalline particles, (2) metal hydroxide coatings, (3) solid organic material, (4) sorbed material, and (5) those in solution. The major transport phases are crystalline particles and metal hydroxide coatings, which, combined, carry 65% to 92% of the transition metals transported. Solid organic material, the next most important phase, transports between 5% and 19% of the total transported. Material carried in solution transports 0.6% to 17% of the total transported. Sorbed transition metals account for between 0.02% and 8% of the total transported. Metal hydroxide coatings represent the major transporting mechanism potentially available to organisms, since, for the Amazon and Yukon Rivers, respectively, 87% and 78% of the Fe, 69% and 73% of the Mn, and 71% and 69% of the Ni are transported in this form. Comparing the concentrations of transition metals carried to the oceans with the concentrations on the continents, a high Cu ratio (5 to 7) indicates continental depletion or river output enrichment; a moderate ratio (1.1 to 1.7) for Ni, Co, and Cr indicates intermediate depletion or enrichment, and a near-unity ratio for Fe and Mn indicates little depletion or enrichment. The sediments transport &gt;97% of the total mass of transition metals to the world's oceans. © 1977 Geological Society of America.","author":[{"dropping-particle":"","family":"Gibbs","given":"Ronald J.","non-dropping-particle":"","parse-names":false,"suffix":""}],"container-title":"Bulletin of the Geological Society of America","id":"ITEM-3","issue":"6","issued":{"date-parts":[["1977"]]},"page":"829-843","title":"Transport phases of transition metals in the Amazon and Yukon Rivers","type":"article-journal","volume":"88"},"uris":["http://www.mendeley.com/documents/?uuid=615bf52e-05f2-42dd-8a0b-794f39d3ac6c"]},{"id":"ITEM-4","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4","issued":{"date-parts":[["2021"]]},"page":"344-364","publisher":"The Author(s)","title":"Nickel and its isotopes in the Amazon Basin : The impact of the weathering regime and delivery to the oceans","type":"article-journal","volume":"293"},"uris":["http://www.mendeley.com/documents/?uuid=7330778c-8beb-4479-91a7-66bdd3afb5c9"]},{"id":"ITEM-5","itemData":{"DOI":"10.1002/hyp.1288","ISSN":"08856087","abstract":"The distribution of trace metals (V, Cr, Mn, Co, Cu, Zn, As, Rb, Sr, Mo, Cd, Sb, Cs, Ba, U) was investigated in surface waters and associated particulates in the Amazon mainstream (Solimões and Amazon rivers). Dissolved V, Cu, As, Sr, Ba, U correlate with major ions and appear to be predominantly derived from soluble rocks occurring in the Amazon upper basin. These elements appear conservative in waters and are progressively diluted by less-concentrated waters coming from the lowland and shield areas. A monthly time series obtained at the Óbidos gauging station shows that temporal variability of trace element concentrations reflects the source, remobilization and/or biological processes occurring in the channel or in the surrounding floodplain lakes. The trace element concentrations in the particulate matter show a clear relationship with the location of the samples. V, Co, Cr, Mn, Sr, Cs and Ba concentrations are higher in the Solimões and the Rio Negro is enriched in Fe, Al and Zn. In the Rio Solimōes, V, Cr, Mn, Co, Ni, Zn, Cs and Pb are almost entirely carried by the river particulate matter; Cu, Rb, Sr, Ba and U are transported mainly by the suspended particles, but a dissolved phase contributes to the transport. In the Rio Negro, the proportion of elements transported by the dissolved phase is higher for the whole set of elements. The implications of these results allow us to compute the fluxes from the Amazon River to the Atlantic Ocean. © 2003 John Wiley &amp; Sons, Ltd.","author":[{"dropping-particle":"","family":"Seyler","given":"Patrick T.","non-dropping-particle":"","parse-names":false,"suffix":""},{"dropping-particle":"","family":"Boaventura","given":"Geraldo R.","non-dropping-particle":"","parse-names":false,"suffix":""}],"container-title":"Hydrological Processes","id":"ITEM-5","issue":"7","issued":{"date-parts":[["2003"]]},"page":"1345-1361","title":"Distribution and partition of trace metals in the Amazon basin","type":"article-journal","volume":"17"},"uris":["http://www.mendeley.com/documents/?uuid=bd9b32a3-ee9c-410c-b5b9-ff3ccd51f328"]}],"mendeley":{"formattedCitation":"(Gibbs, 1977, 1973; Revels et al., 2021; Seyler and Boaventura, 2003; Viers et al., 2009)","plainTextFormattedCitation":"(Gibbs, 1977, 1973; Revels et al., 2021; Seyler and Boaventura, 2003; Viers et al., 2009)","previouslyFormattedCitation":"(Gibbs, 1977, 1973; Revels et al., 2021; Seyler and Boaventura, 2003; Viers et al., 2009)"},"properties":{"noteIndex":0},"schema":"https://github.com/citation-style-language/schema/raw/master/csl-citation.json"}</w:instrText>
      </w:r>
      <w:r>
        <w:fldChar w:fldCharType="separate"/>
      </w:r>
      <w:r w:rsidRPr="00FC69B0">
        <w:rPr>
          <w:noProof/>
        </w:rPr>
        <w:t>(Gibbs, 1977, 1973; Revels et al., 2021; Seyler and Boaventura, 2003; Viers et al., 2009)</w:t>
      </w:r>
      <w:r>
        <w:fldChar w:fldCharType="end"/>
      </w:r>
      <w:r>
        <w:t>. Depending on the study, either a very small portion or the entirety (including the silicate fraction) of the Ni in the SPL would have to be mobilized to resolve the mass imbalance. The sparse data documenting estuarine processes, where labile Ni associated with the riverine SPL would likely desorb</w:t>
      </w:r>
      <w:commentRangeStart w:id="76"/>
      <w:commentRangeEnd w:id="76"/>
      <w:r>
        <w:rPr>
          <w:rStyle w:val="CommentReference"/>
          <w:rFonts w:eastAsiaTheme="majorEastAsia"/>
        </w:rPr>
        <w:commentReference w:id="76"/>
      </w:r>
      <w:r>
        <w:t xml:space="preserve"> and enter the dissolved pool, suggest conservative behavior in estuaries </w:t>
      </w:r>
      <w:r>
        <w:fldChar w:fldCharType="begin" w:fldLock="1"/>
      </w:r>
      <w:r>
        <w:instrText>ADDIN CSL_CITATION {"citationItems":[{"id":"ITEM-1","itemData":{"DOI":"10.1016/0278-4343(85)90019-6","ISSN":"02784343","abstract":"A reconnaissance of the chemical dynamics of the estuary and plume of the Changjiang was carried out on cruises in the summer of 1980 and the winter of 1981. In summer vigorous turbulence in the main channel of the inner estuary maintains high concentrations of suspended material in the surface layers which suppresses biological activity. Plankton blooms occur only on the inner shelf at salinities greater than about 20 ppt. In winter there is no significant photosynthetic activity over the entire mixing zone. Therefore a wide variety of inorganic processes can be studied in detail. Of the nutrients, nitrate is present in the river in very high concentrations and suffers only minor depletion in the biologically active areas. The distribution of silica is similar. Phosphate shows major release from the suspended particles and complete depletion in the plankton blooms. Among the trace elements, iron decreases rapidly to 5 ppt, beyond which mixing is conservative; comparison with the nutrient trends indicates that the element is chemically adsorbed onto the particulates. In contrast manganese undergoes desorption out to about 12 ppt beyond which it mixes conservatively. Copper and beryllium behave conservatively over the entire mixing zone while nickel and barium are desorbed rapidly at low salinity. Cadmium is undetectable in the river waters (&lt; 10 pmol kg-1) but displays a broad desorptive maximum at intermediate salinities in the mixing zone. These data allow fluxes to be calculated for the net transport of dissolved material from the Changjiang Basin to the surface waters of the East China Sea and their comparison with those of other large rivers of the world. © 1985.","author":[{"dropping-particle":"","family":"Edmond","given":"J. M.","non-dropping-particle":"","parse-names":false,"suffix":""},{"dropping-particle":"","family":"Spivack","given":"A.","non-dropping-particle":"","parse-names":false,"suffix":""},{"dropping-particle":"","family":"Grant","given":"B. C.","non-dropping-particle":"","parse-names":false,"suffix":""},{"dropping-particle":"","family":"Ming-Hui","given":"Hu","non-dropping-particle":"","parse-names":false,"suffix":""},{"dropping-particle":"","family":"Zexiam; Chen Sung; Zeng Xiushau","given":"Chen","non-dropping-particle":"","parse-names":false,"suffix":""}],"container-title":"Continental Shelf Research","id":"ITEM-1","issue":"1-2","issued":{"date-parts":[["1985"]]},"page":"17-36","title":"Chemical dynamics of the Changjiang estuary","type":"article-journal","volume":"4"},"uris":["http://www.mendeley.com/documents/?uuid=0e0caec4-731e-47f4-847b-54166f94fa04"]},{"id":"ITEM-2","itemData":{"DOI":"10.1016/0198-0149(82)90013-9","ISSN":"01980149","abstract":"Trace element samples spanning the salinity range were collected in the Amazon plume in June 1974 and 1976. In 1976, laboratory mixing experiments using unfiltered river water and seawater were undertaken. The studies show that copper and nickel are unreactive in the Amazon plume on a time scale of a few days: in both field and laboratory studies the elements are related linearly to salinity, so that neither adsorption and precipitation not desorption reactions significantly alter the net flux of these elements. The 1974 field data indicate there may be up to 25% removal of copper, probably biologically, although a conservative interpretation could be entertained if systematic deviations from the resulting copper-salinity plot are ignored. Cadmium behavior was not clearly defined. There is some indication of desorption, and the estuarine data can be used to set an upper limit on the net flux. The net effective contribution of the elements to the ocean from the Amazon is copper, 24 nmol kg-1; nickel, 4 to 5 nmol kg-1; and cadmium, &lt;0.1 nmol kg-1. © 1982.","author":[{"dropping-particle":"","family":"Boyle","given":"E. A.","non-dropping-particle":"","parse-names":false,"suffix":""},{"dropping-particle":"","family":"Huested","given":"S. S.","non-dropping-particle":"","parse-names":false,"suffix":""},{"dropping-particle":"","family":"Grant","given":"B.","non-dropping-particle":"","parse-names":false,"suffix":""}],"container-title":"Deep Sea Research Part A, Oceanographic Research Papers","id":"ITEM-2","issue":"11","issued":{"date-parts":[["1982"]]},"page":"1355-1364","title":"The chemical mass balance of the amazon plume-II. Copper, nickel, and cadmium","type":"article-journal","volume":"29"},"uris":["http://www.mendeley.com/documents/?uuid=dfb5adf5-5cdf-4c74-a5a6-1c21201b452c"]}],"mendeley":{"formattedCitation":"(Boyle et al., 1982; Edmond et al., 1985)","plainTextFormattedCitation":"(Boyle et al., 1982; Edmond et al., 1985)","previouslyFormattedCitation":"(Boyle et al., 1982; Edmond et al., 1985)"},"properties":{"noteIndex":0},"schema":"https://github.com/citation-style-language/schema/raw/master/csl-citation.json"}</w:instrText>
      </w:r>
      <w:r>
        <w:fldChar w:fldCharType="separate"/>
      </w:r>
      <w:r w:rsidRPr="00375D35">
        <w:rPr>
          <w:noProof/>
        </w:rPr>
        <w:t>(Boyle et al., 1982; Edmond et al., 1985)</w:t>
      </w:r>
      <w:r>
        <w:fldChar w:fldCharType="end"/>
      </w:r>
      <w:r>
        <w:t xml:space="preserve">. </w:t>
      </w:r>
    </w:p>
    <w:bookmarkEnd w:id="75"/>
    <w:p w14:paraId="51FF8221" w14:textId="77777777" w:rsidR="00246FE3" w:rsidRDefault="00246FE3" w:rsidP="00246FE3">
      <w:pPr>
        <w:ind w:firstLine="720"/>
        <w:jc w:val="both"/>
      </w:pPr>
      <w:r>
        <w:t>While this source pushes the marine Ni budget in the right mass direction, what does this mean for the isotope mass balance (which also must be satisfied)? A recent study diligently explored the Ni isotopic composition in a variety of SPL particles of the Amazon river’s major tributaries and found that all SPL phases (</w:t>
      </w:r>
      <w:r w:rsidRPr="00D725ED">
        <w:rPr>
          <w:i/>
          <w:iCs/>
        </w:rPr>
        <w:t>i.e.,</w:t>
      </w:r>
      <w:r>
        <w:t xml:space="preserve"> carbonates, oxides, organic, and residual) were isotopically lighter than solution (all &lt;0.35‰ compared to ~0.9‰ of rivers) </w:t>
      </w:r>
      <w:r>
        <w:fldChar w:fldCharType="begin" w:fldLock="1"/>
      </w:r>
      <w:r>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fldChar w:fldCharType="separate"/>
      </w:r>
      <w:r w:rsidRPr="000C2B40">
        <w:rPr>
          <w:noProof/>
        </w:rPr>
        <w:t>(Revels et al., 2021)</w:t>
      </w:r>
      <w:r>
        <w:fldChar w:fldCharType="end"/>
      </w:r>
      <w:r>
        <w:t xml:space="preserve">. Therefore, </w:t>
      </w:r>
      <w:r w:rsidRPr="001B2BC9">
        <w:t>even if the entire particulate load were mobilized</w:t>
      </w:r>
      <w:r>
        <w:t xml:space="preserve"> </w:t>
      </w:r>
      <w:r w:rsidRPr="001B2BC9">
        <w:t xml:space="preserve">and </w:t>
      </w:r>
      <w:r>
        <w:t>dissolved</w:t>
      </w:r>
      <w:r w:rsidRPr="001B2BC9">
        <w:t xml:space="preserve"> in the oceans, it would provide isotopically light Ni and worsen the isotope imbalance</w:t>
      </w:r>
      <w:r>
        <w:t xml:space="preserve">. Even if the Amazon river has a SPL phase composition not representative of the global SPL, given the trends observed by Revels et al. (2021) and experimentally derived isotope fractionations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2","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 Wasylenki et al., 2015)","plainTextFormattedCitation":"(Gueguen et al., 2018; Wasylenki et al., 2015)","previouslyFormattedCitation":"(Gueguen et al., 2018; Wasylenki et al., 2015)"},"properties":{"noteIndex":0},"schema":"https://github.com/citation-style-language/schema/raw/master/csl-citation.json"}</w:instrText>
      </w:r>
      <w:r>
        <w:fldChar w:fldCharType="separate"/>
      </w:r>
      <w:r w:rsidRPr="00947BAF">
        <w:rPr>
          <w:noProof/>
        </w:rPr>
        <w:t>(Gueguen et al., 2018; Wasylenki et al., 2015)</w:t>
      </w:r>
      <w:r>
        <w:fldChar w:fldCharType="end"/>
      </w:r>
      <w:r>
        <w:t xml:space="preserve">, it seems unlikely that the source would be anything, but isotopically light relative to seawater. </w:t>
      </w:r>
    </w:p>
    <w:p w14:paraId="523003BB" w14:textId="77777777" w:rsidR="00246FE3" w:rsidRPr="000C2B40" w:rsidRDefault="00246FE3" w:rsidP="00246FE3">
      <w:pPr>
        <w:pStyle w:val="Heading4"/>
      </w:pPr>
      <w:r w:rsidRPr="000C2B40">
        <w:t>Carbonate</w:t>
      </w:r>
      <w:r>
        <w:t>s</w:t>
      </w:r>
    </w:p>
    <w:p w14:paraId="170BEB50" w14:textId="77777777" w:rsidR="00246FE3" w:rsidRPr="00E3424E" w:rsidRDefault="00246FE3" w:rsidP="00246FE3">
      <w:pPr>
        <w:ind w:firstLine="720"/>
        <w:jc w:val="both"/>
      </w:pPr>
      <w:commentRangeStart w:id="77"/>
      <w:r>
        <w:t xml:space="preserve">Carbonate’s ubiquity in marine settings </w:t>
      </w:r>
      <w:commentRangeEnd w:id="77"/>
      <w:r>
        <w:rPr>
          <w:rStyle w:val="CommentReference"/>
          <w:rFonts w:eastAsiaTheme="majorEastAsia"/>
        </w:rPr>
        <w:commentReference w:id="77"/>
      </w:r>
      <w:r>
        <w:t xml:space="preserve">makes it an attractive candidate as a missing light sink, but greatly variable estimates of the flux size and isotopic composition (and the unknown impact of diagenesis) make it challenging to determine their importance to the budget. An initial estimate of the Ni flux into carbonate exclusively focused on the Ni associated with organic matter associated derived from the carbonate flux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fldChar w:fldCharType="separate"/>
      </w:r>
      <w:r w:rsidRPr="0016202C">
        <w:rPr>
          <w:noProof/>
        </w:rPr>
        <w:t>(Ciscato et al., 2018)</w:t>
      </w:r>
      <w:r>
        <w:fldChar w:fldCharType="end"/>
      </w:r>
      <w:r>
        <w:t>. They used the organic carbon flux into shallow water carbonates (6x10</w:t>
      </w:r>
      <w:r>
        <w:rPr>
          <w:vertAlign w:val="superscript"/>
        </w:rPr>
        <w:t>12</w:t>
      </w:r>
      <w:r>
        <w:t xml:space="preserve"> g </w:t>
      </w:r>
      <w:proofErr w:type="spellStart"/>
      <w:r>
        <w:t>C</w:t>
      </w:r>
      <w:r>
        <w:rPr>
          <w:vertAlign w:val="subscript"/>
        </w:rPr>
        <w:t>org</w:t>
      </w:r>
      <w:proofErr w:type="spellEnd"/>
      <w:r>
        <w:t>/</w:t>
      </w:r>
      <w:proofErr w:type="spellStart"/>
      <w:r>
        <w:t>yr</w:t>
      </w:r>
      <w:proofErr w:type="spellEnd"/>
      <w:r>
        <w:t xml:space="preserve"> ± 50% ;</w:t>
      </w:r>
      <w:r>
        <w:fldChar w:fldCharType="begin" w:fldLock="1"/>
      </w:r>
      <w:r>
        <w:instrText>ADDIN CSL_CITATION {"citationItems":[{"id":"ITEM-1","itemData":{"author":[{"dropping-particle":"","family":"Berner","given":"Robert A","non-dropping-particle":"","parse-names":false,"suffix":""}],"container-title":"American Journal of Science","id":"ITEM-1","issue":"4","issued":{"date-parts":[["1982"]]},"page":"451-473","title":"Burial of organic carbon and pyrite sulfur in the modern ocean","type":"article","volume":"282"},"uris":["http://www.mendeley.com/documents/?uuid=3b9c8234-f49e-4e86-8896-5e234ab942ff"]},{"id":"ITEM-2","itemData":{"DOI":"10.1016/0009-2541(90)90197-F","ISSN":"00092541","author":[{"dropping-particle":"","family":"Berner","given":"R. A.","non-dropping-particle":"","parse-names":false,"suffix":""}],"container-title":"Chemical Geology","id":"ITEM-2","issue":"1-4","issued":{"date-parts":[["1990"]]},"page":"159","title":"Global biogeochemical cycles of carbon and sulfur and atmospheric O2 over phanerozoic time","type":"article-journal","volume":"84"},"uris":["http://www.mendeley.com/documents/?uuid=7cf9734c-c251-403c-b345-8ef6019221e2"]}],"mendeley":{"formattedCitation":"(Berner, 1990, 1982)","manualFormatting":" Berner, 1990, 1982)","plainTextFormattedCitation":"(Berner, 1990, 1982)","previouslyFormattedCitation":"(Berner, 1990, 1982)"},"properties":{"noteIndex":0},"schema":"https://github.com/citation-style-language/schema/raw/master/csl-citation.json"}</w:instrText>
      </w:r>
      <w:r>
        <w:fldChar w:fldCharType="separate"/>
      </w:r>
      <w:r>
        <w:rPr>
          <w:noProof/>
        </w:rPr>
        <w:t xml:space="preserve"> </w:t>
      </w:r>
      <w:r w:rsidRPr="00EF112B">
        <w:rPr>
          <w:noProof/>
        </w:rPr>
        <w:t>Berner, 1990, 1982)</w:t>
      </w:r>
      <w:r>
        <w:fldChar w:fldCharType="end"/>
      </w:r>
      <w:r>
        <w:t xml:space="preserve"> and the Ni/TOC ratio (0.3-4.3x10</w:t>
      </w:r>
      <w:r>
        <w:rPr>
          <w:vertAlign w:val="superscript"/>
        </w:rPr>
        <w:t>-4</w:t>
      </w:r>
      <w:r>
        <w:t xml:space="preserve"> Ni ppm/TOC </w:t>
      </w:r>
      <w:proofErr w:type="spellStart"/>
      <w:r>
        <w:t>wt</w:t>
      </w:r>
      <w:proofErr w:type="spellEnd"/>
      <w:r>
        <w:t>%) from a set of carbonate rich (34-75%) samples from a coastal lagoon to calculate a Ni flux into carbonates of 0.31x10</w:t>
      </w:r>
      <w:r>
        <w:rPr>
          <w:vertAlign w:val="superscript"/>
        </w:rPr>
        <w:t>7</w:t>
      </w:r>
      <w:r>
        <w:t xml:space="preserve"> to 4.4x10</w:t>
      </w:r>
      <w:r>
        <w:rPr>
          <w:vertAlign w:val="superscript"/>
        </w:rPr>
        <w:t xml:space="preserve">7 </w:t>
      </w:r>
      <w:r>
        <w:t>Ni mol/</w:t>
      </w:r>
      <w:proofErr w:type="spellStart"/>
      <w:r>
        <w:t>yr</w:t>
      </w:r>
      <w:proofErr w:type="spellEnd"/>
      <w:r>
        <w:t xml:space="preserve">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fldChar w:fldCharType="separate"/>
      </w:r>
      <w:r w:rsidRPr="00D955B2">
        <w:rPr>
          <w:noProof/>
        </w:rPr>
        <w:t>(Ciscato et al., 2018)</w:t>
      </w:r>
      <w:r>
        <w:fldChar w:fldCharType="end"/>
      </w:r>
      <w:r>
        <w:t xml:space="preserve">, an order of magnitude smaller than the organic matter or Fe-Mn deposit fluxes. However, this calculation omits any Ni that might be incorporated within the inorganic components of carbonates, which makes up a significant portion of the mass flux </w:t>
      </w:r>
      <w:r>
        <w:fldChar w:fldCharType="begin" w:fldLock="1"/>
      </w:r>
      <w:r>
        <w: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1-25","title":"Global Ocean Sediment Composition and Burial Flux in the Deep Sea","type":"article-journal","volume":"35"},"uris":["http://www.mendeley.com/documents/?uuid=3ecbc5da-d79a-4cb9-9488-671c9e01fd2f"]},{"id":"ITEM-2","itemData":{"author":[{"dropping-particle":"","family":"Milliman","given":"John D","non-dropping-particle":"","parse-names":false,"suffix":""},{"dropping-particle":"","family":"Droxler","given":"Andre W","non-dropping-particle":"","parse-names":false,"suffix":""}],"id":"ITEM-2","issued":{"date-parts":[["1995"]]},"title":"CALCIUM CARBONATE SEDIMENTATION IN THE GLOBAL OCEAN: LINKAGES BETWEEN THE NERITIC AND PELAGIC ENVIRONMENTS","type":"report"},"uris":["http://www.mendeley.com/documents/?uuid=26c96149-8be6-3199-a72a-02ac9fbf4d30"]}],"mendeley":{"formattedCitation":"(Hayes et al., 2021; Milliman and Droxler, 1995)","plainTextFormattedCitation":"(Hayes et al., 2021; Milliman and Droxler, 1995)","previouslyFormattedCitation":"(Hayes et al., 2021; Milliman and Droxler, 1995)"},"properties":{"noteIndex":0},"schema":"https://github.com/citation-style-language/schema/raw/master/csl-citation.json"}</w:instrText>
      </w:r>
      <w:r>
        <w:fldChar w:fldCharType="separate"/>
      </w:r>
      <w:r w:rsidRPr="009A19EB">
        <w:rPr>
          <w:noProof/>
        </w:rPr>
        <w:t>(Hayes et al., 2021; Milliman and Droxler, 1995)</w:t>
      </w:r>
      <w:r>
        <w:fldChar w:fldCharType="end"/>
      </w:r>
      <w:r>
        <w:t xml:space="preserve">. Alternatively, </w:t>
      </w:r>
      <w:r>
        <w:fldChar w:fldCharType="begin" w:fldLock="1"/>
      </w:r>
      <w:r>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mendeley":{"formattedCitation":"(Alvarez et al., 2021)","manualFormatting":"Alvarez et al. (2021)","plainTextFormattedCitation":"(Alvarez et al., 2021)","previouslyFormattedCitation":"(Alvarez et al., 2021)"},"properties":{"noteIndex":0},"schema":"https://github.com/citation-style-language/schema/raw/master/csl-citation.json"}</w:instrText>
      </w:r>
      <w:r>
        <w:fldChar w:fldCharType="separate"/>
      </w:r>
      <w:r w:rsidRPr="00997E47">
        <w:rPr>
          <w:noProof/>
        </w:rPr>
        <w:t xml:space="preserve">Alvarez et al. </w:t>
      </w:r>
      <w:r>
        <w:rPr>
          <w:noProof/>
        </w:rPr>
        <w:t>(</w:t>
      </w:r>
      <w:r w:rsidRPr="00997E47">
        <w:rPr>
          <w:noProof/>
        </w:rPr>
        <w:t>2021)</w:t>
      </w:r>
      <w:r>
        <w:fldChar w:fldCharType="end"/>
      </w:r>
      <w:r>
        <w:t xml:space="preserve"> estimated a Ni flux into carbonates of </w:t>
      </w:r>
      <w:r w:rsidRPr="00022324">
        <w:t>1.5</w:t>
      </w:r>
      <w:r>
        <w:t xml:space="preserve"> to </w:t>
      </w:r>
      <w:r w:rsidRPr="00022324">
        <w:t>6.7</w:t>
      </w:r>
      <w:r>
        <w:t>x</w:t>
      </w:r>
      <w:r w:rsidRPr="00022324">
        <w:t>10</w:t>
      </w:r>
      <w:r>
        <w:rPr>
          <w:vertAlign w:val="superscript"/>
        </w:rPr>
        <w:t>8</w:t>
      </w:r>
      <w:r>
        <w:t xml:space="preserve"> Ni mol/</w:t>
      </w:r>
      <w:proofErr w:type="spellStart"/>
      <w:r>
        <w:t>yr</w:t>
      </w:r>
      <w:proofErr w:type="spellEnd"/>
      <w:r>
        <w:t xml:space="preserve"> using the annual flux of CaCO</w:t>
      </w:r>
      <w:r>
        <w:softHyphen/>
      </w:r>
      <w:r>
        <w:rPr>
          <w:vertAlign w:val="subscript"/>
        </w:rPr>
        <w:t xml:space="preserve">3 </w:t>
      </w:r>
      <w:r>
        <w:t>(</w:t>
      </w:r>
      <w:r w:rsidRPr="00E3424E">
        <w:t>3.2</w:t>
      </w:r>
      <w:r>
        <w:t>x</w:t>
      </w:r>
      <w:r w:rsidRPr="00E3424E">
        <w:t>10</w:t>
      </w:r>
      <w:r>
        <w:rPr>
          <w:vertAlign w:val="superscript"/>
        </w:rPr>
        <w:t>13</w:t>
      </w:r>
      <w:r w:rsidRPr="00E3424E">
        <w:t xml:space="preserve"> </w:t>
      </w:r>
      <w:r>
        <w:t>to</w:t>
      </w:r>
      <w:r w:rsidRPr="00E3424E">
        <w:t xml:space="preserve"> 14.7</w:t>
      </w:r>
      <w:r>
        <w:t>x</w:t>
      </w:r>
      <w:r w:rsidRPr="00E3424E">
        <w:t>10</w:t>
      </w:r>
      <w:r>
        <w:rPr>
          <w:vertAlign w:val="superscript"/>
        </w:rPr>
        <w:t>13</w:t>
      </w:r>
      <w:r w:rsidRPr="00E3424E">
        <w:t xml:space="preserve"> mol </w:t>
      </w:r>
      <w:r>
        <w:t>CaCO</w:t>
      </w:r>
      <w:r>
        <w:rPr>
          <w:vertAlign w:val="subscript"/>
        </w:rPr>
        <w:t>3</w:t>
      </w:r>
      <w:r>
        <w:t>/</w:t>
      </w:r>
      <w:proofErr w:type="spellStart"/>
      <w:r>
        <w:t>yr</w:t>
      </w:r>
      <w:proofErr w:type="spellEnd"/>
      <w:r>
        <w:t xml:space="preserve">; Alvarez et al. (2021) and references therein) and an average concentration of Ni in carbonates derived from a Carboniferous marine limestone section in South China (2.7 ppm Ni; </w:t>
      </w:r>
      <w:r>
        <w:fldChar w:fldCharType="begin" w:fldLock="1"/>
      </w:r>
      <w:r>
        <w:instrText>ADDIN CSL_CITATION {"citationItems":[{"id":"ITEM-1","itemData":{"DOI":"10.1016/j.gca.2014.07.001","ISSN":"00167037","abstract":"A combined study of trace elements, carbon and oxygen isotopes was carried out for Carboniferous marine limestones from the Lower Yangtze platform in South China. The results provide insights into the influence of terrigenous input to Paleotethyan seawater, from which pure and impure carbonates precipitated. In terms of the correlations between the concentrations of elements with different properties, variable extents of two-component mixing are evident between seawater and terrigenous detritus. This is quantitatively dictated by such parameters as the calcite-seawater partition coefficients (DX) and the seawater-continental upper crust partition coefficients (KX). Water-soluble elements with high and medium KX values, such as Na, Mg, P, V, Cr, Ni, Cu, Zn, Sr, Mo and U, are susceptible to incorporation into carbonate lattices, and thus their concentrations represent the geochemical composition of paleoseawater. In contrast, water-insoluble elements with low KX values, such as Be, Al, Sc, Co, Ga, Cs, REE, Hf and Th, cannot be incorporated into carbonate lattices, thus providing a proxy for contributions from terrigenous material.The Carboniferous marine limestones from a stratigraphic profile exhibit three positive and three negative δ13C excursions from the late Visean to Gzhelian. These δ13C excursions generally match those of contemporaneous carbonates elsewhere in the world, which can be linked to the alternative occurrences of cold and warm paleoclimates in the Carboniferous. The lowest δ13C values in the profile are generally associated with the lowest values of Y/Ho and the highest values of (Nd/Yb)PAAS, Th, Sc and insoluble residue. This indicates a significant contribution from the terrigenous material to the negative δ13C excursions. The effect from the warm paleoclimate is also indicated by high chemical indices of alteration for the insoluble residue from the three intervals of high terrigenous input. On the other hand, the positive δ13C excursions are associated with the decreases of terrigenous input. Therefore, the incorporation of terrigenous material into the epicontinental seawater is temporally linked to the paleoclimatic change on continental margins adjacent to the Paleotethyan seawater. © 2014 Elsevier Ltd.","author":[{"dropping-particle":"","family":"Zhao","given":"Ming Yu","non-dropping-particle":"","parse-names":false,"suffix":""},{"dropping-particle":"","family":"Zheng","given":"Yong Fei","non-dropping-particle":"","parse-names":false,"suffix":""}],"container-title":"Geochimica et Cosmochimica Acta","id":"ITEM-1","issued":{"date-parts":[["2014"]]},"page":"508-531","publisher":"Elsevier Ltd","title":"Marine carbonate records of terrigenous input into Paleotethyan seawater: Geochemical constraints from Carboniferous limestones","type":"article-journal","volume":"141"},"uris":["http://www.mendeley.com/documents/?uuid=6bd6750b-c382-434f-9da6-8426c440a8e6"]}],"mendeley":{"formattedCitation":"(Zhao and Zheng, 2014)","manualFormatting":"Zhao and Zheng, (2014)","plainTextFormattedCitation":"(Zhao and Zheng, 2014)","previouslyFormattedCitation":"(Zhao and Zheng, 2014)"},"properties":{"noteIndex":0},"schema":"https://github.com/citation-style-language/schema/raw/master/csl-citation.json"}</w:instrText>
      </w:r>
      <w:r>
        <w:fldChar w:fldCharType="separate"/>
      </w:r>
      <w:r w:rsidRPr="0017420D">
        <w:rPr>
          <w:noProof/>
        </w:rPr>
        <w:t xml:space="preserve">Zhao and Zheng, </w:t>
      </w:r>
      <w:r>
        <w:rPr>
          <w:noProof/>
        </w:rPr>
        <w:t>(</w:t>
      </w:r>
      <w:r w:rsidRPr="0017420D">
        <w:rPr>
          <w:noProof/>
        </w:rPr>
        <w:t>2014)</w:t>
      </w:r>
      <w:r>
        <w:fldChar w:fldCharType="end"/>
      </w:r>
      <w:r>
        <w:t xml:space="preserve">). It is unclear how applicable the Ni concentration in buried, carboniferous marine limestones would be to the modern carbonate flux, especially without information on the impact of diagenesis on the carbonate Ni concentration. Depending on the chosen estimate, the </w:t>
      </w:r>
      <w:r>
        <w:lastRenderedPageBreak/>
        <w:t xml:space="preserve">carbonate flux is either as important as the OM or Fe-Mn deposits fluxes or as inconsequential to the modern budget as the euxinic flux. </w:t>
      </w:r>
    </w:p>
    <w:p w14:paraId="533CF11B" w14:textId="0E241BB9" w:rsidR="00246FE3" w:rsidRDefault="00246FE3" w:rsidP="00246FE3">
      <w:pPr>
        <w:ind w:firstLine="720"/>
        <w:jc w:val="both"/>
      </w:pPr>
      <w:r>
        <w:t xml:space="preserve">No study yet has measured </w:t>
      </w:r>
      <w:r w:rsidRPr="00C02FCE">
        <w:t>δ</w:t>
      </w:r>
      <w:r w:rsidRPr="00C02FCE">
        <w:rPr>
          <w:vertAlign w:val="superscript"/>
        </w:rPr>
        <w:t>60</w:t>
      </w:r>
      <w:r w:rsidRPr="00C02FCE">
        <w:t>Ni</w:t>
      </w:r>
      <w:r>
        <w:t xml:space="preserve"> in modern marine carbonates, but the sparse available data suggest they are isotopically light relative to or </w:t>
      </w:r>
      <w:proofErr w:type="gramStart"/>
      <w:r>
        <w:t>similar to</w:t>
      </w:r>
      <w:proofErr w:type="gramEnd"/>
      <w:r>
        <w:t xml:space="preserve"> seawater.</w:t>
      </w:r>
      <w:r w:rsidRPr="00C02FCE">
        <w:t xml:space="preserve"> </w:t>
      </w:r>
      <w:r>
        <w:t xml:space="preserve">The first attempt to estimate the </w:t>
      </w:r>
      <w:r w:rsidRPr="00C02FCE">
        <w:t>δ</w:t>
      </w:r>
      <w:r w:rsidRPr="00C02FCE">
        <w:rPr>
          <w:vertAlign w:val="superscript"/>
        </w:rPr>
        <w:t>60</w:t>
      </w:r>
      <w:r w:rsidRPr="00C02FCE">
        <w:t xml:space="preserve">Ni </w:t>
      </w:r>
      <w:r>
        <w:t xml:space="preserve">of carbonates focused on the organic associated Ni. Carbonate rich coastal lagoon samples were leached to isolate the organic-rich pyrite fraction and found a </w:t>
      </w:r>
      <w:r w:rsidRPr="00C02FCE">
        <w:t>δ</w:t>
      </w:r>
      <w:r w:rsidRPr="00C02FCE">
        <w:rPr>
          <w:vertAlign w:val="superscript"/>
        </w:rPr>
        <w:t>60</w:t>
      </w:r>
      <w:r w:rsidRPr="00C02FCE">
        <w:t>Ni</w:t>
      </w:r>
      <w:r>
        <w:t xml:space="preserve"> range of </w:t>
      </w:r>
      <w:r w:rsidRPr="00C02FCE">
        <w:t>1.10–1.64‰</w:t>
      </w:r>
      <w:r>
        <w:t xml:space="preserve">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fldChar w:fldCharType="separate"/>
      </w:r>
      <w:r w:rsidRPr="004E1641">
        <w:rPr>
          <w:noProof/>
        </w:rPr>
        <w:t>(Ciscato et al., 2018)</w:t>
      </w:r>
      <w:r>
        <w:fldChar w:fldCharType="end"/>
      </w:r>
      <w:r w:rsidRPr="00C02FCE">
        <w:t xml:space="preserve">. </w:t>
      </w:r>
      <w:r>
        <w:t xml:space="preserve">Again, this omits Ni associated with the inorganic fraction. Another study measured a </w:t>
      </w:r>
      <w:r w:rsidRPr="00C02FCE">
        <w:t>δ</w:t>
      </w:r>
      <w:r w:rsidRPr="00C02FCE">
        <w:rPr>
          <w:vertAlign w:val="superscript"/>
        </w:rPr>
        <w:t>60</w:t>
      </w:r>
      <w:r w:rsidRPr="00C02FCE">
        <w:t>Ni</w:t>
      </w:r>
      <w:r>
        <w:t xml:space="preserve"> of 0.82 ± 0.1‰ 2sd in a single dolomite standard, JDo-1 which is  a Permian dolomite from central Japan </w:t>
      </w:r>
      <w:r>
        <w:fldChar w:fldCharType="begin" w:fldLock="1"/>
      </w:r>
      <w:r>
        <w:instrText xml:space="preserve">ADDIN CSL_CITATION {"citationItems":[{"id":"ITEM-1","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Pr>
          <w:rFonts w:ascii="Cambria Math" w:hAnsi="Cambria Math" w:cs="Cambria Math"/>
        </w:rPr>
        <w:instrText>∼</w:instrText>
      </w:r>
      <w:r>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1","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Wu et al., 2019)","plainTextFormattedCitation":"(Wu et al., 2019)","previouslyFormattedCitation":"(Wu et al., 2019)"},"properties":{"noteIndex":0},"schema":"https://github.com/citation-style-language/schema/raw/master/csl-citation.json"}</w:instrText>
      </w:r>
      <w:r>
        <w:fldChar w:fldCharType="separate"/>
      </w:r>
      <w:r w:rsidRPr="000C7A31">
        <w:rPr>
          <w:noProof/>
        </w:rPr>
        <w:t>(Wu et al., 2019)</w:t>
      </w:r>
      <w:r>
        <w:fldChar w:fldCharType="end"/>
      </w:r>
      <w:r>
        <w:t xml:space="preserve">. </w:t>
      </w:r>
      <w:r>
        <w:fldChar w:fldCharType="begin" w:fldLock="1"/>
      </w:r>
      <w:r>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mendeley":{"formattedCitation":"(Alvarez et al., 2021)","manualFormatting":"Alvarez et al. (2021)","plainTextFormattedCitation":"(Alvarez et al., 2021)","previouslyFormattedCitation":"(Alvarez et al., 2021)"},"properties":{"noteIndex":0},"schema":"https://github.com/citation-style-language/schema/raw/master/csl-citation.json"}</w:instrText>
      </w:r>
      <w:r>
        <w:fldChar w:fldCharType="separate"/>
      </w:r>
      <w:r w:rsidRPr="006858EA">
        <w:rPr>
          <w:noProof/>
        </w:rPr>
        <w:t xml:space="preserve">Alvarez et al. </w:t>
      </w:r>
      <w:r>
        <w:rPr>
          <w:noProof/>
        </w:rPr>
        <w:t>(</w:t>
      </w:r>
      <w:r w:rsidRPr="006858EA">
        <w:rPr>
          <w:noProof/>
        </w:rPr>
        <w:t>2021)</w:t>
      </w:r>
      <w:r>
        <w:fldChar w:fldCharType="end"/>
      </w:r>
      <w:r>
        <w:t xml:space="preserve"> experimentally investigated the relationship between Ni isotope fractionation and calcite precipitation rate by precipitating calcite at varying rates in the presence of Ni and measuring the </w:t>
      </w:r>
      <w:r w:rsidRPr="00C02FCE">
        <w:t>δ</w:t>
      </w:r>
      <w:r w:rsidRPr="00C02FCE">
        <w:rPr>
          <w:vertAlign w:val="superscript"/>
        </w:rPr>
        <w:t>60</w:t>
      </w:r>
      <w:r w:rsidRPr="00C02FCE">
        <w:t>Ni</w:t>
      </w:r>
      <w:r>
        <w:rPr>
          <w:vertAlign w:val="subscript"/>
        </w:rPr>
        <w:t xml:space="preserve">fluid </w:t>
      </w:r>
      <w:r>
        <w:t xml:space="preserve">and </w:t>
      </w:r>
      <w:r w:rsidRPr="00C02FCE">
        <w:t>δ</w:t>
      </w:r>
      <w:r w:rsidRPr="00C02FCE">
        <w:rPr>
          <w:vertAlign w:val="superscript"/>
        </w:rPr>
        <w:t>60</w:t>
      </w:r>
      <w:r w:rsidRPr="00C02FCE">
        <w:t>Ni</w:t>
      </w:r>
      <w:r>
        <w:rPr>
          <w:vertAlign w:val="subscript"/>
        </w:rPr>
        <w:t xml:space="preserve">calcite </w:t>
      </w:r>
      <w:r>
        <w:t xml:space="preserve">once the solution composition appeared constant. </w:t>
      </w:r>
      <w:commentRangeStart w:id="78"/>
      <w:commentRangeStart w:id="79"/>
      <w:r>
        <w:t xml:space="preserve">Based off </w:t>
      </w:r>
      <w:commentRangeEnd w:id="78"/>
      <w:r>
        <w:rPr>
          <w:rStyle w:val="CommentReference"/>
          <w:rFonts w:eastAsiaTheme="majorEastAsia"/>
        </w:rPr>
        <w:commentReference w:id="78"/>
      </w:r>
      <w:r>
        <w:t>the relationship they found between Δ</w:t>
      </w:r>
      <w:r>
        <w:rPr>
          <w:vertAlign w:val="superscript"/>
        </w:rPr>
        <w:t>60</w:t>
      </w:r>
      <w:r>
        <w:t>Ni</w:t>
      </w:r>
      <w:r>
        <w:rPr>
          <w:vertAlign w:val="subscript"/>
        </w:rPr>
        <w:t xml:space="preserve">calcite-fluid </w:t>
      </w:r>
      <w:r>
        <w:t>and precipitation rate, they asserted that the equilibrium isotope fractionation between fluid and solid</w:t>
      </w:r>
      <w:r>
        <w:rPr>
          <w:vertAlign w:val="subscript"/>
        </w:rPr>
        <w:t xml:space="preserve"> </w:t>
      </w:r>
      <w:r>
        <w:t>must be lower than the fractionation of the experiment with the slowest precipitation rate (Δ</w:t>
      </w:r>
      <w:r>
        <w:rPr>
          <w:vertAlign w:val="superscript"/>
        </w:rPr>
        <w:t>60</w:t>
      </w:r>
      <w:r>
        <w:t>Ni</w:t>
      </w:r>
      <w:r>
        <w:rPr>
          <w:vertAlign w:val="subscript"/>
        </w:rPr>
        <w:t xml:space="preserve">calcite-fluid </w:t>
      </w:r>
      <w:r>
        <w:t xml:space="preserve">&lt; -1‰). </w:t>
      </w:r>
      <w:commentRangeEnd w:id="79"/>
      <w:r>
        <w:rPr>
          <w:rStyle w:val="CommentReference"/>
          <w:rFonts w:eastAsiaTheme="majorEastAsia"/>
        </w:rPr>
        <w:commentReference w:id="79"/>
      </w:r>
      <w:r>
        <w:t xml:space="preserve">No additional justification or reasoning for this constraint on equilibrium fractionation was given. </w:t>
      </w:r>
      <w:commentRangeStart w:id="80"/>
      <w:r>
        <w:t xml:space="preserve">In addition, to the best of our knowledge, no studies have explored how diagenesis may impact </w:t>
      </w:r>
      <w:r w:rsidRPr="00C02FCE">
        <w:t>δ</w:t>
      </w:r>
      <w:r w:rsidRPr="00C02FCE">
        <w:rPr>
          <w:vertAlign w:val="superscript"/>
        </w:rPr>
        <w:t>60</w:t>
      </w:r>
      <w:r w:rsidRPr="00C02FCE">
        <w:t>Ni</w:t>
      </w:r>
      <w:r>
        <w:rPr>
          <w:vertAlign w:val="subscript"/>
        </w:rPr>
        <w:t xml:space="preserve">carbonate </w:t>
      </w:r>
      <w:r>
        <w:t xml:space="preserve">and the effective isotopic composition of the carbonate flux. </w:t>
      </w:r>
      <w:commentRangeStart w:id="81"/>
      <w:r>
        <w:t xml:space="preserve"> </w:t>
      </w:r>
      <w:commentRangeEnd w:id="81"/>
      <w:r>
        <w:rPr>
          <w:rStyle w:val="CommentReference"/>
          <w:rFonts w:eastAsiaTheme="majorEastAsia"/>
        </w:rPr>
        <w:commentReference w:id="81"/>
      </w:r>
      <w:commentRangeEnd w:id="80"/>
      <w:r>
        <w:rPr>
          <w:rStyle w:val="CommentReference"/>
          <w:rFonts w:eastAsiaTheme="majorEastAsia"/>
        </w:rPr>
        <w:commentReference w:id="80"/>
      </w:r>
      <w:r>
        <w:t>From these spare observations, it is unclear how important carbonates are to the modern marine Ni budget.  As a potentially large and isotopically light sink, it seems that carbonates may help balance the overwhelmingly isotopically light sources and are an important sediment to investigate further.</w:t>
      </w:r>
    </w:p>
    <w:p w14:paraId="320D4946" w14:textId="3A686D7C" w:rsidR="004B636E" w:rsidRDefault="00CC258E" w:rsidP="004B636E">
      <w:pPr>
        <w:pStyle w:val="Heading1"/>
      </w:pPr>
      <w:r>
        <w:t>Proposed Work</w:t>
      </w:r>
      <w:bookmarkStart w:id="82" w:name="_Toc78742002"/>
      <w:bookmarkStart w:id="83" w:name="_Toc78742118"/>
      <w:bookmarkEnd w:id="0"/>
      <w:bookmarkEnd w:id="1"/>
      <w:r w:rsidR="004B636E" w:rsidRPr="004B636E">
        <w:t xml:space="preserve"> </w:t>
      </w:r>
    </w:p>
    <w:p w14:paraId="7AF7A05E" w14:textId="3E998BA8" w:rsidR="00CC258E" w:rsidRDefault="004B636E" w:rsidP="004B636E">
      <w:pPr>
        <w:pStyle w:val="Heading2"/>
      </w:pPr>
      <w:r>
        <w:t>Guiding Questions</w:t>
      </w:r>
      <w:bookmarkEnd w:id="82"/>
      <w:bookmarkEnd w:id="83"/>
      <w:r>
        <w:t xml:space="preserve"> </w:t>
      </w:r>
    </w:p>
    <w:p w14:paraId="08D03D53" w14:textId="206E0C13" w:rsidR="00CC258E" w:rsidRDefault="00CC258E" w:rsidP="00CC258E">
      <w:pPr>
        <w:ind w:firstLine="720"/>
        <w:jc w:val="both"/>
      </w:pPr>
      <w:r>
        <w:t xml:space="preserve">While the apparent marine Ni isotope imbalance </w:t>
      </w:r>
      <w:r w:rsidR="00C531B3">
        <w:t>is</w:t>
      </w:r>
      <w:r>
        <w:t xml:space="preserve"> quite complicated and will take several studies to resolve, we can begin to investigate the cause by tackling </w:t>
      </w:r>
      <w:r w:rsidR="00E66E91">
        <w:t>two</w:t>
      </w:r>
      <w:r>
        <w:t xml:space="preserve"> high priority knowledge </w:t>
      </w:r>
      <w:r w:rsidRPr="007C6B97">
        <w:t xml:space="preserve">gaps. The aim of this dissertation is </w:t>
      </w:r>
      <w:r w:rsidR="007C6B97" w:rsidRPr="007C6B97">
        <w:t xml:space="preserve">to </w:t>
      </w:r>
      <w:r w:rsidR="004323DB" w:rsidRPr="007C6B97">
        <w:t>investigate</w:t>
      </w:r>
      <w:r w:rsidR="004323DB">
        <w:t xml:space="preserve"> the following questions:</w:t>
      </w:r>
    </w:p>
    <w:p w14:paraId="582A235E" w14:textId="5D6C7930" w:rsidR="00CC258E" w:rsidRPr="008E3EE2" w:rsidRDefault="00CC258E" w:rsidP="00CC258E">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Are marine carbonates an isotopically light sink of Ni? Does carbonate </w:t>
      </w:r>
      <w:r w:rsidR="00C77F2A">
        <w:rPr>
          <w:rFonts w:ascii="Times New Roman" w:hAnsi="Times New Roman" w:cs="Times New Roman"/>
          <w:sz w:val="24"/>
          <w:szCs w:val="24"/>
        </w:rPr>
        <w:t xml:space="preserve">early </w:t>
      </w:r>
      <w:r>
        <w:rPr>
          <w:rFonts w:ascii="Times New Roman" w:hAnsi="Times New Roman" w:cs="Times New Roman"/>
          <w:sz w:val="24"/>
          <w:szCs w:val="24"/>
        </w:rPr>
        <w:t>diagenesis lead to release or uptake of additional Ni and how does this impact the effective Ni isotopic composition and Ni mass flux of carbonates?</w:t>
      </w:r>
      <w:r w:rsidR="00C77F2A">
        <w:rPr>
          <w:rFonts w:ascii="Times New Roman" w:hAnsi="Times New Roman" w:cs="Times New Roman"/>
          <w:sz w:val="24"/>
          <w:szCs w:val="24"/>
        </w:rPr>
        <w:t xml:space="preserve"> Finally, can carbonates be used as a faithful geologic record of Ni isotopic composition?</w:t>
      </w:r>
    </w:p>
    <w:p w14:paraId="7129792E" w14:textId="5946EC17" w:rsidR="008C500F" w:rsidRDefault="00CC258E" w:rsidP="008C500F">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What governs the isotopic composition of Fe-Mn deposits? Can the observed variation in </w:t>
      </w:r>
      <w:r w:rsidRPr="00E94248">
        <w:rPr>
          <w:rFonts w:ascii="Times New Roman" w:hAnsi="Times New Roman" w:cs="Times New Roman"/>
          <w:sz w:val="24"/>
          <w:szCs w:val="24"/>
        </w:rPr>
        <w:t>δ</w:t>
      </w:r>
      <w:r w:rsidRPr="00E94248">
        <w:rPr>
          <w:rFonts w:ascii="Times New Roman" w:hAnsi="Times New Roman" w:cs="Times New Roman"/>
          <w:sz w:val="24"/>
          <w:szCs w:val="24"/>
          <w:vertAlign w:val="superscript"/>
        </w:rPr>
        <w:t>60</w:t>
      </w:r>
      <w:r w:rsidRPr="00E94248">
        <w:rPr>
          <w:rFonts w:ascii="Times New Roman" w:hAnsi="Times New Roman" w:cs="Times New Roman"/>
          <w:sz w:val="24"/>
          <w:szCs w:val="24"/>
        </w:rPr>
        <w:t>Ni</w:t>
      </w:r>
      <w:r>
        <w:rPr>
          <w:rFonts w:ascii="Times New Roman" w:hAnsi="Times New Roman" w:cs="Times New Roman"/>
          <w:sz w:val="24"/>
          <w:szCs w:val="24"/>
        </w:rPr>
        <w:t xml:space="preserve"> of Fe-Mn deposits be explained by differences in mineralogy or accumulation rate?</w:t>
      </w:r>
    </w:p>
    <w:p w14:paraId="10DC1AA1" w14:textId="075D190C" w:rsidR="00E66E91" w:rsidRPr="00E66E91" w:rsidRDefault="00E66E91" w:rsidP="007A196C">
      <w:pPr>
        <w:jc w:val="both"/>
      </w:pPr>
      <w:r>
        <w:t xml:space="preserve">The </w:t>
      </w:r>
      <w:r w:rsidR="007975C6">
        <w:t xml:space="preserve">above questions will inform the first and second chapter of the dissertation. </w:t>
      </w:r>
      <w:commentRangeStart w:id="84"/>
      <w:r w:rsidR="007975C6">
        <w:t xml:space="preserve">The </w:t>
      </w:r>
      <w:r>
        <w:t xml:space="preserve">third and final chapter of the dissertation will be guided by the challenges and knowledge </w:t>
      </w:r>
      <w:r w:rsidR="007975C6">
        <w:t xml:space="preserve">gaps </w:t>
      </w:r>
      <w:r>
        <w:t xml:space="preserve">described in the </w:t>
      </w:r>
      <w:r w:rsidR="007975C6">
        <w:t xml:space="preserve">literature </w:t>
      </w:r>
      <w:proofErr w:type="gramStart"/>
      <w:r w:rsidR="007975C6">
        <w:t>review, but</w:t>
      </w:r>
      <w:proofErr w:type="gramEnd"/>
      <w:r w:rsidR="007975C6">
        <w:t xml:space="preserve"> will not be described in detail here.</w:t>
      </w:r>
      <w:commentRangeEnd w:id="84"/>
      <w:r w:rsidR="007975C6">
        <w:rPr>
          <w:rStyle w:val="CommentReference"/>
        </w:rPr>
        <w:commentReference w:id="84"/>
      </w:r>
    </w:p>
    <w:p w14:paraId="065AACA1" w14:textId="1B18192E" w:rsidR="00CC258E" w:rsidRDefault="00CC258E" w:rsidP="00CC258E">
      <w:pPr>
        <w:pStyle w:val="Heading2"/>
      </w:pPr>
      <w:r>
        <w:t xml:space="preserve">Hypotheses </w:t>
      </w:r>
      <w:r w:rsidR="00AD60D3">
        <w:t>and Project Summary</w:t>
      </w:r>
    </w:p>
    <w:p w14:paraId="4BE25E39" w14:textId="78682AC3" w:rsidR="00CC258E" w:rsidRDefault="00C77F2A" w:rsidP="00C767F9">
      <w:pPr>
        <w:pStyle w:val="Heading3"/>
      </w:pPr>
      <w:r>
        <w:t>Carbonates</w:t>
      </w:r>
    </w:p>
    <w:p w14:paraId="4F3D6191" w14:textId="469E7314" w:rsidR="00C77F2A" w:rsidRDefault="00C77F2A" w:rsidP="006650E7">
      <w:pPr>
        <w:ind w:firstLine="720"/>
        <w:jc w:val="both"/>
      </w:pPr>
      <w:r>
        <w:t xml:space="preserve">Carbonates are a ubiquitous sediment across time </w:t>
      </w:r>
      <w:r w:rsidR="00044F13">
        <w:t xml:space="preserve">and space and may be a nontrivial </w:t>
      </w:r>
      <w:r w:rsidR="003F522E">
        <w:t xml:space="preserve">and perhaps isotopically light </w:t>
      </w:r>
      <w:r w:rsidR="00044F13">
        <w:t xml:space="preserve">sink of Ni. </w:t>
      </w:r>
      <w:r w:rsidR="00423F12">
        <w:t>There is clear disagreement within the community about its</w:t>
      </w:r>
      <w:r w:rsidR="006F2FEF">
        <w:t xml:space="preserve"> </w:t>
      </w:r>
      <w:r w:rsidR="006F2FEF">
        <w:lastRenderedPageBreak/>
        <w:t>importance to the modern marine Ni budget</w:t>
      </w:r>
      <w:r w:rsidR="00423F12">
        <w:t>, with estimates</w:t>
      </w:r>
      <w:r w:rsidR="006F2FEF">
        <w:t xml:space="preserve"> for its output</w:t>
      </w:r>
      <w:r w:rsidR="00423F12">
        <w:t xml:space="preserve"> ranging from 3</w:t>
      </w:r>
      <w:r w:rsidR="00BB49A6">
        <w:t xml:space="preserve"> to 180</w:t>
      </w:r>
      <w:r w:rsidR="00423F12">
        <w:t>% of the riverine input</w:t>
      </w:r>
      <w:r w:rsidR="006F2FEF">
        <w:t xml:space="preserve"> </w:t>
      </w:r>
      <w:r w:rsidR="006F2FEF">
        <w:fldChar w:fldCharType="begin" w:fldLock="1"/>
      </w:r>
      <w:r w:rsidR="00212572">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2","issued":{"date-parts":[["2021"]]},"page":"184-198","title":"Nickel isotope fractionation as a function of carbonate growth rate during Ni coprecipitation with calcite","type":"article-journal","volume":"299"},"uris":["http://www.mendeley.com/documents/?uuid=70003b12-9380-49ba-a41e-8ace5b291460"]}],"mendeley":{"formattedCitation":"(Alvarez et al., 2021; Ciscato et al., 2018)","plainTextFormattedCitation":"(Alvarez et al., 2021; Ciscato et al., 2018)","previouslyFormattedCitation":"(Alvarez et al., 2021; Ciscato et al., 2018)"},"properties":{"noteIndex":0},"schema":"https://github.com/citation-style-language/schema/raw/master/csl-citation.json"}</w:instrText>
      </w:r>
      <w:r w:rsidR="006F2FEF">
        <w:fldChar w:fldCharType="separate"/>
      </w:r>
      <w:r w:rsidR="006F2FEF" w:rsidRPr="006F2FEF">
        <w:rPr>
          <w:noProof/>
        </w:rPr>
        <w:t>(Alvarez et al., 2021; Ciscato et al., 2018)</w:t>
      </w:r>
      <w:r w:rsidR="006F2FEF">
        <w:fldChar w:fldCharType="end"/>
      </w:r>
      <w:r w:rsidR="00423F12">
        <w:t xml:space="preserve">. </w:t>
      </w:r>
      <w:r w:rsidR="008032C0">
        <w:t>The</w:t>
      </w:r>
      <w:r w:rsidR="007D553D">
        <w:t xml:space="preserve"> estimate at the</w:t>
      </w:r>
      <w:r w:rsidR="008032C0">
        <w:t xml:space="preserve"> lower end of that range </w:t>
      </w:r>
      <w:r w:rsidR="007D553D">
        <w:t xml:space="preserve">likely underestimated the flux because </w:t>
      </w:r>
      <w:r w:rsidR="00C531B3">
        <w:t xml:space="preserve">it </w:t>
      </w:r>
      <w:r w:rsidR="007D553D">
        <w:t xml:space="preserve">only </w:t>
      </w:r>
      <w:r w:rsidR="00C531B3">
        <w:t>considers</w:t>
      </w:r>
      <w:r w:rsidR="00701D00">
        <w:t xml:space="preserve"> </w:t>
      </w:r>
      <w:r w:rsidR="008032C0">
        <w:t>Ni associated with TOC in carbonates and</w:t>
      </w:r>
      <w:r w:rsidR="006F2FEF">
        <w:t xml:space="preserve"> omit</w:t>
      </w:r>
      <w:r w:rsidR="007D553D">
        <w:t>s</w:t>
      </w:r>
      <w:r w:rsidR="006F2FEF">
        <w:t xml:space="preserve"> any Ni which might incorporate into the </w:t>
      </w:r>
      <w:r w:rsidR="00701D00">
        <w:t>inorganic component</w:t>
      </w:r>
      <w:r w:rsidR="008032C0">
        <w:t xml:space="preserve">. </w:t>
      </w:r>
      <w:r w:rsidR="00DA0282">
        <w:t>Nickel</w:t>
      </w:r>
      <w:r w:rsidR="008032C0">
        <w:t xml:space="preserve"> has been </w:t>
      </w:r>
      <w:r w:rsidR="007B7E3E">
        <w:t xml:space="preserve">experimentally </w:t>
      </w:r>
      <w:r w:rsidR="008032C0">
        <w:t xml:space="preserve">found to partition moderately into abiotic and biotic </w:t>
      </w:r>
      <w:r w:rsidR="007B7E3E">
        <w:t>calcite</w:t>
      </w:r>
      <w:r w:rsidR="00DA0282">
        <w:t xml:space="preserve">, suggesting the inorganic component may </w:t>
      </w:r>
      <w:r w:rsidR="00212572">
        <w:t>be important to consider as a host of</w:t>
      </w:r>
      <w:r w:rsidR="00DA0282">
        <w:t xml:space="preserve"> Ni</w:t>
      </w:r>
      <w:r w:rsidR="00212572">
        <w:t xml:space="preserve"> </w:t>
      </w:r>
      <w:r w:rsidR="00212572">
        <w:fldChar w:fldCharType="begin" w:fldLock="1"/>
      </w:r>
      <w:r w:rsidR="006814BE">
        <w:instrText xml:space="preserve">ADDIN CSL_CITATION {"citationItems":[{"id":"ITEM-1","itemData":{"DOI":"10.1016/j.marmicro.2020.101854","ISSN":"03778398","abstract":"Benthic foraminifera are valuable indicators in environmental studies, including those on marine pollution monitoring. While a great deal of foraminiferal biomonitoring research utilizes abundance and distributional data, further value resides in better understanding the incorporation of heavy metal pollutants in foraminiferal calcite. By experimentally growing assemblages of foraminifera from propagules (small juveniles) gathered from Sapelo Island, Georgia and Little Duck Key, Florida, this study examines foraminiferal incorporation of the heavy metals arsenic, cadmium, nickel, and zinc over a range of concentrations. Surface sediment was collected and sieved to concentrate the propagules. The propagules were then used to experimentally grow assemblages with each exposed to a different heavy metal. After one month, the experimentally grown foraminifera were harvested and samples of the two most common species from each location, Ammonia tepida (Cushman) and Haynesina germanica (Ehrenberg) from Sapelo Island and Quinqueloculina sabulosa (Cushman) and Triloculina oblonga (Montagu) from Little Duck Key, were selected for trace element analysis. Calcite of the tests was analyzed using LA-ICP-MS to quantify the heavy metal incorporation. Rotalid species A. tepida and H. germanica incorporated more cadmium as its concentration in the surrounding water increased, whereas miliolid species Q. sabulosa and T. oblonga incorporated more of the metals zinc and nickel. This study shows that while foraminiferal incorporation of heavy metals has great potential as a biomonitoring tool, multiple factors (especially inter-clade variation) must be considered carefully. In future marine environmental research, these factors may help to create a more targeted assessment of environmental pollution.","author":[{"dropping-particle":"","family":"Smith","given":"Christopher W.","non-dropping-particle":"","parse-names":false,"suffix":""},{"dropping-particle":"","family":"Fehrenbacher","given":"Jennifer S.","non-dropping-particle":"","parse-names":false,"suffix":""},{"dropping-particle":"","family":"Goldstein","given":"Susan T.","non-dropping-particle":"","parse-names":false,"suffix":""}],"container-title":"Marine Micropaleontology","id":"ITEM-1","issued":{"date-parts":[["2020","4","1"]]},"publisher":"Elsevier B.V.","title":"Incorporation of heavy metals in experimentally grown foraminifera from Sapelo Island, Georgia and Little Duck Key, Florida, U.S.A.","type":"article-journal","volume":"156"},"uris":["http://www.mendeley.com/documents/?uuid=3cf8f65a-1807-3ad6-83ad-9fdf7f20d91c"]},{"id":"ITEM-2","itemData":{"DOI":"10.1016/j.gca.2007.04.006","ISSN":"00167037","abstract":"Partitioning of Ni in calcite, CaCO3, was evaluated with the aim of collecting data on partition and distribution coefficients and to enhance understanding about the interaction of Ni with the calcite surface and further incorporation into the bulk. This information will aid in the interpretation of geological processes for safety assessment of waste repositories and contamination of groundwater. Coprecipitation experiments were carried out by the constant addition method at 25 °C and pCO2 = 1 and 10-3.5 atm. Ni was moderately partitioned from solution into calcite. For dilute solid solutions (XNi &lt; 0.001), Ni partition coefficients were estimated to be </w:instrText>
      </w:r>
      <w:r w:rsidR="006814BE">
        <w:rPr>
          <w:rFonts w:ascii="Cambria Math" w:hAnsi="Cambria Math" w:cs="Cambria Math"/>
        </w:rPr>
        <w:instrText>∼</w:instrText>
      </w:r>
      <w:r w:rsidR="006814BE">
        <w:instrText>1 and found to be weakly dependent on calcite precipitation rate in the range of 3-230 nmol m-2 s-1. Ni molar fraction in the solid is directly proportional to Ni concentration in the solution. The fit of the data to such a model is good evidence that Ni is taken up as a true solid solution, not simply by physical trapping. © 2007 Elsevier Ltd. All rights reserved.","author":[{"dropping-particle":"","family":"Lakshtanov","given":"L. Z.","non-dropping-particle":"","parse-names":false,"suffix":""},{"dropping-particle":"","family":"Stipp","given":"S. L.S.","non-dropping-particle":"","parse-names":false,"suffix":""}],"container-title":"Geochimica et Cosmochimica Acta","id":"ITEM-2","issued":{"date-parts":[["2007"]]},"title":"Experimental study of nickel(II) interaction with calcite: Adsorption and coprecipitation","type":"article-journal"},"uris":["http://www.mendeley.com/documents/?uuid=ab9fa0bc-c3fc-33f2-a3ce-be24c41c3901"]},{"id":"ITEM-3","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3","issued":{"date-parts":[["2021"]]},"page":"184-198","title":"Nickel isotope fractionation as a function of carbonate growth rate during Ni coprecipitation with calcite","type":"article-journal","volume":"299"},"uris":["http://www.mendeley.com/documents/?uuid=70003b12-9380-49ba-a41e-8ace5b291460"]},{"id":"ITEM-4","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4","issue":"8","issued":{"date-parts":[["2010"]]},"page":"2339-2350","title":"Heavy metal incorporation in foraminiferal calcite: Results from multi-element enrichment culture experiments with Ammonia tepida","type":"article-journal","volume":"7"},"uris":["http://www.mendeley.com/documents/?uuid=2b9b137a-e93b-3232-a1c0-4f8dfde0bb0c"]}],"mendeley":{"formattedCitation":"(Alvarez et al., 2021; Lakshtanov and Stipp, 2007; Munsel et al., 2010; Smith et al., 2020)","plainTextFormattedCitation":"(Alvarez et al., 2021; Lakshtanov and Stipp, 2007; Munsel et al., 2010; Smith et al., 2020)","previouslyFormattedCitation":"(Alvarez et al., 2021; Lakshtanov and Stipp, 2007; Munsel et al., 2010; Smith et al., 2020)"},"properties":{"noteIndex":0},"schema":"https://github.com/citation-style-language/schema/raw/master/csl-citation.json"}</w:instrText>
      </w:r>
      <w:r w:rsidR="00212572">
        <w:fldChar w:fldCharType="separate"/>
      </w:r>
      <w:r w:rsidR="00212572" w:rsidRPr="00212572">
        <w:rPr>
          <w:noProof/>
        </w:rPr>
        <w:t>(Alvarez et al., 2021; Lakshtanov and Stipp, 2007; Munsel et al., 2010; Smith et al., 2020)</w:t>
      </w:r>
      <w:r w:rsidR="00212572">
        <w:fldChar w:fldCharType="end"/>
      </w:r>
      <w:r w:rsidR="007B7E3E">
        <w:t>.</w:t>
      </w:r>
      <w:r w:rsidR="006F2FEF">
        <w:t xml:space="preserve"> </w:t>
      </w:r>
      <w:r w:rsidR="00756BBB">
        <w:t xml:space="preserve">The estimate at the higher end of the range </w:t>
      </w:r>
      <w:r w:rsidR="007D553D">
        <w:t xml:space="preserve">likely overestimated the flux because of the odd </w:t>
      </w:r>
      <w:r w:rsidR="001377DC">
        <w:t>sample set</w:t>
      </w:r>
      <w:r w:rsidR="007D553D">
        <w:t xml:space="preserve"> selection</w:t>
      </w:r>
      <w:r w:rsidR="00F675C2">
        <w:t xml:space="preserve"> </w:t>
      </w:r>
      <w:r w:rsidR="00C531B3">
        <w:t xml:space="preserve">to represent the average Ni concentration of primary carbonates </w:t>
      </w:r>
      <w:r w:rsidR="00F675C2">
        <w:t>(</w:t>
      </w:r>
      <w:r w:rsidR="00F675C2" w:rsidRPr="00C531B3">
        <w:rPr>
          <w:i/>
          <w:iCs/>
        </w:rPr>
        <w:t>i.e.,</w:t>
      </w:r>
      <w:r w:rsidR="00F675C2">
        <w:t xml:space="preserve"> carboniferous limestones from a single region with </w:t>
      </w:r>
      <w:r w:rsidR="00C531B3">
        <w:t>elevated</w:t>
      </w:r>
      <w:r w:rsidR="00F675C2">
        <w:t xml:space="preserve"> </w:t>
      </w:r>
      <w:r w:rsidR="00C531B3">
        <w:t xml:space="preserve">Ni concentrations relative to </w:t>
      </w:r>
      <w:commentRangeStart w:id="85"/>
      <w:r w:rsidR="00C531B3">
        <w:t>other carbonates</w:t>
      </w:r>
      <w:commentRangeEnd w:id="85"/>
      <w:r w:rsidR="00C531B3">
        <w:rPr>
          <w:rStyle w:val="CommentReference"/>
        </w:rPr>
        <w:commentReference w:id="85"/>
      </w:r>
      <w:r w:rsidR="00F675C2">
        <w:t>)</w:t>
      </w:r>
      <w:r w:rsidR="006814BE">
        <w:t xml:space="preserve"> </w:t>
      </w:r>
      <w:r w:rsidR="006814BE">
        <w:fldChar w:fldCharType="begin" w:fldLock="1"/>
      </w:r>
      <w:r w:rsidR="008A4717">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id":"ITEM-2","itemData":{"DOI":"10.1016/j.gca.2014.07.001","ISSN":"00167037","abstract":"A combined study of trace elements, carbon and oxygen isotopes was carried out for Carboniferous marine limestones from the Lower Yangtze platform in South China. The results provide insights into the influence of terrigenous input to Paleotethyan seawater, from which pure and impure carbonates precipitated. In terms of the correlations between the concentrations of elements with different properties, variable extents of two-component mixing are evident between seawater and terrigenous detritus. This is quantitatively dictated by such parameters as the calcite-seawater partition coefficients (DX) and the seawater-continental upper crust partition coefficients (KX). Water-soluble elements with high and medium KX values, such as Na, Mg, P, V, Cr, Ni, Cu, Zn, Sr, Mo and U, are susceptible to incorporation into carbonate lattices, and thus their concentrations represent the geochemical composition of paleoseawater. In contrast, water-insoluble elements with low KX values, such as Be, Al, Sc, Co, Ga, Cs, REE, Hf and Th, cannot be incorporated into carbonate lattices, thus providing a proxy for contributions from terrigenous material.The Carboniferous marine limestones from a stratigraphic profile exhibit three positive and three negative δ13C excursions from the late Visean to Gzhelian. These δ13C excursions generally match those of contemporaneous carbonates elsewhere in the world, which can be linked to the alternative occurrences of cold and warm paleoclimates in the Carboniferous. The lowest δ13C values in the profile are generally associated with the lowest values of Y/Ho and the highest values of (Nd/Yb)PAAS, Th, Sc and insoluble residue. This indicates a significant contribution from the terrigenous material to the negative δ13C excursions. The effect from the warm paleoclimate is also indicated by high chemical indices of alteration for the insoluble residue from the three intervals of high terrigenous input. On the other hand, the positive δ13C excursions are associated with the decreases of terrigenous input. Therefore, the incorporation of terrigenous material into the epicontinental seawater is temporally linked to the paleoclimatic change on continental margins adjacent to the Paleotethyan seawater. © 2014 Elsevier Ltd.","author":[{"dropping-particle":"","family":"Zhao","given":"Ming Yu","non-dropping-particle":"","parse-names":false,"suffix":""},{"dropping-particle":"","family":"Zheng","given":"Yong Fei","non-dropping-particle":"","parse-names":false,"suffix":""}],"container-title":"Geochimica et Cosmochimica Acta","id":"ITEM-2","issued":{"date-parts":[["2014"]]},"page":"508-531","publisher":"Elsevier Ltd","title":"Marine carbonate records of terrigenous input into Paleotethyan seawater: Geochemical constraints from Carboniferous limestones","type":"article-journal","volume":"141"},"uris":["http://www.mendeley.com/documents/?uuid=6bd6750b-c382-434f-9da6-8426c440a8e6"]}],"mendeley":{"formattedCitation":"(Alvarez et al., 2021; Zhao and Zheng, 2014)","plainTextFormattedCitation":"(Alvarez et al., 2021; Zhao and Zheng, 2014)","previouslyFormattedCitation":"(Alvarez et al., 2021; Zhao and Zheng, 2014)"},"properties":{"noteIndex":0},"schema":"https://github.com/citation-style-language/schema/raw/master/csl-citation.json"}</w:instrText>
      </w:r>
      <w:r w:rsidR="006814BE">
        <w:fldChar w:fldCharType="separate"/>
      </w:r>
      <w:r w:rsidR="006814BE" w:rsidRPr="006814BE">
        <w:rPr>
          <w:noProof/>
        </w:rPr>
        <w:t>(Alvarez et al., 2021; Zhao and Zheng, 2014)</w:t>
      </w:r>
      <w:r w:rsidR="006814BE">
        <w:fldChar w:fldCharType="end"/>
      </w:r>
      <w:r w:rsidR="007D553D">
        <w:t xml:space="preserve">. </w:t>
      </w:r>
      <w:r w:rsidR="007D28D1">
        <w:t xml:space="preserve">We anticipate that the true estimation lies somewhere between these </w:t>
      </w:r>
      <w:r w:rsidR="006E0F46">
        <w:t>values</w:t>
      </w:r>
      <w:r w:rsidR="00C531B3">
        <w:t>. Considering the available indirect evidence suggests carbonates are an isotopically light sink, they may be the missing component to resolve the isotope imbalance.</w:t>
      </w:r>
      <w:r w:rsidR="009A4864">
        <w:t xml:space="preserve"> </w:t>
      </w:r>
      <w:r w:rsidR="00C531B3">
        <w:t xml:space="preserve">Until the isotopic composition of modern carbonates </w:t>
      </w:r>
      <w:proofErr w:type="gramStart"/>
      <w:r w:rsidR="00C531B3">
        <w:t>are</w:t>
      </w:r>
      <w:proofErr w:type="gramEnd"/>
      <w:r w:rsidR="00C531B3">
        <w:t xml:space="preserve"> investigated,</w:t>
      </w:r>
      <w:r w:rsidR="009A4864">
        <w:t xml:space="preserve"> we cannot </w:t>
      </w:r>
      <w:r w:rsidR="00C531B3">
        <w:t>confidently</w:t>
      </w:r>
      <w:r w:rsidR="009A4864">
        <w:t xml:space="preserve"> model the modern</w:t>
      </w:r>
      <w:r w:rsidR="006E0F46">
        <w:t xml:space="preserve"> marine Ni budget</w:t>
      </w:r>
      <w:r w:rsidR="007D28D1">
        <w:t xml:space="preserve">. </w:t>
      </w:r>
    </w:p>
    <w:p w14:paraId="2371F718" w14:textId="641D2C7B" w:rsidR="006A694E" w:rsidRDefault="00231AA1" w:rsidP="000B7DC3">
      <w:pPr>
        <w:ind w:firstLine="360"/>
        <w:jc w:val="both"/>
      </w:pPr>
      <w:r>
        <w:t>I propose to perform the first Ni isotope measurements of modern marine carbonates to obtain a representative δ</w:t>
      </w:r>
      <w:r>
        <w:rPr>
          <w:vertAlign w:val="superscript"/>
        </w:rPr>
        <w:t>60</w:t>
      </w:r>
      <w:r>
        <w:t xml:space="preserve">Ni for carbonates and help assess its importance to the budget. </w:t>
      </w:r>
      <w:r w:rsidR="00704016">
        <w:t xml:space="preserve">For this study, we have selected a set of well-characterized, primary to diagenetically altered shallow-water carbonates from the Great Bahama Bank. </w:t>
      </w:r>
      <w:r w:rsidR="0067308F">
        <w:t xml:space="preserve">Our set includes samples from short cores (representing </w:t>
      </w:r>
      <w:r w:rsidR="00001015">
        <w:t xml:space="preserve">initial deposition of </w:t>
      </w:r>
      <w:r w:rsidR="0067308F">
        <w:t xml:space="preserve">primary carbonates) and the </w:t>
      </w:r>
      <w:proofErr w:type="spellStart"/>
      <w:r w:rsidR="0067308F">
        <w:t>Clino</w:t>
      </w:r>
      <w:proofErr w:type="spellEnd"/>
      <w:r w:rsidR="0067308F">
        <w:t xml:space="preserve"> (representing </w:t>
      </w:r>
      <w:r w:rsidR="00001015">
        <w:t xml:space="preserve">forms </w:t>
      </w:r>
      <w:r w:rsidR="00B76E0D">
        <w:t>of meteoric diagenesis</w:t>
      </w:r>
      <w:r w:rsidR="00001015">
        <w:t xml:space="preserve"> </w:t>
      </w:r>
      <w:r w:rsidR="0067308F">
        <w:t xml:space="preserve">and marine burial diagenesis) and </w:t>
      </w:r>
      <w:proofErr w:type="spellStart"/>
      <w:r w:rsidR="0067308F">
        <w:t>Unda</w:t>
      </w:r>
      <w:proofErr w:type="spellEnd"/>
      <w:r w:rsidR="0067308F">
        <w:t xml:space="preserve"> cores (representing massive dolomitization). </w:t>
      </w:r>
    </w:p>
    <w:p w14:paraId="3DF5F170" w14:textId="67E1526E" w:rsidR="00C52BF7" w:rsidRDefault="00001015" w:rsidP="006A694E">
      <w:pPr>
        <w:ind w:firstLine="360"/>
        <w:jc w:val="both"/>
      </w:pPr>
      <w:r>
        <w:t>However</w:t>
      </w:r>
      <w:r w:rsidR="00616692">
        <w:t xml:space="preserve">, by virtue of </w:t>
      </w:r>
      <w:r w:rsidR="002455C5">
        <w:t>selecting shallow-water</w:t>
      </w:r>
      <w:r w:rsidR="00E412D1">
        <w:t xml:space="preserve"> carbonates,</w:t>
      </w:r>
      <w:r w:rsidR="002455C5">
        <w:t xml:space="preserve"> we are </w:t>
      </w:r>
      <w:r w:rsidR="00E4792A">
        <w:t xml:space="preserve">not capturing the </w:t>
      </w:r>
      <w:r w:rsidR="00225182">
        <w:t xml:space="preserve">Ni </w:t>
      </w:r>
      <w:r w:rsidR="00127F2B">
        <w:t>isotopic composition of pelagic carbonates</w:t>
      </w:r>
      <w:r w:rsidR="00225182">
        <w:t xml:space="preserve"> which </w:t>
      </w:r>
      <w:r w:rsidR="006A6D1F">
        <w:t>will not necessarily be equivalent to shallow-water carbonates.</w:t>
      </w:r>
      <w:r w:rsidR="00127F2B">
        <w:t xml:space="preserve"> </w:t>
      </w:r>
      <w:r w:rsidR="00CD4DB4">
        <w:t>Based on the mass distribution in</w:t>
      </w:r>
      <w:r w:rsidR="00FD155B">
        <w:t xml:space="preserve"> modern CaCO</w:t>
      </w:r>
      <w:r w:rsidR="00FD155B">
        <w:rPr>
          <w:vertAlign w:val="subscript"/>
        </w:rPr>
        <w:t>3</w:t>
      </w:r>
      <w:r w:rsidR="00FD155B">
        <w:t xml:space="preserve"> accumulation budgets</w:t>
      </w:r>
      <w:r w:rsidR="00CD4DB4">
        <w:t>, pelagic carbonates appear to domina</w:t>
      </w:r>
      <w:r w:rsidR="00D41C2D">
        <w:t>te</w:t>
      </w:r>
      <w:r w:rsidR="00B92424">
        <w:t xml:space="preserve"> the budget</w:t>
      </w:r>
      <w:r w:rsidR="0073748B">
        <w:t xml:space="preserve"> </w:t>
      </w:r>
      <w:r w:rsidR="0073748B">
        <w:fldChar w:fldCharType="begin" w:fldLock="1"/>
      </w:r>
      <w:r w:rsidR="006A6D1F">
        <w:instrText>ADDIN CSL_CITATION {"citationItems":[{"id":"ITEM-1","itemData":{"DOI":"10.1038/181669b0","ISSN":"00280836","author":[{"dropping-particle":"","family":"Milliman","given":"John D","non-dropping-particle":"","parse-names":false,"suffix":""}],"container-title":"Global Biogeochemical Cycles","id":"ITEM-1","issue":"4","issued":{"date-parts":[["1993"]]},"page":"927-957","title":"Production and Accumulation of Calcium Carbonate in the Ocean: Budget of a Nonsteady State","type":"article-journal","volume":"7"},"uris":["http://www.mendeley.com/documents/?uuid=3bac0bbb-3670-4b77-996a-a1d05f72678b"]},{"id":"ITEM-2","itemData":{"DOI":"10.1029/2002EO000267","ISSN":"00963941","author":[{"dropping-particle":"","family":"Iglesias-Rodriguez","given":"M. Debora","non-dropping-particle":"","parse-names":false,"suffix":""},{"dropping-particle":"","family":"Armstrong","given":"Robert","non-dropping-particle":"","parse-names":false,"suffix":""},{"dropping-particle":"","family":"Feely","given":"Richard","non-dropping-particle":"","parse-names":false,"suffix":""},{"dropping-particle":"","family":"Hood","given":"Raleigh","non-dropping-particle":"","parse-names":false,"suffix":""},{"dropping-particle":"","family":"Kleypas","given":"Joan","non-dropping-particle":"","parse-names":false,"suffix":""},{"dropping-particle":"","family":"Milliman","given":"John D.","non-dropping-particle":"","parse-names":false,"suffix":""},{"dropping-particle":"","family":"Sabine","given":"Christopher","non-dropping-particle":"","parse-names":false,"suffix":""},{"dropping-particle":"","family":"Sarmiento","given":"Jorge","non-dropping-particle":"","parse-names":false,"suffix":""}],"container-title":"Eos","id":"ITEM-2","issue":"34","issued":{"date-parts":[["2002"]]},"page":"2000-2002","title":"Progress made in study of ocean's calcium carbonate budget","type":"article-journal","volume":"83"},"uris":["http://www.mendeley.com/documents/?uuid=3748900e-8b0f-49cb-9f10-65b90a212501"]},{"id":"ITEM-3","itemData":{"DOI":"10.1007/s10498-015-9282-y","ISSN":"15731421","abstract":"The present analysis adjusts previous estimates of global ocean CaCO3 production rates substantially upward, to 133 × 1012 mol yr−1 plankton production and 42 × 1012 mol yr−1 shelf benthos production. The plankton adjustment is consistent with recent satellite-based estimates; the benthos adjustment includes primarily an upward adjustment of CaCO3 production on so-called carbonate-poor sedimentary shelves and secondarily pays greater attention to high CaCO3 mass (calcimass) and turnover of shelf communities on temperate and polar shelves. Estimated CaCO3 sediment accumulation rates remain about the same as they have been for some years: ~20 × 1012 mol yr−1 on shelves and 11 × 1012 mol yr−1 in the deep ocean. The differences between production and accumulation of calcareous materials call for dissolution of ~22 × 1012 mol yr−1 (~50 %) of shelf benthonic carbonate production and 122 × 1012 mol yr−1 (&gt;90 %) of planktonic production. Most CaCO3 production, whether planktonic or benthonic, is assumed to take place in water depths of &lt;100 m, while most dissolution is assumed to occur below this depth. The molar ratio of CO2 release to CaCO3 precipitation (CO2↑/CaCO3↓) is &lt;1.0 and varies with depth. This ratio, Ψ, is presently about 0.66 in surface seawater and 0.85 in ocean waters deeper than about 1000 m. The net flux of CO2 associated with CaCO3 reactions in the global ocean in late preindustrial time is estimated to be an apparent influx from the atmosphere to the ocean, of +7 × 1012 mol C yr−1, at a time scale of 102–103 years. The CaCO3-mediated influx of CO2 is approximately offset by CO2 release from organic C oxidation in the water column. Continuing ocean acidification will have effects on CaCO3 and organic C metabolic responses to the oceanic inorganic C cycle, although those responses remain poorly quantified.","author":[{"dropping-particle":"V.","family":"Smith","given":"Stephen","non-dropping-particle":"","parse-names":false,"suffix":""},{"dropping-particle":"","family":"Mackenzie","given":"Fred T.","non-dropping-particle":"","parse-names":false,"suffix":""}],"container-title":"Aquatic Geochemistry","id":"ITEM-3","issue":"2","issued":{"date-parts":[["2016"]]},"page":"153-175","publisher":"Springer Netherlands","title":"The Role of CaCO3 Reactions in the Contemporary Oceanic CO2 Cycle","type":"article-journal","volume":"22"},"uris":["http://www.mendeley.com/documents/?uuid=17d33ae0-2b70-4f55-b9dc-3688cb880b95"]},{"id":"ITEM-4","itemData":{"author":[{"dropping-particle":"","family":"Opdyke","given":"Bradley N.","non-dropping-particle":"","parse-names":false,"suffix":""},{"dropping-particle":"","family":"Wilkinson","given":"Bruce H.","non-dropping-particle":"","parse-names":false,"suffix":""}],"container-title":"Paleoceanography","id":"ITEM-4","issue":"6","issued":{"date-parts":[["1988"]]},"page":"685-703","title":"Surface Area Control of Shallow Cratonic to Deep Marine Carbonate Accumulation","type":"article-journal","volume":"3"},"uris":["http://www.mendeley.com/documents/?uuid=1b4938eb-a354-4bec-8562-8a7e90c37a90"]},{"id":"ITEM-5","itemData":{"author":[{"dropping-particle":"","family":"Wilkinson","given":"Bruce H.","non-dropping-particle":"","parse-names":false,"suffix":""},{"dropping-particle":"","family":"Walker","given":"James C.G.","non-dropping-particle":"","parse-names":false,"suffix":""}],"container-title":"American Journal of Science","id":"ITEM-5","issue":"4","issued":{"date-parts":[["1989"]]},"page":"525-548","title":"Phanerozoic cycling of sedimentary carbonate","type":"article-journal","volume":"289"},"uris":["http://www.mendeley.com/documents/?uuid=2232eff1-d49c-41d7-85e1-8d7568d5e375"]}],"mendeley":{"formattedCitation":"(Iglesias-Rodriguez et al., 2002; Milliman, 1993; Opdyke and Wilkinson, 1988; Smith and Mackenzie, 2016; Wilkinson and Walker, 1989)","manualFormatting":"(e.g., Iglesias-Rodriguez et al., 2002; Milliman, 1993; Opdyke and Wilkinson, 1988; Smith and Mackenzie, 2016; Wilkinson and Walker, 1989)","plainTextFormattedCitation":"(Iglesias-Rodriguez et al., 2002; Milliman, 1993; Opdyke and Wilkinson, 1988; Smith and Mackenzie, 2016; Wilkinson and Walker, 1989)","previouslyFormattedCitation":"(Iglesias-Rodriguez et al., 2002; Milliman, 1993; Opdyke and Wilkinson, 1988; Smith and Mackenzie, 2016; Wilkinson and Walker, 1989)"},"properties":{"noteIndex":0},"schema":"https://github.com/citation-style-language/schema/raw/master/csl-citation.json"}</w:instrText>
      </w:r>
      <w:r w:rsidR="0073748B">
        <w:fldChar w:fldCharType="separate"/>
      </w:r>
      <w:r w:rsidR="0073748B" w:rsidRPr="0073748B">
        <w:rPr>
          <w:noProof/>
        </w:rPr>
        <w:t>(</w:t>
      </w:r>
      <w:r w:rsidR="0073748B" w:rsidRPr="00855FF5">
        <w:rPr>
          <w:i/>
          <w:iCs/>
          <w:noProof/>
        </w:rPr>
        <w:t xml:space="preserve">e.g., </w:t>
      </w:r>
      <w:r w:rsidR="0073748B" w:rsidRPr="0073748B">
        <w:rPr>
          <w:noProof/>
        </w:rPr>
        <w:t>Iglesias-Rodriguez et al., 2002; Milliman, 1993; Opdyke and Wilkinson, 1988; Smith and Mackenzie, 2016; Wilkinson and Walker, 1989)</w:t>
      </w:r>
      <w:r w:rsidR="0073748B">
        <w:fldChar w:fldCharType="end"/>
      </w:r>
      <w:r w:rsidR="007C772E">
        <w:t xml:space="preserve">. However, </w:t>
      </w:r>
      <w:r w:rsidR="006E5939">
        <w:t>we</w:t>
      </w:r>
      <w:r w:rsidR="00B6633F">
        <w:t xml:space="preserve"> </w:t>
      </w:r>
      <w:r w:rsidR="009A7DF9">
        <w:t xml:space="preserve">believe the </w:t>
      </w:r>
      <w:r w:rsidR="004964ED">
        <w:t>chosen samples</w:t>
      </w:r>
      <w:r w:rsidR="009A7DF9">
        <w:t xml:space="preserve"> are an appropr</w:t>
      </w:r>
      <w:r w:rsidR="001700FA">
        <w:t>ia</w:t>
      </w:r>
      <w:r w:rsidR="009A7DF9">
        <w:t xml:space="preserve">te first </w:t>
      </w:r>
      <w:r w:rsidR="000C3BAD">
        <w:t xml:space="preserve">look at </w:t>
      </w:r>
      <w:r w:rsidR="009A7DF9">
        <w:t>δ</w:t>
      </w:r>
      <w:r w:rsidR="009A7DF9">
        <w:rPr>
          <w:vertAlign w:val="superscript"/>
        </w:rPr>
        <w:t>60</w:t>
      </w:r>
      <w:r w:rsidR="009A7DF9">
        <w:t xml:space="preserve">Ni </w:t>
      </w:r>
      <w:r w:rsidR="000C3BAD">
        <w:t>in</w:t>
      </w:r>
      <w:r w:rsidR="009A7DF9">
        <w:t xml:space="preserve"> carbonates for </w:t>
      </w:r>
      <w:r w:rsidR="00B6633F">
        <w:t>several reasons</w:t>
      </w:r>
      <w:r w:rsidR="00AA4FCC">
        <w:t xml:space="preserve">. </w:t>
      </w:r>
      <w:r w:rsidR="00D647BB">
        <w:t xml:space="preserve">First and foremost, we have immediate access to the samples and experts. </w:t>
      </w:r>
      <w:r w:rsidR="00B467E0">
        <w:t xml:space="preserve">These samples, in particular the </w:t>
      </w:r>
      <w:proofErr w:type="spellStart"/>
      <w:r w:rsidR="000364D9">
        <w:t>U</w:t>
      </w:r>
      <w:r w:rsidR="00B467E0">
        <w:t>nda</w:t>
      </w:r>
      <w:proofErr w:type="spellEnd"/>
      <w:r w:rsidR="00B467E0">
        <w:t xml:space="preserve"> and </w:t>
      </w:r>
      <w:proofErr w:type="spellStart"/>
      <w:r w:rsidR="000364D9">
        <w:t>C</w:t>
      </w:r>
      <w:r w:rsidR="00B467E0">
        <w:t>lino</w:t>
      </w:r>
      <w:proofErr w:type="spellEnd"/>
      <w:r w:rsidR="00B467E0">
        <w:t xml:space="preserve"> cores, have a wealth of associated </w:t>
      </w:r>
      <w:r w:rsidR="003E4151">
        <w:t xml:space="preserve">information </w:t>
      </w:r>
      <w:r w:rsidR="00B467E0">
        <w:t xml:space="preserve">detailing their </w:t>
      </w:r>
      <w:r w:rsidR="003E4151">
        <w:t>mineralogy and depositional and diagenetic histories</w:t>
      </w:r>
      <w:r w:rsidR="006A6D1F">
        <w:t xml:space="preserve"> </w:t>
      </w:r>
      <w:r w:rsidR="006A6D1F">
        <w:fldChar w:fldCharType="begin" w:fldLock="1"/>
      </w:r>
      <w:r w:rsidR="00103D2D">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id":"ITEM-2","itemData":{"DOI":"10.1016/j.gca.2017.09.046","ISSN":"00167037","abstract":"Shallow-water carbonate sediments constitute the bulk of sedimentary carbonates in the geologic record and are widely used archives of Earth's chemical and climatic history. One of the main limitations in interpreting the geochemistry of ancient carbonate sediments is the potential for post-depositional diagenetic alteration. In this study, we use paired measurements of calcium (44Ca/40Ca or δ44Ca) and magnesium (26Mg/24Mg or δ26Mg) isotope ratios in sedimentary carbonates and associated pore-fluids as a tool to understand the mineralogical and diagenetic history of Neogene shallow-water carbonate sediments from the Bahamas and southwest Australia. We find that the Ca and Mg isotopic composition of bulk carbonate sediments at these sites exhibits systematic stratigraphic variability that is related to both mineralogy and early marine diagenesis. The observed variability in bulk sediment Ca isotopes is best explained by changes in the extent and style of early marine diagenesis from one where the composition of the diagenetic carbonate mineral is determined by the chemistry of the fluid (fluid-buffered) to one where the composition of the diagenetic carbonate mineral is determined by the chemistry of the precursor sediment (sediment-buffered). Our results indicate that this process, together with variations in carbonate mineralogy (aragonite, calcite, and dolomite), plays a fundamental and underappreciated role in determining the regional and global stratigraphic expressions of geochemical tracers (δ13C, δ18O, major, minor, and trace elements) in shallow-water carbonate sediments in the geologic record. Our results also provide evidence that a large shallow-water carbonate sink that is enriched in 44Ca can explain the mismatch between the δ44/40Ca value of rivers and deep-sea carbonate sediments and call into question the hypothesis that the δ44/40Ca value of seawater depends on the mineralogy of primary carbonate precipitations (e.g. ‘aragonite seas’ and ‘calcite seas’). Finally, our results for sedimentary dolomites suggest that paired measurements of Ca and Mg isotopes may provide a unique geochemical fingerprint of mass transfer during dolomitization to better understand the paleo-environmental information preserved in these enigmatic but widespread carbonate minerals.","author":[{"dropping-particle":"","family":"Higgins","given":"J. A.","non-dropping-particle":"","parse-names":false,"suffix":""},{"dropping-particle":"","family":"Blättler","given":"C. L.","non-dropping-particle":"","parse-names":false,"suffix":""},{"dropping-particle":"","family":"Lundstrom","given":"E. A.","non-dropping-particle":"","parse-names":false,"suffix":""},{"dropping-particle":"","family":"Santiago-Ramos","given":"D. P.","non-dropping-particle":"","parse-names":false,"suffix":""},{"dropping-particle":"","family":"Akhtar","given":"A. A.","non-dropping-particle":"","parse-names":false,"suffix":""},{"dropping-particle":"","family":"Crüger Ahm","given":"A. S.","non-dropping-particle":"","parse-names":false,"suffix":""},{"dropping-particle":"","family":"Bialik","given":"O.","non-dropping-particle":"","parse-names":false,"suffix":""},{"dropping-particle":"","family":"Holmden","given":"C.","non-dropping-particle":"","parse-names":false,"suffix":""},{"dropping-particle":"","family":"Bradbury","given":"H.","non-dropping-particle":"","parse-names":false,"suffix":""},{"dropping-particle":"","family":"Murray","given":"S. T.","non-dropping-particle":"","parse-names":false,"suffix":""},{"dropping-particle":"","family":"Swart","given":"P. K.","non-dropping-particle":"","parse-names":false,"suffix":""}],"container-title":"Geochimica et Cosmochimica Acta","id":"ITEM-2","issued":{"date-parts":[["2018"]]},"title":"Mineralogy, early marine diagenesis, and the chemistry of shallow-water carbonate sediments","type":"article-journal"},"uris":["http://www.mendeley.com/documents/?uuid=95810ee3-d6d4-3663-affd-816e2b7b3492"]},{"id":"ITEM-3","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3","issued":{"date-parts":[["2000"]]},"title":"The Origin of Dolomites in Tertiary Sediments from the Margin of Great Bahama Bank","type":"article-journal","volume":"Vol. 70 (2"},"uris":["http://www.mendeley.com/documents/?uuid=588ad5b6-90dd-4fbf-9e78-a745590adec6"]},{"id":"ITEM-4","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4","issued":{"date-parts":[["2018"]]},"page":"14-23","publisher":"Elsevier B.V.","title":"Revised interpretations of stable C and O patterns in carbonate rocks resulting from meteoric diagenesis","type":"article-journal","volume":"364"},"uris":["http://www.mendeley.com/documents/?uuid=d8b66694-186a-462d-9551-dd42e6ddf295"]},{"id":"ITEM-5","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5","issued":{"date-parts":[["2017","4","1"]]},"page":"159-170","publisher":"Elsevier B.V.","title":"Perspectives on Proterozoic surface ocean redox from iodine contents in ancient and recent carbonate","type":"article-journal","volume":"463"},"uris":["http://www.mendeley.com/documents/?uuid=d58b6200-e690-389f-b5fe-9d84931e0935"]},{"id":"ITEM-6","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6","issued":{"date-parts":[["2020"]]},"page":"2711-2711","publisher":"Elsevier B.V.","title":"Chromium Isotope Systematics and Diagenesis in Marine Carbonates","type":"article-journal","volume":"562"},"uris":["http://www.mendeley.com/documents/?uuid=2a6b39e7-bd97-4396-b597-7448e5f917c1"]},{"id":"ITEM-7","itemData":{"DOI":"10.1016/j.gca.2018.12.028","ISSN":"00167037","abstract":"Inferring redox conditions for ancient marine environments is critical to our understanding of biogeochemical cycles over Earth history. Because of the redox sensitivity of cerium (Ce) relative to other rare earth elements (REEs) and its uptake in marine carbonates, the Ce anomaly (Ce/Ce*) is widely applied to ancient carbonates as a proxy for local redox conditions in the water column. However, carbonate sediments and rocks are particularly vulnerable to multiple stages and styles of post-depositional diagenetic alteration where the diagenetic redox conditions and fluid compositions can vary widely from overlying seawater. Evaluations of the effects of this post-depositional alteration for the Ce anomaly have mostly been limited to ancient carbonate rocks rather than recent, well-characterized analog facies. Here, we report on analyses of REE plus yttrium concentrations (REY) and Ce anomalies in bulk carbonate samples from drill cores collected in the Bahamas (Clino and Unda) that allow us to track loss or retention of primary signals of initial oxic deposition through a range of subsequent alteration scenarios mostly under anoxic conditions. Specifically, these materials have experienced well-constrained overprints linked to meteoric processes and marine burial diagenesis, including dolomitization. Our results show that, regardless of mineralogy, diagenetic fluid composition, and redox state, the REY patterns in these carbonates, including the Ce anomaly, are similar to those of modern oxic seawater, indicating that they likely record the seawater signatures of primary deposition. As such, the Ce anomaly in shallow marine carbonates has the potential to preserve records of primary deposition even when subject to multiple stages and styles of diagenetic alteration, confirming its utility in studies of ancient marine redox.","author":[{"dropping-particle":"","family":"Liu","given":"Xiao Ming","non-dropping-particle":"","parse-names":false,"suffix":""},{"dropping-particle":"","family":"Hardisty","given":"Dalton S.","non-dropping-particle":"","parse-names":false,"suffix":""},{"dropping-particle":"","family":"Lyons","given":"Timothy W.","non-dropping-particle":"","parse-names":false,"suffix":""},{"dropping-particle":"","family":"Swart","given":"Peter K.","non-dropping-particle":"","parse-names":false,"suffix":""}],"container-title":"Geochimica et Cosmochimica Acta","id":"ITEM-7","issued":{"date-parts":[["2019"]]},"title":"Evaluating the fidelity of the cerium paleoredox tracer during variable carbonate diagenesis on the Great Bahamas Bank","type":"article-journal"},"uris":["http://www.mendeley.com/documents/?uuid=945f3033-eb25-35ae-a2e0-18642d801d1c"]},{"id":"ITEM-8","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8","issued":{"date-parts":[["2001"]]},"page":"61-100","title":"Sea-Level-Driven Sedimentation Patterns on the Slope and Margin","type":"chapter"},"uris":["http://www.mendeley.com/documents/?uuid=e7f2af06-56c2-405a-bea0-c92c628ada56"]},{"id":"ITEM-9","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9","issued":{"date-parts":[["2001"]]},"page":"17-39","title":"Pliocene to Pleistocene Depositional History of the Upper Platform Margin","type":"chapter"},"uris":["http://www.mendeley.com/documents/?uuid=6837830e-bc48-4f81-a15f-a2ff0ef28bad"]},{"id":"ITEM-10","itemData":{"DOI":"10.1016/S0025-3227(01)00289-4","ISSN":"00253227","abstract":"Carbonate diagenetic models have been heavily influenced by numerous studies of exposed Quaternary limestones. As a result, meteoric diagenesis is often assumed to be the principle means of altering aragonite-rich sediments into calcitic limestones. However, these models are limited by the scarcity of examples of aragonite-rich sediments buried in seawater that have never been influenced by meteoric fluids. The Bahamas transect cores recovered originally aragonite-rich sediments deposited in deep water beyond the easy reach of meteoric waters and provide an opportunity to test current diagenetic paradigms. The Bahamas transect consists of seven cores drilled in the prograding western margin of Great Bahama Bank. The two proximal cores (Clino and Unda) were drilled on the platform top and recovered shallow-water platform to reef facies overlying deeper margin and proximal slope facies. The five distal cores were drilled by ODP Leg 166 in up to 660 m of water and recovered carbonate slope facies. All studied sections are Neogene to Pleistocene in age. Diagenetic environments were identified based on petrographic and scanning electron microscopy (SEM) observations, XRD mineralogy, carbon and oxygen stable isotopic data, and trace elements. The upper 100-150 m of the two proximal cores were altered in meteoric to mixing-zone diagenetic environments but all other intervals were altered exclusively in marine pore fluids during seafloor, marine-burial, and deep-burial diagenesis. Several of the findings of this study question current carbonate diagenetic paradigms. These include: (1) large-scale sea level lowstands may not have chemically active meteoric lenses as we found no meteoric alteration at the -120 m elevation of the latest Pleistocene lowstand. Rather, phreatic meteoric diagenesis appears restricted to within ≈ 10 m of the land surface. (2) Mixing-zone diagenesis includes aragonite dissolution and minor LMC cementation but does not show the cavernous porosity or dolomitization predicted by mixing-zone diagenetic models. Current models are based on coastal mixing zones, which do not appear to be applicable to these more inland, and perhaps more typical, locations. (3) Marine-burial diagenesis produces a mature limestone with fabrics formerly considered diagnostic for meteoric diagenesis such as moldic porosity, aragonite neomorphism, blocky calcite spar and calcite microspar. However, oxygen stable isotopic data (average δ18O = +1 ‰) indicate alterati…","author":[{"dropping-particle":"","family":"Melim","given":"L. A.","non-dropping-particle":"","parse-names":false,"suffix":""},{"dropping-particle":"","family":"Westphal","given":"H.","non-dropping-particle":"","parse-names":false,"suffix":""},{"dropping-particle":"","family":"Swart","given":"P. K.","non-dropping-particle":"","parse-names":false,"suffix":""},{"dropping-particle":"","family":"Eberli","given":"G. P.","non-dropping-particle":"","parse-names":false,"suffix":""},{"dropping-particle":"","family":"Munnecke","given":"A.","non-dropping-particle":"","parse-names":false,"suffix":""}],"container-title":"Marine Geology","id":"ITEM-10","issue":"1-2","issued":{"date-parts":[["2002"]]},"page":"27-53","title":"Questioning carbonate diagenetic paradigms: Evidence from the Neogene of the Bahamas","type":"article-journal","volume":"185"},"uris":["http://www.mendeley.com/documents/?uuid=87ba2ca4-77d4-427d-8202-5bf7b1160e33"]}],"mendeley":{"formattedCitation":"(Eberli et al., 1997; Hardisty et al., 2017; Higgins et al., 2018; Kenter et al., 2001; Liu et al., 2019; Manfrino and Ginsburg, 2001; Melim et al., 2002; Swart and Melim, 2000; Swart and Oehlert, 2018; Wang et al., 2020)","manualFormatting":"(e.g., Eberli et al., 1997; Hardisty et al., 2017; Higgins et al., 2018; Kenter et al., 2001; Liu et al., 2019; Manfrino and Ginsburg, 2001; Melim et al., 2002; Swart and Melim, 2000; Swart and Oehlert, 2018; Wang et al., 2020)","plainTextFormattedCitation":"(Eberli et al., 1997; Hardisty et al., 2017; Higgins et al., 2018; Kenter et al., 2001; Liu et al., 2019; Manfrino and Ginsburg, 2001; Melim et al., 2002; Swart and Melim, 2000; Swart and Oehlert, 2018; Wang et al., 2020)","previouslyFormattedCitation":"(Eberli et al., 1997; Hardisty et al., 2017; Higgins et al., 2018; Kenter et al., 2001; Liu et al., 2019; Manfrino and Ginsburg, 2001; Melim et al., 2002; Swart and Melim, 2000; Swart and Oehlert, 2018; Wang et al., 2020)"},"properties":{"noteIndex":0},"schema":"https://github.com/citation-style-language/schema/raw/master/csl-citation.json"}</w:instrText>
      </w:r>
      <w:r w:rsidR="006A6D1F">
        <w:fldChar w:fldCharType="separate"/>
      </w:r>
      <w:r w:rsidR="006A6D1F" w:rsidRPr="006A6D1F">
        <w:rPr>
          <w:noProof/>
        </w:rPr>
        <w:t>(</w:t>
      </w:r>
      <w:r w:rsidR="006A6D1F" w:rsidRPr="006A6D1F">
        <w:rPr>
          <w:i/>
          <w:iCs/>
          <w:noProof/>
        </w:rPr>
        <w:t xml:space="preserve">e.g., </w:t>
      </w:r>
      <w:r w:rsidR="006A6D1F" w:rsidRPr="006A6D1F">
        <w:rPr>
          <w:noProof/>
        </w:rPr>
        <w:t>Eberli et al., 1997; Hardisty et al., 2017; Higgins et al., 2018; Kenter et al., 2001; Liu et al., 2019; Manfrino and Ginsburg, 2001; Melim et al., 2002; Swart and Melim, 2000; Swart and Oehlert, 2018; Wang et al., 2020)</w:t>
      </w:r>
      <w:r w:rsidR="006A6D1F">
        <w:fldChar w:fldCharType="end"/>
      </w:r>
      <w:r w:rsidR="006A6D1F">
        <w:t xml:space="preserve">. </w:t>
      </w:r>
      <w:r w:rsidR="007F4E1C">
        <w:t>Th</w:t>
      </w:r>
      <w:r w:rsidR="001F484F">
        <w:t>e</w:t>
      </w:r>
      <w:r w:rsidR="007F4E1C">
        <w:t xml:space="preserve"> extensive history and access to primary carbonates allows us to assess the </w:t>
      </w:r>
      <w:r w:rsidR="00643737">
        <w:t>influence</w:t>
      </w:r>
      <w:r w:rsidR="007F4E1C">
        <w:t xml:space="preserve"> of early marine diagenesis which </w:t>
      </w:r>
      <w:r w:rsidR="00C76666">
        <w:t>may have an impact on the retained Ni</w:t>
      </w:r>
      <w:r w:rsidR="001F484F">
        <w:t xml:space="preserve"> in the carbonate sink</w:t>
      </w:r>
      <w:r w:rsidR="00242419">
        <w:t xml:space="preserve">. </w:t>
      </w:r>
      <w:r w:rsidR="00A7687E">
        <w:t>Because of the many attractive features listed for this sample set, they have been used for a number of other elements</w:t>
      </w:r>
      <w:r w:rsidR="000505F8">
        <w:t xml:space="preserve">, </w:t>
      </w:r>
      <w:r w:rsidR="00A7687E">
        <w:t>and these studies interpretations can be used to inform our own</w:t>
      </w:r>
      <w:r w:rsidR="00C52BF7">
        <w:t xml:space="preserve"> </w:t>
      </w:r>
      <w:r w:rsidR="00C52BF7">
        <w:fldChar w:fldCharType="begin" w:fldLock="1"/>
      </w:r>
      <w:r w:rsidR="0073748B">
        <w:instrText>ADDIN CSL_CITATION {"citationItems":[{"id":"ITEM-1","itemData":{"DOI":"10.1016/j.epsl.2016.10.059","ISSN":"0012821X","abstract":"The boron isotope-pH proxy has been widely used to reconstruct past ocean pH values. In both planktic foraminifera and corals, species-specific calibrations are required in order to reconstruct absolute values of pH, due to the prevalence of so-called vital effects — physiological modification of the primary environmental signals by the calcifying organisms. Shallow marine abiotic carbonate (e.g. ooids and cements) could conceivably avoid any such calibration requirement, and therefore provide a potentially useful archive for reconstructions in deep (pre-Cenozoic) time. However, shallow marine abiotic carbonates could also be affected by local shifts in pH caused by microbial photosynthesis and respiration, something that has up to now not been fully tested. In this study, we present boron isotope measurements from shallow modern marine carbonates, from the Bahama Bank and Belize to investigate the potential of using shallow water carbonates as pH archives, and to explore the role of microbial processes in driving nominally ‘abiogenic’ carbonate deposition. For Bahama bank samples, our boron-based pH estimates derived from a range of carbonate types (i.e. ooids, peloids, hardground cements, carbonate mud, stromatolitic micrite and calcified filament micrite) are higher than the estimated modern mean-annual seawater pH values for this region. Furthermore, the majority (73%) of our marine carbonate-based pH estimates fall out of the range of the estimated pre-industrial seawater pH values for this region. In shallow sediment cores, we did not observe a correlation between measured pore water pH and boron-derived pH estimates, suggesting boron isotope variability is a depositional rather than early diagenetic signal. For Belize reef cements, conversely, the pH estimates are lower than likely in situ seawater pH at the time of cement formation. This study indicates the potential for complications when using shallow marine non-skeletal carbonates as marine pH archives. In addition, variability in δ11B based pH estimates provides additional support for the idea that photosynthetic CO2 uptake plays a significant role in driving carbonate precipitation in a wide range of shallow water carbonates.","author":[{"dropping-particle":"","family":"Zhang","given":"Shuang","non-dropping-particle":"","parse-names":false,"suffix":""},{"dropping-particle":"","family":"Henehan","given":"Michael J.","non-dropping-particle":"","parse-names":false,"suffix":""},{"dropping-particle":"","family":"Hull","given":"Pincelli M.","non-dropping-particle":"","parse-names":false,"suffix":""},{"dropping-particle":"","family":"Reid","given":"R. Pamela","non-dropping-particle":"","parse-names":false,"suffix":""},{"dropping-particle":"","family":"Hardisty","given":"Dalton S.","non-dropping-particle":"","parse-names":false,"suffix":""},{"dropping-particle":"","family":"Hood","given":"Ashleigh v.S.","non-dropping-particle":"","parse-names":false,"suffix":""},{"dropping-particle":"","family":"Planavsky","given":"Noah J.","non-dropping-particle":"","parse-names":false,"suffix":""}],"container-title":"Earth and Planetary Science Letters","id":"ITEM-1","issued":{"date-parts":[["2017"]]},"title":"Investigating controls on boron isotope ratios in shallow marine carbonates","type":"article-journal"},"uris":["http://www.mendeley.com/documents/?uuid=fca80789-55f6-394a-82ee-79c01efc1009"]},{"id":"ITEM-2","itemData":{"DOI":"10.2475/02.2020.03","ISSN":"00029599","abstract":"In this study, we present new data on the δLi values and Li/(Ca+Mg) ratios of carbonate cores from the Great Bahama Bank (Clino, Unda), a deep water core off of the bank top (ODP Leg 166 Site 1007), and the coralline Key Largo Limestone. We use these samples to evaluate the influence of meteoric diagenesis, marine burial diagenesis, and dolomitization on the Li isotope system in carbonates. We find that recrystallization of aragonite to low-Mg calcite in the presence of meteoric fluids results in a systematic decrease of the Li/(Ca+Mg) ratio in Clino, Unda and Key Largo samples, due to the lower Li/(Ca+Mg) ratio in meteoric fluids compared to seawater. For Li isotopes, we observe that the δLi of meteorically altered low-Mg calcite is +22.0±3.8‰ (n=28, 1), which is coincidentally similar to the original aragonite-rich sediments (+22±1‰ in the Bahamas, +18±1‰ in Key Largo), but with a larger variability (from +15 to +27‰). We interpret these features as reflecting the overprinting of primary Li during meteoric alteration with a highly variable isotope signature that may be controlled by a combination of local porewater and/or global climatic conditions; in either case, meteoric diagenesis produces isotopic signatures that are unrelated to seawater composition. In contrast, marine burial diagenesis and dolomitization of Clino and Unda sediments under \"fluid-buffered\" conditions result in Li isotope composition that is similar (+30.2±1.5‰, n=36, 1-) to modern seawater (+31‰). For Site 1007, the δLi values range between +23 permil and +31 permil. We interpret this range as reflecting a combination of varying diagenesis style (fluid to sediment-buffered) and varying contribution of calcite derived from pelagic sediments, with distinct isotopic composition due to primary mineralogy. Altogether, our results show that diagenesis does not invalidate the use of bulk carbonates for deriving Li isotope paleo-records, but the reliability of past carbonates as recorders of seawater δLi values will depend on carefully characterizing their diagenetic history.","author":[{"dropping-particle":"","family":"Dellinger","given":"Mathieu","non-dropping-particle":"","parse-names":false,"suffix":""},{"dropping-particle":"","family":"Hardisty","given":"Dalton S.","non-dropping-particle":"","parse-names":false,"suffix":""},{"dropping-particle":"","family":"Planavsky","given":"Noah J.","non-dropping-particle":"","parse-names":false,"suffix":""},{"dropping-particle":"","family":"Gill","given":"Benjamin C.","non-dropping-particle":"","parse-names":false,"suffix":""},{"dropping-particle":"","family":"Kalderon-Asael","given":"Boriana","non-dropping-particle":"","parse-names":false,"suffix":""},{"dropping-particle":"","family":"Asael","given":"Dan","non-dropping-particle":"","parse-names":false,"suffix":""},{"dropping-particle":"","family":"Croissant","given":"Thomas","non-dropping-particle":"","parse-names":false,"suffix":""},{"dropping-particle":"","family":"Swart","given":"Peter K.","non-dropping-particle":"","parse-names":false,"suffix":""},{"dropping-particle":"","family":"West","given":"A. Joshua","non-dropping-particle":"","parse-names":false,"suffix":""}],"container-title":"American Journal of Science","id":"ITEM-2","issue":"2","issued":{"date-parts":[["2020"]]},"page":"150-184","title":"The effects of diagenesis on lithium isotope ratios of shallow marine carbonates","type":"article-journal","volume":"320"},"uris":["http://www.mendeley.com/documents/?uuid=c704758e-978d-45af-8f65-06ce1a771994"]},{"id":"ITEM-3","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3","issued":{"date-parts":[["2017","4","1"]]},"page":"159-170","publisher":"Elsevier B.V.","title":"Perspectives on Proterozoic surface ocean redox from iodine contents in ancient and recent carbonate","type":"article-journal","volume":"463"},"uris":["http://www.mendeley.com/documents/?uuid=d58b6200-e690-389f-b5fe-9d84931e0935"]},{"id":"ITEM-4","itemData":{"DOI":"10.1016/j.chemgeo.2013.10.002","ISSN":"00092541","abstract":"In order to validate the use of 238U/235U as a paleoredox proxy in carbonates, we examined the incorporation and early diagenetic evolution of U isotopes in shallow Bahamian carbonate sediments. Our sample set consists of a variety of primary precipitates that represent a range of carbonate producing organisms and components that were important in the past (scleractinian corals, calcareous green and red algae, ooids, and mollusks). In addition, four short push cores were taken in different depositional environments to assess the impact of early diagenesis and pore water chemistry on the U isotopic composition of bulk carbonates. We find that U concentrations are much higher in bulk carbonate sediments (avg. 4.1ppm) than in primary precipitates (avg. 1.5ppm). In almost all cases, the lowest bulk sediment U concentrations were as high as or higher than the highest concentrations found in primary precipitates. This is consistent with authigenic accumulation of reduced U(IV) during early diagenesis. The extent of this process appears sensitive to pore water H2S, and thus indirectly to organic matter content. δ238/235U values were very close to seawater values in all of the primary precipitates, suggesting that these carbonate components could be used to reconstruct changes in seawater U geochemistry. However, δ238/235U of bulk sediments from the push cores was 0.2-0.4‰ heavier than seawater (and primary precipitates). These results indicate that authigenic accumulation of U under open-system sulfidic pore water conditions commonly found in carbonate sediments strongly affects the bulk U concentrations and 238U/235U ratios. We also report the occurrence of dolomite in a tidal pond core which contains low 234U/238U and 238U/235U ratios and discuss the possibility that the dolomitization process may result in sediments depleted in 238U. From this initial exploration, it is clear that 238U/235U variations in ancient carbonate sediments could be driven by changes in global average seawater, by spatial and temporal variations in the local deposition environment, or subsequent diagenesis. To cope with such effects, proxies for syndepositional pore water redox conditions (e.g., organic matter content, iron speciation, and trace metal distributions) and careful consideration of possible post-deposition alteration will be required to avoid spurious interpretation of 238U/235U data from ancient carbonate sediments. copy; 2013 Elsevier B.V.","author":[{"dropping-particle":"","family":"Romaniello","given":"Stephen J.","non-dropping-particle":"","parse-names":false,"suffix":""},{"dropping-particle":"","family":"Herrmann","given":"Achim D.","non-dropping-particle":"","parse-names":false,"suffix":""},{"dropping-particle":"","family":"Anbar","given":"Ariel D.","non-dropping-particle":"","parse-names":false,"suffix":""}],"container-title":"Chemical Geology","id":"ITEM-4","issued":{"date-parts":[["2013"]]},"title":"Uranium concentrations and 238U/235U isotope ratios in modern carbonates from the Bahamas: Assessing a novel paleoredox proxy","type":"article-journal"},"uris":["http://www.mendeley.com/documents/?uuid=67d65fd5-28f4-357f-9495-501f6f24c753"]}],"mendeley":{"formattedCitation":"(Dellinger et al., 2020; Hardisty et al., 2017; Romaniello et al., 2013; Zhang et al., 2017)","manualFormatting":"(e.g., Dellinger et al., 2020; Hardisty et al., 2017; Romaniello et al., 2013; Zhang et al., 2017)","plainTextFormattedCitation":"(Dellinger et al., 2020; Hardisty et al., 2017; Romaniello et al., 2013; Zhang et al., 2017)","previouslyFormattedCitation":"(Dellinger et al., 2020; Hardisty et al., 2017; Romaniello et al., 2013; Zhang et al., 2017)"},"properties":{"noteIndex":0},"schema":"https://github.com/citation-style-language/schema/raw/master/csl-citation.json"}</w:instrText>
      </w:r>
      <w:r w:rsidR="00C52BF7">
        <w:fldChar w:fldCharType="separate"/>
      </w:r>
      <w:r w:rsidR="00C52BF7" w:rsidRPr="00C52BF7">
        <w:rPr>
          <w:noProof/>
        </w:rPr>
        <w:t>(</w:t>
      </w:r>
      <w:r w:rsidR="00C52BF7" w:rsidRPr="000B7DC3">
        <w:rPr>
          <w:i/>
          <w:iCs/>
          <w:noProof/>
        </w:rPr>
        <w:t>e.g.,</w:t>
      </w:r>
      <w:r w:rsidR="00C52BF7">
        <w:rPr>
          <w:noProof/>
        </w:rPr>
        <w:t xml:space="preserve"> </w:t>
      </w:r>
      <w:r w:rsidR="00C52BF7" w:rsidRPr="00C52BF7">
        <w:rPr>
          <w:noProof/>
        </w:rPr>
        <w:t>Dellinger et al., 2020; Hardisty et al., 2017; Romaniello et al., 2013; Zhang et al., 2017)</w:t>
      </w:r>
      <w:r w:rsidR="00C52BF7">
        <w:fldChar w:fldCharType="end"/>
      </w:r>
      <w:r w:rsidR="00A7687E">
        <w:t xml:space="preserve">. </w:t>
      </w:r>
    </w:p>
    <w:p w14:paraId="344149CC" w14:textId="7807AAE3" w:rsidR="000505F8" w:rsidRDefault="001F484F" w:rsidP="000505F8">
      <w:pPr>
        <w:ind w:firstLine="360"/>
        <w:jc w:val="both"/>
      </w:pPr>
      <w:r>
        <w:t xml:space="preserve">Interestingly, </w:t>
      </w:r>
      <w:r w:rsidR="00C52BF7">
        <w:t>our chosen sample</w:t>
      </w:r>
      <w:r w:rsidR="0069723A">
        <w:t xml:space="preserve"> </w:t>
      </w:r>
      <w:r w:rsidR="00C52BF7">
        <w:t>set</w:t>
      </w:r>
      <w:r>
        <w:t xml:space="preserve"> provides an opportunity to assess the fidelity of </w:t>
      </w:r>
      <w:r w:rsidR="00900765">
        <w:t xml:space="preserve">shallow-water </w:t>
      </w:r>
      <w:r>
        <w:t xml:space="preserve">carbonates as </w:t>
      </w:r>
      <w:r w:rsidR="00900765">
        <w:t>a record</w:t>
      </w:r>
      <w:r>
        <w:t xml:space="preserve"> of </w:t>
      </w:r>
      <w:r w:rsidR="000B7DC3">
        <w:t>the Ni isotopic composition of seawater</w:t>
      </w:r>
      <w:r w:rsidR="004477D3">
        <w:t>.</w:t>
      </w:r>
      <w:r>
        <w:t xml:space="preserve"> </w:t>
      </w:r>
      <w:r w:rsidR="00900765">
        <w:t xml:space="preserve">While shallow-water carbonates do not make up </w:t>
      </w:r>
      <w:r w:rsidR="001B0B2A">
        <w:t>significant portion of</w:t>
      </w:r>
      <w:r w:rsidR="008302CB">
        <w:t xml:space="preserve"> the modern carbonate flux, they</w:t>
      </w:r>
      <w:r w:rsidR="00A25139">
        <w:t xml:space="preserve"> </w:t>
      </w:r>
      <w:r w:rsidR="00001015">
        <w:t xml:space="preserve">are believed to </w:t>
      </w:r>
      <w:r w:rsidR="000505F8">
        <w:t>have been</w:t>
      </w:r>
      <w:r w:rsidR="00A25139">
        <w:t xml:space="preserve"> more abundant in the past</w:t>
      </w:r>
      <w:r w:rsidR="008302CB">
        <w:t>.</w:t>
      </w:r>
      <w:r w:rsidR="00152D1F">
        <w:t xml:space="preserve"> </w:t>
      </w:r>
      <w:r w:rsidR="000739CB">
        <w:t xml:space="preserve">The </w:t>
      </w:r>
      <w:r w:rsidR="00901E1D">
        <w:t>proportion of pelagic to shallow water carbonate burial has</w:t>
      </w:r>
      <w:r w:rsidR="000739CB">
        <w:t xml:space="preserve"> likely</w:t>
      </w:r>
      <w:r w:rsidR="00901E1D">
        <w:t xml:space="preserve"> been steadily </w:t>
      </w:r>
      <w:r w:rsidR="000739CB">
        <w:t>increasing</w:t>
      </w:r>
      <w:r w:rsidR="00901E1D">
        <w:t xml:space="preserve"> </w:t>
      </w:r>
      <w:r w:rsidR="000739CB">
        <w:t xml:space="preserve">to present values, with the dominance of pelagic carbonates </w:t>
      </w:r>
      <w:r w:rsidR="000739CB">
        <w:lastRenderedPageBreak/>
        <w:t xml:space="preserve">perhaps being a characteristic of only the past 10-30 Ma </w:t>
      </w:r>
      <w:r w:rsidR="000739CB">
        <w:fldChar w:fldCharType="begin" w:fldLock="1"/>
      </w:r>
      <w:r w:rsidR="00C52BF7">
        <w:instrText>ADDIN CSL_CITATION {"citationItems":[{"id":"ITEM-1","itemData":{"DOI":"10.1046/j.1440-1738.2001.00276.x","ISSN":"10384871","abstract":"Global carbonate accumulation rates on the surface of the earth, including not only platforms but also continental margin slopes and deep-sea from the Cretaceous to Present, are estimated by compiling previous geologic studies. These rates are revised, taking account of the erosional effect of the sediments on the platform and deep-sea. Long-term model carbonate fluxes from the ocean to the crust are calculated on the basis of the carbon cycle model (GEOCARB of Berner 1991). The rates based on the actual geologic data indicate much lower values than model fluxes, excluding the Pliocene and Quaternary. The discrepancy could be attributed to the two misunderstandings, namely an overestimate of carbonate accumulation rate for the Quaternary and an incorrect use of the higher Quaternary rate for a boundary condition of the model. The carbonate accumulation rate for the Pliocene to Quaternary is lowered from 29.8 × 1018 mol/Ma (modified from Opdyke &amp; Wilkinson 1988) to 14.8 × 1018 mol/Ma in the present study, assuming that the rate from Quaternary to Pliocene is almost the same as the Miocene value. New model fluxes are recalculated with the new boundary condition in the Quaternary (14.8 × 1018 mol/Ma). Revised model fluxes show general trends of high rates in 120 Ma or 130 Ma, and a low rate in 0 Ma, and are in agreement with the accumulation rate pattern.","author":[{"dropping-particle":"","family":"Nakamori","given":"T.","non-dropping-particle":"","parse-names":false,"suffix":""}],"container-title":"Island Arc","id":"ITEM-1","issue":"1","issued":{"date-parts":[["2001"]]},"page":"1-8","title":"Global carbonate accumulation rates from cretaceous to present and their implications for the carbon cycle model","type":"article-journal","volume":"10"},"uris":["http://www.mendeley.com/documents/?uuid=14665a61-1fd9-4a00-99bb-e8719f44cb7a"]},{"id":"ITEM-2","itemData":{"author":[{"dropping-particle":"","family":"Opdyke","given":"Bradley N.","non-dropping-particle":"","parse-names":false,"suffix":""},{"dropping-particle":"","family":"Wilkinson","given":"Bruce H.","non-dropping-particle":"","parse-names":false,"suffix":""}],"container-title":"Paleoceanography","id":"ITEM-2","issue":"6","issued":{"date-parts":[["1988"]]},"page":"685-703","title":"Surface Area Control of Shallow Cratonic to Deep Marine Carbonate Accumulation","type":"article-journal","volume":"3"},"uris":["http://www.mendeley.com/documents/?uuid=1b4938eb-a354-4bec-8562-8a7e90c37a90"]},{"id":"ITEM-3","itemData":{"DOI":"10.1130/G46418.1","ISSN":"19432682","abstract":"Marine carbonate burial represents the largest long-term carbon sink at Earth's surface, occurring in both deep-sea (pelagic) environments and shallower waters along continental margins. The distribution of carbonate accumulation has varied over geological history and impacts the carbon cycle and ocean chemistry, but it remains difficult to quantitatively constrain. Here, we reconstruct Cenozoic carbonate burial along continental margins using a mass balance for global carbonate alkalinity, which integrates independent estimates for continental weathering and pelagic carbonate burial. Our results indicate that major changes in marginal carbonate burial were associated with important climate and sea-level change events, including the Eocene-Oligocene transition (ca. 34 Ma), the Oligocene-Miocene boundary Mi-1 glaciation (ca. 23 Ma), and the middle Miocene climate transition (ca. 14 Ma). In addition, we find that a major increase in continental weathering from ca. 10 Ma to the present may have driven a concomitant increase in pelagic carbonate burial. Together, our results show that changes in global climate, sea level, and continental weathering have all impacted carbonate burial over the Cenozoic, but the relative importance of these processes may have varied through time.","author":[{"dropping-particle":"","family":"Ploeg","given":"Robin","non-dropping-particle":"van der","parse-names":false,"suffix":""},{"dropping-particle":"","family":"Boudreau","given":"Bernard P.","non-dropping-particle":"","parse-names":false,"suffix":""},{"dropping-particle":"","family":"Middelburg","given":"Jack J.","non-dropping-particle":"","parse-names":false,"suffix":""},{"dropping-particle":"","family":"Sluijs","given":"Appy","non-dropping-particle":"","parse-names":false,"suffix":""}],"container-title":"Geology","id":"ITEM-3","issue":"11","issued":{"date-parts":[["2019"]]},"page":"1025-1028","title":"Cenozoic carbonate burial along continental margins","type":"article-journal","volume":"47"},"uris":["http://www.mendeley.com/documents/?uuid=3594bb86-f66f-4af2-9279-296d4343d677"]}],"mendeley":{"formattedCitation":"(Nakamori, 2001; Opdyke and Wilkinson, 1988; van der Ploeg et al., 2019)","plainTextFormattedCitation":"(Nakamori, 2001; Opdyke and Wilkinson, 1988; van der Ploeg et al., 2019)","previouslyFormattedCitation":"(Nakamori, 2001; Opdyke and Wilkinson, 1988; van der Ploeg et al., 2019)"},"properties":{"noteIndex":0},"schema":"https://github.com/citation-style-language/schema/raw/master/csl-citation.json"}</w:instrText>
      </w:r>
      <w:r w:rsidR="000739CB">
        <w:fldChar w:fldCharType="separate"/>
      </w:r>
      <w:r w:rsidR="000739CB" w:rsidRPr="000739CB">
        <w:rPr>
          <w:noProof/>
        </w:rPr>
        <w:t>(Nakamori, 2001; Opdyke and Wilkinson, 1988; van der Ploeg et al., 2019)</w:t>
      </w:r>
      <w:r w:rsidR="000739CB">
        <w:fldChar w:fldCharType="end"/>
      </w:r>
      <w:r w:rsidR="000828A4">
        <w:t xml:space="preserve">. </w:t>
      </w:r>
      <w:r w:rsidR="000739CB">
        <w:t>In addition</w:t>
      </w:r>
      <w:r w:rsidR="00ED521B">
        <w:t xml:space="preserve"> to </w:t>
      </w:r>
      <w:r w:rsidR="007E3F99">
        <w:t xml:space="preserve">the </w:t>
      </w:r>
      <w:r w:rsidR="00ED521B">
        <w:t>difference in relative abundance</w:t>
      </w:r>
      <w:r w:rsidR="005248E2">
        <w:t xml:space="preserve">, </w:t>
      </w:r>
      <w:r w:rsidR="00152D1F">
        <w:t>shallow water carbonate</w:t>
      </w:r>
      <w:r w:rsidR="000739CB">
        <w:t>s</w:t>
      </w:r>
      <w:r w:rsidR="00152D1F">
        <w:t xml:space="preserve"> are </w:t>
      </w:r>
      <w:r w:rsidR="00CC0E34">
        <w:t xml:space="preserve">a </w:t>
      </w:r>
      <w:r w:rsidR="00001015">
        <w:t xml:space="preserve">more available </w:t>
      </w:r>
      <w:r w:rsidR="00CC0E34">
        <w:t xml:space="preserve">geologic record </w:t>
      </w:r>
      <w:r w:rsidR="00152D1F">
        <w:t xml:space="preserve">because </w:t>
      </w:r>
      <w:r w:rsidR="00CC0E34" w:rsidRPr="00E25CEA">
        <w:t xml:space="preserve">slope and deep-basin </w:t>
      </w:r>
      <w:r w:rsidR="00CC0E34">
        <w:t xml:space="preserve">carbonates </w:t>
      </w:r>
      <w:r w:rsidR="00F330D8">
        <w:t>are more often subducted and removed or extremely deformed relative to shallow water carbonates</w:t>
      </w:r>
      <w:r w:rsidR="000505F8">
        <w:t>,</w:t>
      </w:r>
      <w:r w:rsidR="000505F8" w:rsidRPr="000505F8">
        <w:t xml:space="preserve"> </w:t>
      </w:r>
      <w:r w:rsidR="000505F8">
        <w:t xml:space="preserve">as noted by </w:t>
      </w:r>
      <w:r w:rsidR="000505F8">
        <w:fldChar w:fldCharType="begin" w:fldLock="1"/>
      </w:r>
      <w:r w:rsidR="000505F8">
        <w:instrText>ADDIN CSL_CITATION {"citationItems":[{"id":"ITEM-1","itemData":{"DOI":"10.1126/science.339.6126.1383-b","ISSN":"10959203","author":[{"dropping-particle":"","family":"Schrag","given":"D. P.","non-dropping-particle":"","parse-names":false,"suffix":""},{"dropping-particle":"","family":"Higgins","given":"John A.","non-dropping-particle":"","parse-names":false,"suffix":""},{"dropping-particle":"","family":"Macdonald","given":"Francis A.","non-dropping-particle":"","parse-names":false,"suffix":""},{"dropping-particle":"","family":"Johnston","given":"David T.","non-dropping-particle":"","parse-names":false,"suffix":""}],"container-title":"Science","id":"ITEM-1","issue":"6126","issued":{"date-parts":[["2013"]]},"page":"1383","title":"Authigenic carbonate and the history of the global carbon cycle","type":"article-journal","volume":"339"},"uris":["http://www.mendeley.com/documents/?uuid=78f4df49-2ab9-4d45-8c24-c7ca2810b474"]}],"mendeley":{"formattedCitation":"(Schrag et al., 2013)","manualFormatting":"Schrag et al. (2013)","plainTextFormattedCitation":"(Schrag et al., 2013)","previouslyFormattedCitation":"(Schrag et al., 2013)"},"properties":{"noteIndex":0},"schema":"https://github.com/citation-style-language/schema/raw/master/csl-citation.json"}</w:instrText>
      </w:r>
      <w:r w:rsidR="000505F8">
        <w:fldChar w:fldCharType="separate"/>
      </w:r>
      <w:r w:rsidR="000505F8" w:rsidRPr="00F330D8">
        <w:rPr>
          <w:noProof/>
        </w:rPr>
        <w:t xml:space="preserve">Schrag et al. </w:t>
      </w:r>
      <w:r w:rsidR="000505F8">
        <w:rPr>
          <w:noProof/>
        </w:rPr>
        <w:t>(</w:t>
      </w:r>
      <w:r w:rsidR="000505F8" w:rsidRPr="00F330D8">
        <w:rPr>
          <w:noProof/>
        </w:rPr>
        <w:t>2013)</w:t>
      </w:r>
      <w:r w:rsidR="000505F8">
        <w:fldChar w:fldCharType="end"/>
      </w:r>
      <w:r w:rsidR="000505F8">
        <w:t xml:space="preserve"> for δ</w:t>
      </w:r>
      <w:r w:rsidR="000505F8">
        <w:rPr>
          <w:vertAlign w:val="superscript"/>
        </w:rPr>
        <w:t>13</w:t>
      </w:r>
      <w:r w:rsidR="000505F8">
        <w:t>C records</w:t>
      </w:r>
      <w:r w:rsidR="00771CCD">
        <w:t>.</w:t>
      </w:r>
      <w:r w:rsidR="00FC63C8">
        <w:t xml:space="preserve"> </w:t>
      </w:r>
      <w:r w:rsidR="00A72114">
        <w:t xml:space="preserve">If diagenetic processes </w:t>
      </w:r>
      <w:r w:rsidR="00B10B6F">
        <w:t xml:space="preserve">either preserve or systematically alter the </w:t>
      </w:r>
      <w:r w:rsidR="00A72114">
        <w:t>δ</w:t>
      </w:r>
      <w:r w:rsidR="00A72114">
        <w:rPr>
          <w:vertAlign w:val="superscript"/>
        </w:rPr>
        <w:t>60</w:t>
      </w:r>
      <w:r w:rsidR="00A72114">
        <w:t>Ni</w:t>
      </w:r>
      <w:r w:rsidR="00B10B6F">
        <w:t xml:space="preserve"> of the primary </w:t>
      </w:r>
      <w:r w:rsidR="000B7DC3">
        <w:t>carbonate value</w:t>
      </w:r>
      <w:r w:rsidR="004E4EDC">
        <w:t>,</w:t>
      </w:r>
      <w:r w:rsidR="000B7DC3">
        <w:t xml:space="preserve"> which we </w:t>
      </w:r>
      <w:r w:rsidR="004E4EDC">
        <w:t xml:space="preserve">will be able to evaluate with the data </w:t>
      </w:r>
      <w:r w:rsidR="000B7DC3">
        <w:t xml:space="preserve">from the proposed </w:t>
      </w:r>
      <w:r w:rsidR="004E4EDC">
        <w:t xml:space="preserve">sample </w:t>
      </w:r>
      <w:r w:rsidR="000B7DC3">
        <w:t>set, shallow-water carbonates may be a robust record of δ</w:t>
      </w:r>
      <w:r w:rsidR="000B7DC3">
        <w:rPr>
          <w:vertAlign w:val="superscript"/>
        </w:rPr>
        <w:t>60</w:t>
      </w:r>
      <w:r w:rsidR="000B7DC3">
        <w:t xml:space="preserve">Ni from the contemporary seawater. </w:t>
      </w:r>
    </w:p>
    <w:p w14:paraId="464596D6" w14:textId="77777777" w:rsidR="00CC258E" w:rsidRPr="003164FA" w:rsidRDefault="00CC258E" w:rsidP="00C767F9">
      <w:pPr>
        <w:pStyle w:val="Heading3"/>
      </w:pPr>
      <w:r w:rsidRPr="003164FA">
        <w:t xml:space="preserve">Mn oxides </w:t>
      </w:r>
    </w:p>
    <w:p w14:paraId="76B85952" w14:textId="0CAF0C2A" w:rsidR="00CC258E" w:rsidRDefault="00913B8D" w:rsidP="00CC258E">
      <w:pPr>
        <w:spacing w:after="0" w:line="240" w:lineRule="auto"/>
        <w:ind w:firstLine="720"/>
        <w:contextualSpacing/>
        <w:jc w:val="both"/>
      </w:pPr>
      <w:r>
        <w:rPr>
          <w:noProof/>
        </w:rPr>
        <w:t>As discus</w:t>
      </w:r>
      <w:r w:rsidR="00FF059C">
        <w:rPr>
          <w:noProof/>
        </w:rPr>
        <w:t>s</w:t>
      </w:r>
      <w:r>
        <w:rPr>
          <w:noProof/>
        </w:rPr>
        <w:t>ed above, s</w:t>
      </w:r>
      <w:r w:rsidR="00CC258E" w:rsidRPr="00522B38">
        <w:rPr>
          <w:noProof/>
        </w:rPr>
        <w:t xml:space="preserve">everal studies aimed to determine </w:t>
      </w:r>
      <w:r w:rsidR="00CC258E" w:rsidRPr="00522B38">
        <w:t>δ</w:t>
      </w:r>
      <w:r w:rsidR="00CC258E" w:rsidRPr="00522B38">
        <w:rPr>
          <w:vertAlign w:val="superscript"/>
        </w:rPr>
        <w:t>60</w:t>
      </w:r>
      <w:r w:rsidR="00CC258E" w:rsidRPr="00522B38">
        <w:t xml:space="preserve">Ni </w:t>
      </w:r>
      <w:r w:rsidR="00CC258E" w:rsidRPr="00522B38">
        <w:rPr>
          <w:noProof/>
        </w:rPr>
        <w:t xml:space="preserve">for Mn-rich sediments, </w:t>
      </w:r>
      <w:r w:rsidR="00CC258E" w:rsidRPr="00522B38">
        <w:t>perhaps</w:t>
      </w:r>
      <w:r w:rsidR="00387B72">
        <w:t xml:space="preserve"> the</w:t>
      </w:r>
      <w:r w:rsidR="00CC258E" w:rsidRPr="00522B38">
        <w:t xml:space="preserve"> largest sink of Ni</w:t>
      </w:r>
      <w:r w:rsidR="00CC258E">
        <w:rPr>
          <w:noProof/>
        </w:rPr>
        <w:t xml:space="preserve">, </w:t>
      </w:r>
      <w:r w:rsidR="00CC258E" w:rsidRPr="00522B38">
        <w:rPr>
          <w:noProof/>
        </w:rPr>
        <w:t>but the results so far are extremely puzzling</w:t>
      </w:r>
      <w:r w:rsidR="00CC258E">
        <w:rPr>
          <w:noProof/>
        </w:rPr>
        <w:t>.</w:t>
      </w:r>
      <w:r w:rsidR="00CC258E" w:rsidRPr="00522B38">
        <w:t xml:space="preserve"> Nickel is enriched in Fe-Mn deposits relative to seawater (ca. 10</w:t>
      </w:r>
      <w:r w:rsidR="00CC258E" w:rsidRPr="00522B38">
        <w:rPr>
          <w:vertAlign w:val="superscript"/>
        </w:rPr>
        <w:t xml:space="preserve">6 </w:t>
      </w:r>
      <w:r w:rsidR="009236C5">
        <w:t>(</w:t>
      </w:r>
      <w:r w:rsidR="00CC258E" w:rsidRPr="00522B38">
        <w:t>Ni mol/g Fe-Mn deposits</w:t>
      </w:r>
      <w:r w:rsidR="00A71A92">
        <w:t>)</w:t>
      </w:r>
      <w:r w:rsidR="00CC258E" w:rsidRPr="00522B38">
        <w:t xml:space="preserve">/ </w:t>
      </w:r>
      <w:r w:rsidR="00A71A92">
        <w:t>(</w:t>
      </w:r>
      <w:r w:rsidR="00CC258E" w:rsidRPr="00522B38">
        <w:t>Ni mol/g seawater</w:t>
      </w:r>
      <w:r w:rsidR="00A71A92">
        <w:t>)</w:t>
      </w:r>
      <w:r w:rsidR="00CC258E" w:rsidRPr="00522B38">
        <w:t xml:space="preserve">) </w:t>
      </w:r>
      <w:r w:rsidR="00CC258E" w:rsidRPr="00522B38">
        <w:fldChar w:fldCharType="begin" w:fldLock="1"/>
      </w:r>
      <w:r w:rsidR="00CC258E">
        <w:instrText>ADDIN CSL_CITATION {"citationItems":[{"id":"ITEM-1","itemData":{"DOI":"10.1016/B0-08-043751-6/07088-2","author":[{"dropping-particle":"","family":"Li","given":"Y.-H.","non-dropping-particle":"","parse-names":false,"suffix":""},{"dropping-particle":"","family":"Schoonmaker","given":"J.E.","non-dropping-particle":"","parse-names":false,"suffix":""}],"container-title":"Treatise on Geochemistry","id":"ITEM-1","issued":{"date-parts":[["2003"]]},"page":"1-35","publisher":"Elsevier","title":"Chemical Composition and Mineralogy of Marine Sediments","type":"chapter"},"uris":["http://www.mendeley.com/documents/?uuid=abba2560-dbee-3682-83c0-fdf1feba1bca"]}],"mendeley":{"formattedCitation":"(Li and Schoonmaker, 2003)","manualFormatting":"(e.g., Li and Schoonmaker, 2003)","plainTextFormattedCitation":"(Li and Schoonmaker, 2003)","previouslyFormattedCitation":"(Li and Schoonmaker, 2003)"},"properties":{"noteIndex":0},"schema":"https://github.com/citation-style-language/schema/raw/master/csl-citation.json"}</w:instrText>
      </w:r>
      <w:r w:rsidR="00CC258E" w:rsidRPr="00522B38">
        <w:fldChar w:fldCharType="separate"/>
      </w:r>
      <w:r w:rsidR="00CC258E" w:rsidRPr="00522B38">
        <w:rPr>
          <w:noProof/>
        </w:rPr>
        <w:t>(e.g., Li and Schoonmaker, 2003)</w:t>
      </w:r>
      <w:r w:rsidR="00CC258E" w:rsidRPr="00522B38">
        <w:fldChar w:fldCharType="end"/>
      </w:r>
      <w:r w:rsidR="00CC258E" w:rsidRPr="00522B38">
        <w:t xml:space="preserve"> and primarily associated with Mn phases, rather than Fe</w:t>
      </w:r>
      <w:r w:rsidR="00103D2D">
        <w:t xml:space="preserve"> </w:t>
      </w:r>
      <w:r w:rsidR="00103D2D">
        <w:fldChar w:fldCharType="begin" w:fldLock="1"/>
      </w:r>
      <w:r w:rsidR="00B42F02">
        <w:instrText>ADDIN CSL_CITATION {"citationItems":[{"id":"ITEM-1","itemData":{"DOI":"10.1016/S0025-3227(03)00122-1","ISSN":"00253227","abstract":"Marine Fe-Mn oxyhydroxide crusts form by precipitation of dissolved components from seawater. Three hydrogenetic crust samples (one phosphatized) and two hydrothermal Mn-oxide samples were subjected to a sequential-leaching procedure in order to determine the host phases of 40 elements. Those host-phase associations are discussed with respect to element speciation in seawater. The partitioning of elements between the two major phases, Mn oxide and Fe oxyhydroxide, can in a first-order approximation be explained by a simple sorption model related to the inorganic speciation of the elements in seawater, as has been proposed in earlier models. Free and weakly complexed cations, such as alkali and alkaline earth metals, Mn, Co, Ni, Zn, T1(I), and partly Y, are sorbed preferentially on the negatively charged surface of the MnO2 in hydrogenetic crusts. The driving force is a strong coulombic interaction. All neutral or negatively charged chloro (Cd, Hg, T1), carbonate (Cu, Y, Pb, and U), and hydroxide (Be, Sc, Ti, Fe, Zr, Nb, In, Sn, Sb, Te, Hf, Ta, Bi, Th, and T1(III)) complexes and oxyanions (V, Cr, As, Se, Mo, and W) bind to the slightly positively charged surface of the amorphous FeOOH phase. While coulombic interaction can explain the sorption of the negatively charged species, the binding of neutral species is based on specific chemical interaction. Organic complexation of elements in deep-ocean water seems to be at most of minor importance. Surface oxidation can explain some strong metal associations, e.g. of Co and T1 with the MnO2 and Te with the FeOOH. Sorption reactions initially driven by coulombic forces are often followed by the formation of specific bonds between the adsorbate and the atoms of the oxide surface. Differences in the associations of some metals between the non-phosphatized and phosphatized hydrogenetic crusts and between the hydrogenetic and the hydrothermal samples reflect the different physico-chemical environments of formation and speciations in oxic seawater vs. less-oxic fluids, especially for the redox-sensitive metals such as Mo and V. These environmental-related differences indicate that the methodology of chemical speciation used here in combination with spectroscopic methods may allow for the detection of changes in paleoceanographic conditions recorded during the several tens of millions of years of crust growth. © 2003 Elsevier Science B.V. All rights reserved.","author":[{"dropping-particle":"","family":"Koschinsky","given":"Andrea","non-dropping-particle":"","parse-names":false,"suffix":""},{"dropping-particle":"","family":"Hein","given":"James R.","non-dropping-particle":"","parse-names":false,"suffix":""}],"container-title":"Marine Geology","id":"ITEM-1","issue":"3-4","issued":{"date-parts":[["2003"]]},"page":"331-351","title":"Uptake of elements from seawater by ferromanganese crusts: Solid-phase associations and seawater speciation","type":"article-journal","volume":"198"},"uris":["http://www.mendeley.com/documents/?uuid=b9b517e6-d9ae-457f-8cbe-fd4f37d7daac"]},{"id":"ITEM-2","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2","issue":"7","issued":{"date-parts":[["2007"]]},"page":"1087-1092","title":"Crystal-chemistry of Ni in marine ferromanganese crusts nodules","type":"article-journal","volume":"92"},"uris":["http://www.mendeley.com/documents/?uuid=1042140e-082d-4b19-ad5b-465eb953dfad"]},{"id":"ITEM-3","itemData":{"DOI":"10.1016/j.chemgeo.2019.119276","ISSN":"00092541","abstract":"Deep-sea ferromanganese (Fe-Mn) nodules and crusts are rich in traditional and non-traditional metals with both current and emerging economic value. Mn(III,IV) oxides (e.g., phyllomanganates) are important host phases for these metals (e.g., Ni), which are structurally incorporated during nodule and Fe-Mn crust formation. Recrystallization of phyllomanganates can be catalyzed by aqueous Mn(II) (Mn(II)aq) during (bio)geochemical Mn redox cycling. The fate of structurally incorporated metals during such recrystallization of Mn(III,IV) oxides remains, however, poorly constrained. Here, we use a 62Ni isotope tracer to determine the exchangeability of dissolved Ni with structurally incorporated Ni in two deep-sea Fe-Mn nodules and one Fe-Mn crust. Ni exchange between solid and solution was investigated during reactions in 1 mM Mn(II)aq and in Mn(II)-free solutions under variable pH conditions (pH 5.5 and 7.5) over time. Sample characterization shows that all samples are of hydrogenetic or mixed hydrogenetic-diagenetic origin and Ni is preferentially associated with the phyllomanganates. Our Ni exchange experiments reveal that in some samples up to 25% of incorporated Ni is exchangeable with the fluid after 14 days. The prevalent reaction pathways exhibit pH-dependent behavior during phyllomanganate recrystallization and differ between sample types, with Mn(II)aq enhancing Ni exchange in the Fe-Mn crust-fluid system and Ni exchange being independent of Mn(II)aq concentrations in the Fe-Mn nodule-fluid systems. The exchangeability of structurally-incorporated Ni in Fe-Mn nodules and crusts indicates a labile behavior that potentially makes it available for biogeochemical processes in the marine environment.","author":[{"dropping-particle":"","family":"Hens","given":"Tobias","non-dropping-particle":"","parse-names":false,"suffix":""},{"dropping-particle":"","family":"Brugger","given":"Joël","non-dropping-particle":"","parse-names":false,"suffix":""},{"dropping-particle":"","family":"Etschmann","given":"Barbara","non-dropping-particle":"","parse-names":false,"suffix":""},{"dropping-particle":"","family":"Paterson","given":"David","non-dropping-particle":"","parse-names":false,"suffix":""},{"dropping-particle":"","family":"Brand","given":"Helen E.A.","non-dropping-particle":"","parse-names":false,"suffix":""},{"dropping-particle":"","family":"Whitworth","given":"Anne","non-dropping-particle":"","parse-names":false,"suffix":""},{"dropping-particle":"","family":"Frierdich","given":"Andrew J.","non-dropping-particle":"","parse-names":false,"suffix":""}],"container-title":"Chemical Geology","id":"ITEM-3","issued":{"date-parts":[["2019"]]},"title":"Nickel exchange between aqueous Ni(II) and deep-sea ferromanganese nodules and crusts","type":"article-journal"},"uris":["http://www.mendeley.com/documents/?uuid=7dc85165-828f-3bd6-aeb1-a6855e7b0263"]}],"mendeley":{"formattedCitation":"(Hens et al., 2019; Koschinsky and Hein, 2003; Peacock and Sherman, 2007)","manualFormatting":"(e.g., Hens et al., 2019; Koschinsky and Hein, 2003; Peacock and Sherman, 2007)","plainTextFormattedCitation":"(Hens et al., 2019; Koschinsky and Hein, 2003; Peacock and Sherman, 2007)","previouslyFormattedCitation":"(Hens et al., 2019; Koschinsky and Hein, 2003; Peacock and Sherman, 2007)"},"properties":{"noteIndex":0},"schema":"https://github.com/citation-style-language/schema/raw/master/csl-citation.json"}</w:instrText>
      </w:r>
      <w:r w:rsidR="00103D2D">
        <w:fldChar w:fldCharType="separate"/>
      </w:r>
      <w:r w:rsidR="00103D2D" w:rsidRPr="00103D2D">
        <w:rPr>
          <w:noProof/>
        </w:rPr>
        <w:t>(</w:t>
      </w:r>
      <w:r w:rsidR="00024DF1" w:rsidRPr="00024DF1">
        <w:rPr>
          <w:i/>
          <w:iCs/>
          <w:noProof/>
        </w:rPr>
        <w:t>e.g.,</w:t>
      </w:r>
      <w:r w:rsidR="00024DF1">
        <w:rPr>
          <w:noProof/>
        </w:rPr>
        <w:t xml:space="preserve"> </w:t>
      </w:r>
      <w:r w:rsidR="00103D2D" w:rsidRPr="00103D2D">
        <w:rPr>
          <w:noProof/>
        </w:rPr>
        <w:t>Hens et al., 2019; Koschinsky and Hein, 2003; Peacock and Sherman, 2007)</w:t>
      </w:r>
      <w:r w:rsidR="00103D2D">
        <w:fldChar w:fldCharType="end"/>
      </w:r>
      <w:r w:rsidR="00024DF1">
        <w:t>.</w:t>
      </w:r>
      <w:r w:rsidR="00CC258E" w:rsidRPr="00522B38">
        <w:t xml:space="preserve"> </w:t>
      </w:r>
      <w:r w:rsidR="00CC258E">
        <w:t xml:space="preserve">The </w:t>
      </w:r>
      <w:r w:rsidR="00CC258E" w:rsidRPr="00E75FB7">
        <w:t>δ</w:t>
      </w:r>
      <w:r w:rsidR="00CC258E" w:rsidRPr="00E75FB7">
        <w:rPr>
          <w:vertAlign w:val="superscript"/>
        </w:rPr>
        <w:t>60</w:t>
      </w:r>
      <w:r w:rsidR="00CC258E" w:rsidRPr="00E75FB7">
        <w:t>Ni</w:t>
      </w:r>
      <w:r w:rsidR="00CC258E">
        <w:t xml:space="preserve"> of Mn-rich deposits span the entire known natural range of Ni isotopic compositions (ca. -1.8 to 2.5‰) and, inexplicably, appear to be sometimes isotopically heavier and sometimes isotopically lighter than the solution from which they precipitate </w:t>
      </w:r>
      <w:r w:rsidR="00CC258E">
        <w:fldChar w:fldCharType="begin" w:fldLock="1"/>
      </w:r>
      <w:r w:rsidR="00CC258E">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4","issue":"January","issued":{"date-parts":[["2021"]]},"page":"120050","publisher":"Elsevier B.V.","title":"The Nickel isotope composition of the authigenic sink and the diagenetic flux in modern oceans","type":"article-journal","volume":"563"},"uris":["http://www.mendeley.com/documents/?uuid=c565b8ec-2b0f-4d6f-a33f-e4d07826fbe5"]},{"id":"ITEM-5","itemData":{"author":[{"dropping-particle":"","family":"Gueguen","given":"B.","non-dropping-particle":"","parse-names":false,"suffix":""},{"dropping-particle":"","family":"Rouxel","given":"O.","non-dropping-particle":"","parse-names":false,"suffix":""},{"dropping-particle":"","family":"Fouquet","given":"Y.","non-dropping-particle":"","parse-names":false,"suffix":""}],"container-title":"Chemical Geology","id":"ITEM-5","issue":"May 2020","issued":{"date-parts":[["2020"]]},"title":"Nickel isotopes and rare earth elements systematics in marine hydrogenetic and hydrothermal ferromanganese deposits","type":"article-journal","volume":"560"},"uris":["http://www.mendeley.com/documents/?uuid=1b2691ed-a6d4-4564-b681-51e1306835e8"]},{"id":"ITEM-6","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6","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20, 2016; Gueguen and Rouxel, 2021; Little et al., 2020; Vance et al., 2016)","plainTextFormattedCitation":"(Gall et al., 2013; Gueguen et al., 2020, 2016; Gueguen and Rouxel, 2021; Little et al., 2020; Vance et al., 2016)","previouslyFormattedCitation":"(Gall et al., 2013; Gueguen et al., 2020, 2016; Gueguen and Rouxel, 2021; Little et al., 2020; Vance et al., 2016)"},"properties":{"noteIndex":0},"schema":"https://github.com/citation-style-language/schema/raw/master/csl-citation.json"}</w:instrText>
      </w:r>
      <w:r w:rsidR="00CC258E">
        <w:fldChar w:fldCharType="separate"/>
      </w:r>
      <w:r w:rsidR="00CC258E" w:rsidRPr="00C34A13">
        <w:rPr>
          <w:noProof/>
        </w:rPr>
        <w:t>(Gall et al., 2013; Gueguen et al., 2020, 2016; Gueguen and Rouxel, 2021; Little et al., 2020; Vance et al., 2016)</w:t>
      </w:r>
      <w:r w:rsidR="00CC258E">
        <w:fldChar w:fldCharType="end"/>
      </w:r>
      <w:r w:rsidR="00CC258E">
        <w:t>. Without better knowledge of the main marine Ni sink, correctly modeling the marine Ni cycle is likely impossible.</w:t>
      </w:r>
    </w:p>
    <w:p w14:paraId="194786DE" w14:textId="591EAE6B" w:rsidR="00CC258E" w:rsidRDefault="005C5877" w:rsidP="00377151">
      <w:pPr>
        <w:spacing w:after="0"/>
        <w:ind w:firstLine="720"/>
        <w:jc w:val="both"/>
        <w:textAlignment w:val="baseline"/>
      </w:pPr>
      <w:r>
        <w:t xml:space="preserve">We will experimentally investigate </w:t>
      </w:r>
      <w:r w:rsidR="00370229">
        <w:t>two</w:t>
      </w:r>
      <w:r>
        <w:t xml:space="preserve"> of the most promising explanations for the variability in Mn oxide sediments. </w:t>
      </w:r>
      <w:r w:rsidR="00377151">
        <w:t xml:space="preserve">The primary </w:t>
      </w:r>
      <w:r w:rsidR="00557F5B">
        <w:t xml:space="preserve">mineral of </w:t>
      </w:r>
      <w:r w:rsidR="00377151">
        <w:t xml:space="preserve">focus will be birnessite, the dominant Mn phase in natural marine Fe-Mn precipitates </w:t>
      </w:r>
      <w:r w:rsidR="00B42F02">
        <w:fldChar w:fldCharType="begin" w:fldLock="1"/>
      </w:r>
      <w:r w:rsidR="00135E8F">
        <w:instrText>ADDIN CSL_CITATION {"citationItems":[{"id":"ITEM-1","itemData":{"DOI":"10.1016/0025-3227(91)90075-F","ISSN":"00253227","abstract":"The relationship between manganese minerals and the concentration of Fe, Cu, Ni, Zn and Al in Mn-rich crystalline areas in deep-sea manganese nodules were investigated using microdiffraction and electron microprobe analysis. Thirty-three microsamples were obtained from eight polished sections of five Pacific Ocean manganese nodules. Birnessite and todorokite are the principal manganese minerals in the X-ray diffraction powder patterns on polished sections kept in a vacuum. Only birnessite was identified in sixteen microsamples. Only todorokite was identified in one microsample. Another sixteen microsamples were mixtures of birnessite and todorokite. Microsamples in which only birnessite was identified contain Cu, Ni and Zn in the same concentrations as the microsamples in which both birnessite and todorokite were identified. It appears that birnessite as well as todorokite can incorporate Cu, Ni and Zn. With the exception that no todorokite was observed in microsamples with very small amounts of Fe, Cu and Ni, there is no systematic correlation between the manganese mineralogy and the concentration of Fe, Cu, Ni and Zn in the microsamples. The microsamples examined in this study contain varying amounts of Al (0.01-2.57 wt%, 0.92 wt% on average). Todorokite appeared in the microsamples which contained more than 0.7 wt% Al. Mineralogical considerations suggest that at least part of the Al detected may be incorporated in todorokite. © 1991.","author":[{"dropping-particle":"","family":"Yoshikawa","given":"Kazuo","non-dropping-particle":"","parse-names":false,"suffix":""}],"container-title":"Marine Geology","id":"ITEM-1","issue":"1-4","issued":{"date-parts":[["1991"]]},"page":"267-286","title":"The relationship between manganese minerals and metallic elements in deep-sea manganese nodules","type":"article-journal","volume":"101"},"uris":["http://www.mendeley.com/documents/?uuid=7ee7d100-d7e2-414f-a6c4-68ee6164e003"]},{"id":"ITEM-2","itemData":{"author":[{"dropping-particle":"","family":"Burns","given":"R.G.","non-dropping-particle":"","parse-names":false,"suffix":""},{"dropping-particle":"","family":"Burns","given":"V.M.","non-dropping-particle":"","parse-names":false,"suffix":""}],"container-title":"Philosophical Transactions of the Royal Society of London. Series A, Mathematical and Physical Sciences","id":"ITEM-2","issue":"1336","issued":{"date-parts":[["1977"]]},"page":"283-301","title":"The Mineralogy and Crystal Chemistry of Deep-Sea Manganese Nodules, a Polymetallic Resource of the Twenty-First Century [and Discussion]","type":"article-journal","volume":"286"},"uris":["http://www.mendeley.com/documents/?uuid=a4deb717-a8d5-40b2-baa7-486c741c7f34"]}],"mendeley":{"formattedCitation":"(Burns and Burns, 1977; Yoshikawa, 1991)","manualFormatting":"(e.g., Burns and Burns, 1977; Yoshikawa, 1991)","plainTextFormattedCitation":"(Burns and Burns, 1977; Yoshikawa, 1991)","previouslyFormattedCitation":"(Burns and Burns, 1977; Yoshikawa, 1991)"},"properties":{"noteIndex":0},"schema":"https://github.com/citation-style-language/schema/raw/master/csl-citation.json"}</w:instrText>
      </w:r>
      <w:r w:rsidR="00B42F02">
        <w:fldChar w:fldCharType="separate"/>
      </w:r>
      <w:r w:rsidR="00B42F02" w:rsidRPr="00B42F02">
        <w:rPr>
          <w:noProof/>
        </w:rPr>
        <w:t>(</w:t>
      </w:r>
      <w:r w:rsidR="00B42F02" w:rsidRPr="00B42F02">
        <w:rPr>
          <w:i/>
          <w:iCs/>
          <w:noProof/>
        </w:rPr>
        <w:t>e.g.,</w:t>
      </w:r>
      <w:r w:rsidR="00B42F02">
        <w:rPr>
          <w:noProof/>
        </w:rPr>
        <w:t xml:space="preserve"> </w:t>
      </w:r>
      <w:r w:rsidR="00B42F02" w:rsidRPr="00B42F02">
        <w:rPr>
          <w:noProof/>
        </w:rPr>
        <w:t>Burns and Burns, 1977; Yoshikawa, 1991)</w:t>
      </w:r>
      <w:r w:rsidR="00B42F02">
        <w:fldChar w:fldCharType="end"/>
      </w:r>
      <w:r w:rsidR="00B42F02">
        <w:t>.</w:t>
      </w:r>
    </w:p>
    <w:p w14:paraId="484A3CB1" w14:textId="78F5F569" w:rsidR="002C3F0D" w:rsidRDefault="00370229" w:rsidP="00A24773">
      <w:pPr>
        <w:spacing w:after="0"/>
        <w:ind w:firstLine="720"/>
        <w:jc w:val="both"/>
        <w:textAlignment w:val="baseline"/>
      </w:pPr>
      <w:r>
        <w:rPr>
          <w:b/>
          <w:bCs/>
        </w:rPr>
        <w:t xml:space="preserve"> </w:t>
      </w:r>
      <w:r w:rsidRPr="00370229">
        <w:t>We hypothesize that</w:t>
      </w:r>
      <w:r>
        <w:rPr>
          <w:b/>
          <w:bCs/>
        </w:rPr>
        <w:t xml:space="preserve"> </w:t>
      </w:r>
      <w:r>
        <w:t>s</w:t>
      </w:r>
      <w:r w:rsidR="005C5877">
        <w:t>urface sorbed Ni is isotopically lighter than incorporated Ni within</w:t>
      </w:r>
      <w:r w:rsidR="00377151">
        <w:t xml:space="preserve"> </w:t>
      </w:r>
      <w:r w:rsidR="002E65A0">
        <w:t>birnessite</w:t>
      </w:r>
      <w:r w:rsidR="005C5877">
        <w:t xml:space="preserve">. </w:t>
      </w:r>
      <w:r w:rsidR="002C3F0D">
        <w:t>Nickel can be structurally incorporated into Mn vacancy sites in birnessite or sorbed on {001} surface sites (triple corner sharing) or edge sites (double corner sharing)</w:t>
      </w:r>
      <w:r w:rsidR="00792222">
        <w:t xml:space="preserve"> </w:t>
      </w:r>
      <w:r w:rsidR="002C3F0D">
        <w:fldChar w:fldCharType="begin" w:fldLock="1"/>
      </w:r>
      <w:r w:rsidR="00485BB7">
        <w:instrText>ADDIN CSL_CITATION {"citationItems":[{"id":"ITEM-1","itemData":{"DOI":"10.1016/j.gca.2015.04.050","ISSN":"00167037","abstract":"Birnessite minerals are layer-type manganese oxides characterized by large surface areas, the presence of cation vacancy sites and varying amounts of structural and adsorbed Mn(III). In this study, we identify the conditions that favor trace metal adsorption on the edge surfaces of birnessite nanoparticles by using Ni as a probe ion for Ni K-edge extended X-ray absorption fine structure (EXAFS) spectroscopy and geometry optimizations based on density function theory (DFT). In δ-MnO&lt;inf&gt;2&lt;/inf&gt; nanoparticles free of Mn(II,III) at pH 6.6, Ni was adsorbed primarily at vacancy sites, with a minor fraction of Ni present as a double-edge sharing (DES) or a double-corner sharing (DCS) complex at surface loadings exceeding the vacancy content. In Mn(III)-rich δ-MnO&lt;inf&gt;2&lt;/inf&gt; nanoparticles, about 80% of the adsorbed Ni formed a mixture of DES and DCS complexes at particle edges in samples with loadings ranging from 0.01 to 0.08 molNimol&lt;sup&gt;-1&lt;/sup&gt;Mn, with only a small fraction of vacancy sites available to adsorb Ni. The presence of Mn(III) at the nanoparticle edges also changed the architecture of the DES complex, causing the Ni octahedra to adsorb onto the cavity formed between two Mn(III) octahedra at the particle edges. The EXAFS-derived Ni-Mn interatomic distances of 3.01-3.05Å for this \"flipped\" Ni-DES complex were in excellent agreement with those obtained by DFT geometry optimization. Edge surfaces on birnessite nanoparticles have a lower affinity for trace metals than vacancy sites, but have a moderate sorption capacity (ca. 0.14 molNimol&lt;sup&gt;-1&lt;/sup&gt;Mn at vacancies vs. 0.06 molNimol&lt;sup&gt;-1&lt;/sup&gt;Mn at edge surfaces). Finally, although Mn(III) increases the relative proportion of Ni adsorbed at particle edges by blocking sorption sites on the basal surface, the overall sorption capacity of the mineral diminishes significantly.","author":[{"dropping-particle":"","family":"Simanova","given":"Anna A.","non-dropping-particle":"","parse-names":false,"suffix":""},{"dropping-particle":"","family":"Kwon","given":"Kideok D.","non-dropping-particle":"","parse-names":false,"suffix":""},{"dropping-particle":"","family":"Bone","given":"Sharon E.","non-dropping-particle":"","parse-names":false,"suffix":""},{"dropping-particle":"","family":"Bargar","given":"John R.","non-dropping-particle":"","parse-names":false,"suffix":""},{"dropping-particle":"","family":"Refson","given":"Keith","non-dropping-particle":"","parse-names":false,"suffix":""},{"dropping-particle":"","family":"Sposito","given":"Garrison","non-dropping-particle":"","parse-names":false,"suffix":""},{"dropping-particle":"","family":"Peña","given":"Jasquelin","non-dropping-particle":"","parse-names":false,"suffix":""}],"container-title":"Geochimica et Cosmochimica Acta","id":"ITEM-1","issued":{"date-parts":[["2015"]]},"page":"191-204","title":"Probing the sorption reactivity of the edge surfaces in birnessite nanoparticles using nickel(II)","type":"article-journal","volume":"164"},"uris":["http://www.mendeley.com/documents/?uuid=f4dcfaec-75a3-45fd-af25-9cb98388a49f"]}],"mendeley":{"formattedCitation":"(Simanova et al., 2015)","plainTextFormattedCitation":"(Simanova et al., 2015)","previouslyFormattedCitation":"(Simanova et al., 2015)"},"properties":{"noteIndex":0},"schema":"https://github.com/citation-style-language/schema/raw/master/csl-citation.json"}</w:instrText>
      </w:r>
      <w:r w:rsidR="002C3F0D">
        <w:fldChar w:fldCharType="separate"/>
      </w:r>
      <w:r w:rsidR="00485BB7" w:rsidRPr="00485BB7">
        <w:rPr>
          <w:noProof/>
        </w:rPr>
        <w:t>(Simanova et al., 2015)</w:t>
      </w:r>
      <w:r w:rsidR="002C3F0D">
        <w:fldChar w:fldCharType="end"/>
      </w:r>
      <w:r w:rsidR="00FF68EF">
        <w:t xml:space="preserve"> (Fig.</w:t>
      </w:r>
      <w:r w:rsidR="00C47566">
        <w:t xml:space="preserve"> XX</w:t>
      </w:r>
      <w:r w:rsidR="00FF68EF">
        <w:t>)</w:t>
      </w:r>
      <w:r w:rsidR="002C3F0D">
        <w:t xml:space="preserve">. A Ni-birnessite sorption study indicated </w:t>
      </w:r>
      <w:r w:rsidR="002C3F0D" w:rsidRPr="00E75FB7">
        <w:t>Δ</w:t>
      </w:r>
      <w:r w:rsidR="002C3F0D" w:rsidRPr="00E75FB7">
        <w:rPr>
          <w:vertAlign w:val="superscript"/>
        </w:rPr>
        <w:t>60/58</w:t>
      </w:r>
      <w:r w:rsidR="002C3F0D" w:rsidRPr="00E75FB7">
        <w:t>Ni</w:t>
      </w:r>
      <w:r w:rsidR="002C3F0D" w:rsidRPr="00E75FB7">
        <w:rPr>
          <w:vertAlign w:val="subscript"/>
        </w:rPr>
        <w:t>solution-</w:t>
      </w:r>
      <w:r w:rsidR="002C3F0D">
        <w:rPr>
          <w:vertAlign w:val="subscript"/>
        </w:rPr>
        <w:t xml:space="preserve">birnessite </w:t>
      </w:r>
      <w:r w:rsidR="002C3F0D">
        <w:t>positively correlates with the ratio of surface-sorbed to incorporated Ni, suggesting that sorbed Ni is isotopically lighter than incorporated Ni</w:t>
      </w:r>
      <w:r w:rsidR="006D379E">
        <w:t xml:space="preserve"> </w:t>
      </w:r>
      <w:r w:rsidR="002C3F0D">
        <w:fldChar w:fldCharType="begin" w:fldLock="1"/>
      </w:r>
      <w:r w:rsidR="00485BB7">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rsidR="002C3F0D">
        <w:fldChar w:fldCharType="separate"/>
      </w:r>
      <w:r w:rsidR="00485BB7" w:rsidRPr="00485BB7">
        <w:rPr>
          <w:noProof/>
        </w:rPr>
        <w:t>(Sorensen et al., 2020)</w:t>
      </w:r>
      <w:r w:rsidR="002C3F0D">
        <w:fldChar w:fldCharType="end"/>
      </w:r>
      <w:r w:rsidR="002C3F0D">
        <w:t>. Experimental results suggest Ni migrates very slowly into the vacancy sites (30% incorporation after 408 h)</w:t>
      </w:r>
      <w:r w:rsidR="00584C36">
        <w:t xml:space="preserve"> </w:t>
      </w:r>
      <w:r w:rsidR="002C3F0D">
        <w:fldChar w:fldCharType="begin" w:fldLock="1"/>
      </w:r>
      <w:r w:rsidR="00485BB7">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sidR="00485BB7">
        <w:rPr>
          <w:rFonts w:ascii="Cambria Math" w:hAnsi="Cambria Math" w:cs="Cambria Math"/>
        </w:rPr>
        <w:instrText>∼</w:instrText>
      </w:r>
      <w:r w:rsidR="00485BB7">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rsidR="002C3F0D">
        <w:fldChar w:fldCharType="separate"/>
      </w:r>
      <w:r w:rsidR="00485BB7" w:rsidRPr="00485BB7">
        <w:rPr>
          <w:noProof/>
        </w:rPr>
        <w:t>(Peacock, 2009)</w:t>
      </w:r>
      <w:r w:rsidR="002C3F0D">
        <w:fldChar w:fldCharType="end"/>
      </w:r>
      <w:r w:rsidR="002C3F0D">
        <w:t>. In natural Fe-Mn crusts, the majority of Ni is structurally incorporated</w:t>
      </w:r>
      <w:r w:rsidR="009E66A0">
        <w:t xml:space="preserve"> </w:t>
      </w:r>
      <w:r w:rsidR="002C3F0D">
        <w:fldChar w:fldCharType="begin" w:fldLock="1"/>
      </w:r>
      <w:r w:rsidR="00485BB7">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rsidR="002C3F0D">
        <w:fldChar w:fldCharType="separate"/>
      </w:r>
      <w:r w:rsidR="00485BB7" w:rsidRPr="00485BB7">
        <w:rPr>
          <w:noProof/>
        </w:rPr>
        <w:t>(Peacock and Sherman, 2007)</w:t>
      </w:r>
      <w:r w:rsidR="002C3F0D">
        <w:fldChar w:fldCharType="end"/>
      </w:r>
      <w:r w:rsidR="002C3F0D">
        <w:t xml:space="preserve">, but the degree of structural incorporation within sediments like the relatively ephemeral Mn oxide particles in the Black Sea is unknown. If surface-sorbed and incorporated Ni have different </w:t>
      </w:r>
      <w:r w:rsidR="002C3F0D" w:rsidRPr="00E75FB7">
        <w:t>Δ</w:t>
      </w:r>
      <w:r w:rsidR="002C3F0D" w:rsidRPr="00E75FB7">
        <w:rPr>
          <w:vertAlign w:val="superscript"/>
        </w:rPr>
        <w:t>6</w:t>
      </w:r>
      <w:r>
        <w:rPr>
          <w:vertAlign w:val="superscript"/>
        </w:rPr>
        <w:t>0</w:t>
      </w:r>
      <w:r w:rsidR="002C3F0D" w:rsidRPr="00E75FB7">
        <w:t>Ni</w:t>
      </w:r>
      <w:r w:rsidR="002C3F0D" w:rsidRPr="00E75FB7">
        <w:rPr>
          <w:vertAlign w:val="subscript"/>
        </w:rPr>
        <w:t>solution-</w:t>
      </w:r>
      <w:r w:rsidR="002C3F0D">
        <w:rPr>
          <w:vertAlign w:val="subscript"/>
        </w:rPr>
        <w:t>birnessite</w:t>
      </w:r>
      <w:r w:rsidR="002C3F0D">
        <w:t>,</w:t>
      </w:r>
      <w:r w:rsidR="002C3F0D">
        <w:rPr>
          <w:vertAlign w:val="subscript"/>
        </w:rPr>
        <w:t xml:space="preserve"> </w:t>
      </w:r>
      <w:r w:rsidR="002C3F0D">
        <w:t xml:space="preserve">differences in the proportions of sorbed to incorporated Ni would impact the </w:t>
      </w:r>
      <w:r w:rsidR="002C3F0D" w:rsidRPr="00E75FB7">
        <w:t>δ</w:t>
      </w:r>
      <w:r w:rsidR="002C3F0D" w:rsidRPr="00E75FB7">
        <w:rPr>
          <w:vertAlign w:val="superscript"/>
        </w:rPr>
        <w:t>60</w:t>
      </w:r>
      <w:r w:rsidR="002C3F0D" w:rsidRPr="00E75FB7">
        <w:t>Ni</w:t>
      </w:r>
      <w:r w:rsidR="002C3F0D">
        <w:t xml:space="preserve"> of Mn-rich sediments.</w:t>
      </w:r>
    </w:p>
    <w:p w14:paraId="5DBD1A4A" w14:textId="428B66DD" w:rsidR="00E77FC3" w:rsidRDefault="00F14A1D" w:rsidP="00A24773">
      <w:pPr>
        <w:spacing w:after="0" w:line="240" w:lineRule="auto"/>
        <w:ind w:firstLine="720"/>
        <w:contextualSpacing/>
        <w:jc w:val="both"/>
      </w:pPr>
      <w:r>
        <w:t xml:space="preserve"> To test this hypotheses, I will differentiate between the fractionations of surface-sorbed Ni versus structurally incorporated Ni within birnessite by performing Ni sorption experiments with synthetic, triclinic birnessite (</w:t>
      </w:r>
      <w:r w:rsidRPr="006E3DCC">
        <w:rPr>
          <w:i/>
          <w:iCs/>
        </w:rPr>
        <w:t>i.e.,</w:t>
      </w:r>
      <w:r>
        <w:t xml:space="preserve"> no or very few available vacancy sites for incorporation and therefore only or mostly surface-sorbed Ni) and highly crystalline, hexagonal birnessite (</w:t>
      </w:r>
      <w:r w:rsidRPr="006E3DCC">
        <w:rPr>
          <w:i/>
          <w:iCs/>
        </w:rPr>
        <w:t>i.e.,</w:t>
      </w:r>
      <w:r>
        <w:t xml:space="preserve"> many available vacancy sites </w:t>
      </w:r>
      <w:r w:rsidRPr="00CE788B">
        <w:t>for Ni</w:t>
      </w:r>
      <w:r>
        <w:t xml:space="preserve"> incorporation</w:t>
      </w:r>
      <w:r w:rsidRPr="00CE788B">
        <w:t xml:space="preserve"> and </w:t>
      </w:r>
      <w:r>
        <w:t xml:space="preserve">therefore </w:t>
      </w:r>
      <w:r w:rsidRPr="00CE788B">
        <w:t>a combination of</w:t>
      </w:r>
      <w:r>
        <w:t xml:space="preserve">  sorbed and incorporated Ni).</w:t>
      </w:r>
      <w:r w:rsidR="001E2862">
        <w:t xml:space="preserve"> While my experimental design cannot differentiate between the potentially different isotopic behaviors of triple and double corner sharing Ni, the difference between total sorbed and incorporated Ni is a necessary first step in assessing the importance of coordination on the variation of δ</w:t>
      </w:r>
      <w:r w:rsidR="001E2862">
        <w:rPr>
          <w:vertAlign w:val="superscript"/>
        </w:rPr>
        <w:t>60</w:t>
      </w:r>
      <w:r w:rsidR="001E2862">
        <w:t>Ni in Mn-rich sediments.</w:t>
      </w:r>
      <w:r>
        <w:t xml:space="preserve"> </w:t>
      </w:r>
    </w:p>
    <w:p w14:paraId="0E394D5A" w14:textId="140EBE75" w:rsidR="00485BB7" w:rsidRDefault="00E77FC3" w:rsidP="00A24773">
      <w:pPr>
        <w:spacing w:after="0"/>
        <w:ind w:firstLine="720"/>
        <w:jc w:val="both"/>
        <w:textAlignment w:val="baseline"/>
      </w:pPr>
      <w:r>
        <w:lastRenderedPageBreak/>
        <w:t>We hypothesis that k</w:t>
      </w:r>
      <w:r w:rsidR="00485BB7">
        <w:t xml:space="preserve">inetic fractionation leads to isotopically lighter Ni sorbed to Mn oxides than equilibrium fractionation. Mn-rich sediments have a wide range of accumulation rates and, depending on the rate, may capture different isotope fractionations (kinetic, equilibrium or a mix thereof). Experiments varying in duration from 67 hours to 27 days found that </w:t>
      </w:r>
      <w:r w:rsidR="00485BB7" w:rsidRPr="00E75FB7">
        <w:t>Δ</w:t>
      </w:r>
      <w:r w:rsidR="00485BB7" w:rsidRPr="00E75FB7">
        <w:rPr>
          <w:vertAlign w:val="superscript"/>
        </w:rPr>
        <w:t>60/58</w:t>
      </w:r>
      <w:r w:rsidR="00485BB7" w:rsidRPr="00E75FB7">
        <w:t>Ni</w:t>
      </w:r>
      <w:r w:rsidR="00485BB7" w:rsidRPr="00E75FB7">
        <w:rPr>
          <w:vertAlign w:val="subscript"/>
        </w:rPr>
        <w:t>solution-</w:t>
      </w:r>
      <w:r w:rsidR="00485BB7">
        <w:rPr>
          <w:vertAlign w:val="subscript"/>
        </w:rPr>
        <w:t xml:space="preserve">birnessite </w:t>
      </w:r>
      <w:r w:rsidR="00485BB7">
        <w:t xml:space="preserve">decreased progressively over time, which suggests equilibrium had not yet been reached, and short-term experiments may be recording an initial kinetic effect </w:t>
      </w:r>
      <w:r w:rsidR="00485BB7">
        <w:fldChar w:fldCharType="begin" w:fldLock="1"/>
      </w:r>
      <w:r w:rsidR="007A4FBD">
        <w:instrText>ADDIN CSL_CITATION {"citationItems":[{"id":"ITEM-1","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id":"ITEM-1","issued":{"date-parts":[["2019"]]},"title":"Ionic strength strongly affects Ni isotope fractionation between solution and Mn oxyhydroxide","type":"paper-conference"},"uris":["http://www.mendeley.com/documents/?uuid=1a35eba6-19dc-4e6b-b334-e079e58ded36"]},{"id":"ITEM-2","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2","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 Wasylenki et al., 2019)","plainTextFormattedCitation":"(Sorensen et al., 2020; Wasylenki et al., 2019)","previouslyFormattedCitation":"(Sorensen et al., 2020; Wasylenki et al., 2019)"},"properties":{"noteIndex":0},"schema":"https://github.com/citation-style-language/schema/raw/master/csl-citation.json"}</w:instrText>
      </w:r>
      <w:r w:rsidR="00485BB7">
        <w:fldChar w:fldCharType="separate"/>
      </w:r>
      <w:r w:rsidR="00257DAE" w:rsidRPr="00257DAE">
        <w:rPr>
          <w:noProof/>
        </w:rPr>
        <w:t>(Sorensen et al., 2020; Wasylenki et al., 2019)</w:t>
      </w:r>
      <w:r w:rsidR="00485BB7">
        <w:fldChar w:fldCharType="end"/>
      </w:r>
      <w:r w:rsidR="00485BB7">
        <w:t xml:space="preserve">. If kinetic and equilibrium fractionations are distinct, the </w:t>
      </w:r>
      <w:r w:rsidR="00485BB7" w:rsidRPr="00E75FB7">
        <w:t>δ</w:t>
      </w:r>
      <w:r w:rsidR="00485BB7" w:rsidRPr="00E75FB7">
        <w:rPr>
          <w:vertAlign w:val="superscript"/>
        </w:rPr>
        <w:t>60/58</w:t>
      </w:r>
      <w:r w:rsidR="00485BB7" w:rsidRPr="00E75FB7">
        <w:t>Ni</w:t>
      </w:r>
      <w:r w:rsidR="00485BB7">
        <w:t xml:space="preserve"> of fast-accumulating versus slow-accumulating Mn-rich sediments may record different Ni isotope offsets from dissolved Ni in the water column</w:t>
      </w:r>
    </w:p>
    <w:p w14:paraId="7082B986" w14:textId="2A04FC8C" w:rsidR="00CC258E" w:rsidRDefault="001E2862" w:rsidP="00A24773">
      <w:pPr>
        <w:spacing w:after="0"/>
        <w:ind w:firstLine="720"/>
        <w:jc w:val="both"/>
        <w:textAlignment w:val="baseline"/>
      </w:pPr>
      <w:r>
        <w:rPr>
          <w:b/>
          <w:bCs/>
        </w:rPr>
        <w:t xml:space="preserve"> </w:t>
      </w:r>
      <w:r w:rsidR="00E43AEA">
        <w:t>T</w:t>
      </w:r>
      <w:r w:rsidR="00E43AEA" w:rsidRPr="00B00649">
        <w:t>o</w:t>
      </w:r>
      <w:r w:rsidR="00E43AEA">
        <w:t xml:space="preserve"> address </w:t>
      </w:r>
      <w:r w:rsidR="00A24773">
        <w:t>this hypothesis</w:t>
      </w:r>
      <w:r w:rsidR="00E43AEA">
        <w:t xml:space="preserve"> and</w:t>
      </w:r>
      <w:r w:rsidR="00E43AEA" w:rsidRPr="00B00649">
        <w:t xml:space="preserve"> robustly calculate the equilibrium </w:t>
      </w:r>
      <w:r w:rsidR="00E43AEA">
        <w:t xml:space="preserve">and kinetic </w:t>
      </w:r>
      <w:r w:rsidR="00E43AEA" w:rsidRPr="00B00649">
        <w:t>fractionation</w:t>
      </w:r>
      <w:r w:rsidR="00E43AEA">
        <w:t xml:space="preserve">s, </w:t>
      </w:r>
      <w:r w:rsidR="00E43AEA" w:rsidRPr="00B00649">
        <w:t>I propose to perform</w:t>
      </w:r>
      <w:r w:rsidR="00E43AEA">
        <w:t xml:space="preserve"> </w:t>
      </w:r>
      <w:r w:rsidR="00E43AEA" w:rsidRPr="00B00649">
        <w:t>three</w:t>
      </w:r>
      <w:r w:rsidR="00E43AEA">
        <w:t>-</w:t>
      </w:r>
      <w:r w:rsidR="00E43AEA" w:rsidRPr="00B00649">
        <w:t xml:space="preserve">isotope </w:t>
      </w:r>
      <w:r w:rsidR="00E43AEA">
        <w:t>(</w:t>
      </w:r>
      <w:r w:rsidR="00E43AEA">
        <w:rPr>
          <w:vertAlign w:val="superscript"/>
        </w:rPr>
        <w:t>62</w:t>
      </w:r>
      <w:r w:rsidR="00E43AEA">
        <w:t>Ni-</w:t>
      </w:r>
      <w:r w:rsidR="00E43AEA">
        <w:rPr>
          <w:vertAlign w:val="superscript"/>
        </w:rPr>
        <w:t>60</w:t>
      </w:r>
      <w:r w:rsidR="00E43AEA">
        <w:t>Ni-</w:t>
      </w:r>
      <w:r w:rsidR="00E43AEA">
        <w:rPr>
          <w:vertAlign w:val="superscript"/>
        </w:rPr>
        <w:t>58</w:t>
      </w:r>
      <w:r w:rsidR="00E43AEA">
        <w:t>Ni) experiments</w:t>
      </w:r>
      <w:r w:rsidR="00E43AEA" w:rsidRPr="00B00649">
        <w:t>. Currently, the three</w:t>
      </w:r>
      <w:r w:rsidR="00E43AEA">
        <w:t>-</w:t>
      </w:r>
      <w:r w:rsidR="00E43AEA" w:rsidRPr="00B00649">
        <w:t>isotope</w:t>
      </w:r>
      <w:r w:rsidR="00E43AEA">
        <w:t xml:space="preserve"> experiment </w:t>
      </w:r>
      <w:r w:rsidR="00E43AEA" w:rsidRPr="00B00649">
        <w:t xml:space="preserve">is considered to be </w:t>
      </w:r>
      <w:r w:rsidR="002554AA">
        <w:t>a</w:t>
      </w:r>
      <w:r w:rsidR="00E43AEA" w:rsidRPr="00B00649">
        <w:t xml:space="preserve"> rigorous </w:t>
      </w:r>
      <w:r w:rsidR="00E43AEA">
        <w:t>approach to determining equilibrium isotope</w:t>
      </w:r>
      <w:r w:rsidR="00E43AEA" w:rsidRPr="00B00649">
        <w:t xml:space="preserve"> fractionation</w:t>
      </w:r>
      <w:r w:rsidR="007A4FBD">
        <w:t xml:space="preserve"> </w:t>
      </w:r>
      <w:r w:rsidR="007A4FBD">
        <w:fldChar w:fldCharType="begin" w:fldLock="1"/>
      </w:r>
      <w:r w:rsidR="00422D60">
        <w:instrText xml:space="preserve">ADDIN CSL_CITATION {"citationItems":[{"id":"ITEM-1","itemData":{"DOI":"10.1016/j.chemgeo.2019.119344","ISSN":"00092541","abstract":"Low-temperature geochemical cycling of Fe, C, nutrients, and toxic metals in nature are largely regulated by the stability and reactivity of fine-grained ferrihydrite. The presence of impurities such as C and Si in ferrihydrite structure are found to inhibit the rapid transformation of ferrihydrite to more stable iron oxides upon interaction with aqueous Fe(II). Therefore, understanding the factors controlling the reactivity of ferrihydrite, especially in the presence of C, is critical to evaluate the role of ferrihydrite in geochemical cycles. Equilibrium stable isotope fractionations are fundamental thermodynamic properties and therefore equilibrium fractionation in 56Fe/54Fe ratios reflects the nature of Fe bonding in ferrihydrite and its reactivity. In this study, we investigated stable Fe isotope fractionation between aqueous Fe(II) and ferrihydrite-organic matter coprecipitates to evaluate whether previously documented inhibition of mineralogical transformation by organic C is accompanied by changes in Fe isotope fractionation. Experiments conducted using Suwannee River natural organic matter (SRNOM) that was coprecipitated with ferrihydrite (molar C:Fe = 1.2) produced an equilibrium 56Fe/54Fe fractionation of −2.36 ± 0.26‰ between aqueous Fe(II) and ferrihydrite-SRNOM coprecipitates. This fractionation factor significantly differs from that previously determined between Fe(II)aq and pure ferrihydrite (−3.20‰) but is similar to that measured for Fe(II)aq-Si-ferrihydrite (−2.58 ± 0.14‰, molar Fe:Si = 1). Furthermore, the addition of C in the ferrihydrite structure at molar C:Fe </w:instrText>
      </w:r>
      <w:r w:rsidR="00422D60">
        <w:rPr>
          <w:rFonts w:ascii="Cambria Math" w:hAnsi="Cambria Math" w:cs="Cambria Math"/>
        </w:rPr>
        <w:instrText>∼</w:instrText>
      </w:r>
      <w:r w:rsidR="00422D60">
        <w:instrText xml:space="preserve">1.2 markedly increased the extent of Fe isotope exchange to a similar degree as observed with Si-ferrihydrite with molar Fe:Si </w:instrText>
      </w:r>
      <w:r w:rsidR="00422D60">
        <w:rPr>
          <w:rFonts w:ascii="Cambria Math" w:hAnsi="Cambria Math" w:cs="Cambria Math"/>
        </w:rPr>
        <w:instrText>∼</w:instrText>
      </w:r>
      <w:r w:rsidR="00422D60">
        <w:instrText>1. These observations suggest similar effects on both bonding and reactivity of ferrihydrite upon addition of equimolar C and Si. Due to the coexistence of ferrihydrite with organic matter in nature (e.g., wetlands), these results are important for understanding Fe isotope fractionation and exchange kinetics during mineral-fluid interactions in natural ferrihydrite-bearing systems.","author":[{"dropping-particle":"","family":"Chanda","given":"Piyali","non-dropping-particle":"","parse-names":false,"suffix":""},{"dropping-particle":"","family":"Zhou","given":"Zhe","non-dropping-particle":"","parse-names":false,"suffix":""},{"dropping-particle":"","family":"Latta","given":"Drew E.","non-dropping-particle":"","parse-names":false,"suffix":""},{"dropping-particle":"","family":"Scherer","given":"Michelle M.","non-dropping-particle":"","parse-names":false,"suffix":""},{"dropping-particle":"","family":"Beard","given":"Brian L.","non-dropping-particle":"","parse-names":false,"suffix":""},{"dropping-particle":"","family":"Johnson","given":"Clark M.","non-dropping-particle":"","parse-names":false,"suffix":""}],"container-title":"Chemical Geology","id":"ITEM-1","issue":"April 2019","issued":{"date-parts":[["2020"]]},"page":"119344","publisher":"Elsevier","title":"Effect of organic C on stable Fe isotope fractionation and isotope exchange kinetics between aqueous Fe(II) and ferrihydrite at neutral pH","type":"article-journal","volume":"531"},"uris":["http://www.mendeley.com/documents/?uuid=20e1dbb0-bca5-48d5-b36e-a6719af4fbd7"]},{"id":"ITEM-2","itemData":{"DOI":"10.1016/j.epsl.2014.01.032","ISSN":"0012821X","abstract":"Magnetite is ubiquitous in the Earth's crust and its presence in modern marine sediments has been taken as an indicator of biogeochemical Fe cycling. Magnetite is also the most abundant Fe oxide in banded iron formations (BIFs) that have not been subjected to ore-forming alteration. Magnetite is therefore an important target of stable Fe isotope studies, and yet interpretations are currently difficult because of large uncertainties in the equilibrium stable Fe isotope fractionation factors for magnetite relative to fluids and other minerals. In this study, we utilized the three-isotope method (57Fe-56Fe-54Fe) to explore isotopic exchange via an enriched-57Fe tracer, and natural mass-dependent fractionation using 56Fe/54Fe variations, during reaction of aqueous Fe(II) (Fe(II)aq) with magnetite. Importantly, we employed a multi-direction approach to equilibrium by reacting four 57Fe-enriched Fe(II) solutions that had distinct 56Fe/54Fe ratios, which identifies changes in the instantaneous Fe isotope fractionation factor and hence identifies kinetic isotope effects. We find that isotopic exchange can be described by two 56Fe/54Fe fractionations, where an initial rapid exchange (~66% isotopic mixing within 1 day) involved a relatively small Fe(II)aq-magnetite 56Fe/54Fe fractionation, followed by slower exchange (~25% isotopic mixing over 50 days) that was associated with a larger Fe(II)aq-magnetite 56Fe/54Fe fractionation; this later fractionation is interpreted to approach isotopic equilibrium between Fe(II)aq and the total magnetite. All four Fe(II) solutions extrapolate to the same final equilibrium 56Fe/54Fe fractionation for Fe(II)aq-magnetite of -1.56 ± 0.20‰ (2σ) at 22°C. Additional experiments that synthesized magnetite via conversion of ferrihydrite by reaction with aqueous Fe(II) yield final 56Fe/54Fe fractionations that are identical to those of the exchange experiments. Our experimental results agree well with calculated fractionation factors using the reduced partition function ratios for Fe(H2O)62+ from Rustad et al. (2010) and stoichiometric magnetite from Mineev et al. (2007), and these relations may be combined with the experimental constraints to determine the temperature dependence of the Fe(II)aq-magnetite fractionation factor:103lnαFe(II)aq-magnetite=-0.145(±0.002)×106/T2+0.10(±0.02) where T is in K.Part of the reason for large discrepancies in calculated Fe isotope fractionation factors for magnetite likely lies in the stoichiometry of…","author":[{"dropping-particle":"","family":"Frierdich","given":"Andrew J.","non-dropping-particle":"","parse-names":false,"suffix":""},{"dropping-particle":"","family":"Beard","given":"Brian L.","non-dropping-particle":"","parse-names":false,"suffix":""},{"dropping-particle":"","family":"Scherer","given":"Michelle M.","non-dropping-particle":"","parse-names":false,"suffix":""},{"dropping-particle":"","family":"Johnson","given":"Clark M.","non-dropping-particle":"","parse-names":false,"suffix":""}],"container-title":"Earth and Planetary Science Letters","id":"ITEM-2","issued":{"date-parts":[["2014"]]},"page":"77-86","publisher":"Elsevier B.V.","title":"Determination of the Fe(II)aq-magnetite equilibrium iron isotope fractionation factor using the three-isotope method and a multi-direction approach to equilibrium","type":"article-journal","volume":"391"},"uris":["http://www.mendeley.com/documents/?uuid=1f5f173e-77f6-4065-8166-4da40071f9fc"]},{"id":"ITEM-3","itemData":{"DOI":"10.1016/j.gca.2012.02.024","ISSN":"00167037","abstract":"The geochemical implications of mass-dependent fractionation of stable Ni isotopes in natural materials are difficult to assess because the inter-mineral equilibrium fractionation factors for Ni are unknown. We report experimentally determined equilibrium fractionation of Ni isotopes between Ni-metal and Ni-talc from 500°C to 950°C and 8 to 13 kbar using the three-isotope method. While significant isotope exchange was observed between metal and talc, little or no exchange occurred between Ni-metal and Ni-oxide under similar conditions. These results demonstrate the importance of chemical potential differences between the initial and final phase assemblages in facilitating isotope exchange in the experiments. Metal had greater 62Ni/ 58Ni than talc in all experiments and the equilibrium temperature dependence may be described by the relation Δ 62Ni metal-talc=0.25(±0.02)×10 6/T 2 (±2se). Kinetic fractionation resulting from diffusion appeared to perturb isotopic equilibration at long time scales and/or high temperatures. These experiments place constraints on Ni isotope variations observed in natural systems. For example, Ni isotope fractionation between alloy and chondrule in the Ausson meteorite is larger than predicted for an equilibrium process at the canonical metamorphic temperatures of L5 chondrites. At 2500K, the results imply a difference of 0.04‰ between equilibrated bulk silicate Earth and chondrites, indicating that Ni isotopes are not likely to be useful as tracers of planetary differentiation, unless fractionation occurred by a Rayleigh distillation process involving a well-mixed silicate reservoir. © 2012 Elsevier Ltd.","author":[{"dropping-particle":"","family":"Lazar","given":"Codi","non-dropping-particle":"","parse-names":false,"suffix":""},{"dropping-particle":"","family":"Young","given":"Edward D.","non-dropping-particle":"","parse-names":false,"suffix":""},{"dropping-particle":"","family":"Manning","given":"Craig E.","non-dropping-particle":"","parse-names":false,"suffix":""}],"container-title":"Geochimica et Cosmochimica Acta","id":"ITEM-3","issued":{"date-parts":[["2012"]]},"title":"Experimental determination of equilibrium nickel isotope fractionation between metal and silicate from 500°C to 950°C","type":"article-journal"},"uris":["http://www.mendeley.com/documents/?uuid=ee7ae1fb-89fd-30e5-9d66-6d29dd2d59c5"]},{"id":"ITEM-4","itemData":{"author":[{"dropping-particle":"","family":"Matsuhisa","given":"Yukihiro","non-dropping-particle":"","parse-names":false,"suffix":""},{"dropping-particle":"","family":"Goldsmiths","given":"Julian R","non-dropping-particle":"","parse-names":false,"suffix":""},{"dropping-particle":"","family":"Clayton","given":"Robert N","non-dropping-particle":"","parse-names":false,"suffix":""}],"id":"ITEM-4","issued":{"date-parts":[["1978"]]},"title":"Mechanisms of hydrothermal crystallization at 250 ° C and 15 kbar of quartz","type":"article-journal","volume":"42"},"uris":["http://www.mendeley.com/documents/?uuid=11c84728-bd1d-40f4-87b9-b1bbda0ac67c"]}],"mendeley":{"formattedCitation":"(Chanda et al., 2020; Frierdich et al., 2014; Lazar et al., 2012; Matsuhisa et al., 1978)","plainTextFormattedCitation":"(Chanda et al., 2020; Frierdich et al., 2014; Lazar et al., 2012; Matsuhisa et al., 1978)","previouslyFormattedCitation":"(Chanda et al., 2020; Frierdich et al., 2014; Lazar et al., 2012; Matsuhisa et al., 1978)"},"properties":{"noteIndex":0},"schema":"https://github.com/citation-style-language/schema/raw/master/csl-citation.json"}</w:instrText>
      </w:r>
      <w:r w:rsidR="007A4FBD">
        <w:fldChar w:fldCharType="separate"/>
      </w:r>
      <w:r w:rsidR="002554AA" w:rsidRPr="002554AA">
        <w:rPr>
          <w:noProof/>
        </w:rPr>
        <w:t>(Chanda et al., 2020; Frierdich et al., 2014; Lazar et al., 2012; Matsuhisa et al., 1978)</w:t>
      </w:r>
      <w:r w:rsidR="007A4FBD">
        <w:fldChar w:fldCharType="end"/>
      </w:r>
      <w:r w:rsidR="00E43AEA">
        <w:fldChar w:fldCharType="begin" w:fldLock="1"/>
      </w:r>
      <w:r w:rsidR="00212572">
        <w:instrText>ADDIN CSL_CITATION {"citationItems":[{"id":"ITEM-1","itemData":{"DOI":"10.1016/j.epsl.2014.01.032","ISSN":"0012821X","abstract":"Magnetite is ubiquitous in the Earth's crust and its presence in modern marine sediments has been taken as an indicator of biogeochemical Fe cycling. Magnetite is also the most abundant Fe oxide in banded iron formations (BIFs) that have not been subjected to ore-forming alteration. Magnetite is therefore an important target of stable Fe isotope studies, and yet interpretations are currently difficult because of large uncertainties in the equilibrium stable Fe isotope fractionation factors for magnetite relative to fluids and other minerals. In this study, we utilized the three-isotope method (57Fe-56Fe-54Fe) to explore isotopic exchange via an enriched-57Fe tracer, and natural mass-dependent fractionation using 56Fe/54Fe variations, during reaction of aqueous Fe(II) (Fe(II)aq) with magnetite. Importantly, we employed a multi-direction approach to equilibrium by reacting four 57Fe-enriched Fe(II) solutions that had distinct 56Fe/54Fe ratios, which identifies changes in the instantaneous Fe isotope fractionation factor and hence identifies kinetic isotope effects. We find that isotopic exchange can be described by two 56Fe/54Fe fractionations, where an initial rapid exchange (~66% isotopic mixing within 1 day) involved a relatively small Fe(II)aq-magnetite 56Fe/54Fe fractionation, followed by slower exchange (~25% isotopic mixing over 50 days) that was associated with a larger Fe(II)aq-magnetite 56Fe/54Fe fractionation; this later fractionation is interpreted to approach isotopic equilibrium between Fe(II)aq and the total magnetite. All four Fe(II) solutions extrapolate to the same final equilibrium 56Fe/54Fe fractionation for Fe(II)aq-magnetite of -1.56 ± 0.20‰ (2σ) at 22°C. Additional experiments that synthesized magnetite via conversion of ferrihydrite by reaction with aqueous Fe(II) yield final 56Fe/54Fe fractionations that are identical to those of the exchange experiments. Our experimental results agree well with calculated fractionation factors using the reduced partition function ratios for Fe(H2O)62+ from Rustad et al. (2010) and stoichiometric magnetite from Mineev et al. (2007), and these relations may be combined with the experimental constraints to determine the temperature dependence of the Fe(II)aq-magnetite fractionation factor:103lnαFe(II)aq-magnetite=-0.145(±0.002)×106/T2+0.10(±0.02) where T is in K.Part of the reason for large discrepancies in calculated Fe isotope fractionation factors for magnetite likely lies in the stoichiometry of…","author":[{"dropping-particle":"","family":"Frierdich","given":"Andrew J.","non-dropping-particle":"","parse-names":false,"suffix":""},{"dropping-particle":"","family":"Beard","given":"Brian L.","non-dropping-particle":"","parse-names":false,"suffix":""},{"dropping-particle":"","family":"Scherer","given":"Michelle M.","non-dropping-particle":"","parse-names":false,"suffix":""},{"dropping-particle":"","family":"Johnson","given":"Clark M.","non-dropping-particle":"","parse-names":false,"suffix":""}],"container-title":"Earth and Planetary Science Letters","id":"ITEM-1","issued":{"date-parts":[["2014"]]},"page":"77-86","publisher":"Elsevier B.V.","title":"Determination of the Fe(II)aq-magnetite equilibrium iron isotope fractionation factor using the three-isotope method and a multi-direction approach to equilibrium","type":"article-journal","volume":"391"},"uris":["http://www.mendeley.com/documents/?uuid=1f5f173e-77f6-4065-8166-4da40071f9fc"]}],"mendeley":{"formattedCitation":"(Frierdich et al., 2014)","plainTextFormattedCitation":"(Frierdich et al., 2014)","previouslyFormattedCitation":"(Frierdich et al., 2014)"},"properties":{"noteIndex":0},"schema":"https://github.com/citation-style-language/schema/raw/master/csl-citation.json"}</w:instrText>
      </w:r>
      <w:r w:rsidR="00E43AEA">
        <w:fldChar w:fldCharType="separate"/>
      </w:r>
      <w:r w:rsidR="00422D60" w:rsidRPr="00422D60">
        <w:rPr>
          <w:noProof/>
        </w:rPr>
        <w:t>(Frierdich et al., 2014)</w:t>
      </w:r>
      <w:r w:rsidR="00E43AEA">
        <w:fldChar w:fldCharType="end"/>
      </w:r>
      <w:r w:rsidR="00E43AEA">
        <w:t xml:space="preserve">. </w:t>
      </w:r>
      <w:r w:rsidR="00E43AEA" w:rsidRPr="00B00649">
        <w:t xml:space="preserve">In this method, </w:t>
      </w:r>
      <w:r w:rsidR="00E43AEA">
        <w:t xml:space="preserve">a typical sorption experiment is performed, but </w:t>
      </w:r>
      <w:r w:rsidR="00E43AEA" w:rsidRPr="00B00649">
        <w:t xml:space="preserve">the </w:t>
      </w:r>
      <w:r w:rsidR="00E43AEA">
        <w:t xml:space="preserve">solution </w:t>
      </w:r>
      <w:r w:rsidR="00E43AEA" w:rsidRPr="00B00649">
        <w:t>is doped wit</w:t>
      </w:r>
      <w:r w:rsidR="00E43AEA">
        <w:t xml:space="preserve">h a small amount of significantly enriched </w:t>
      </w:r>
      <w:r w:rsidR="00E43AEA" w:rsidRPr="00B00649">
        <w:rPr>
          <w:vertAlign w:val="superscript"/>
        </w:rPr>
        <w:t>62</w:t>
      </w:r>
      <w:r w:rsidR="00E43AEA" w:rsidRPr="00B00649">
        <w:t>N</w:t>
      </w:r>
      <w:r w:rsidR="00E43AEA">
        <w:t>i solution with a slightly different δ</w:t>
      </w:r>
      <w:r w:rsidR="00E43AEA">
        <w:rPr>
          <w:vertAlign w:val="superscript"/>
        </w:rPr>
        <w:t>60/58</w:t>
      </w:r>
      <w:r w:rsidR="00E43AEA">
        <w:t xml:space="preserve">Ni (Fig. </w:t>
      </w:r>
      <w:r w:rsidR="003F1A88">
        <w:t>XX</w:t>
      </w:r>
      <w:r w:rsidR="00E43AEA">
        <w:t xml:space="preserve">). The extreme exchange of </w:t>
      </w:r>
      <w:r w:rsidR="00E43AEA">
        <w:rPr>
          <w:vertAlign w:val="superscript"/>
        </w:rPr>
        <w:t>62</w:t>
      </w:r>
      <w:r w:rsidR="00E43AEA">
        <w:t>Ni between solid and solution tracks the percent of isotope mixing, while the subtle change in δ</w:t>
      </w:r>
      <w:r w:rsidR="00E43AEA">
        <w:rPr>
          <w:vertAlign w:val="superscript"/>
        </w:rPr>
        <w:t>60/58</w:t>
      </w:r>
      <w:r w:rsidR="00E43AEA">
        <w:t>Ni</w:t>
      </w:r>
      <w:r w:rsidR="00E43AEA">
        <w:softHyphen/>
      </w:r>
      <w:r w:rsidR="00E43AEA">
        <w:rPr>
          <w:vertAlign w:val="subscript"/>
        </w:rPr>
        <w:t xml:space="preserve"> </w:t>
      </w:r>
      <w:r w:rsidR="00E43AEA">
        <w:t xml:space="preserve">tracks isotope fractionation. </w:t>
      </w:r>
      <w:r w:rsidR="00E43AEA" w:rsidRPr="00B00649">
        <w:t xml:space="preserve">At 100% mixing, the system is </w:t>
      </w:r>
      <w:r w:rsidR="00E43AEA">
        <w:t>assumed to be</w:t>
      </w:r>
      <w:r w:rsidR="00E43AEA" w:rsidRPr="00B00649">
        <w:t xml:space="preserve"> at </w:t>
      </w:r>
      <w:r w:rsidR="00E43AEA">
        <w:t>equilibrium, and the difference between δ</w:t>
      </w:r>
      <w:r w:rsidR="00E43AEA">
        <w:rPr>
          <w:vertAlign w:val="superscript"/>
        </w:rPr>
        <w:t>60</w:t>
      </w:r>
      <w:r w:rsidR="00E43AEA">
        <w:t>Ni</w:t>
      </w:r>
      <w:r w:rsidR="00E43AEA">
        <w:softHyphen/>
      </w:r>
      <w:r w:rsidR="00E43AEA">
        <w:rPr>
          <w:vertAlign w:val="subscript"/>
        </w:rPr>
        <w:t xml:space="preserve">solution </w:t>
      </w:r>
      <w:r w:rsidR="00E43AEA">
        <w:t>and</w:t>
      </w:r>
      <w:r w:rsidR="00E43AEA">
        <w:rPr>
          <w:vertAlign w:val="subscript"/>
        </w:rPr>
        <w:t xml:space="preserve"> </w:t>
      </w:r>
      <w:r w:rsidR="00E43AEA">
        <w:t>δ</w:t>
      </w:r>
      <w:r w:rsidR="00E43AEA">
        <w:rPr>
          <w:vertAlign w:val="superscript"/>
        </w:rPr>
        <w:t>60</w:t>
      </w:r>
      <w:r w:rsidR="00E43AEA">
        <w:t>Ni</w:t>
      </w:r>
      <w:r w:rsidR="00E43AEA">
        <w:softHyphen/>
      </w:r>
      <w:r w:rsidR="00E43AEA">
        <w:rPr>
          <w:vertAlign w:val="subscript"/>
        </w:rPr>
        <w:t xml:space="preserve">solid </w:t>
      </w:r>
      <w:r w:rsidR="00E43AEA">
        <w:t xml:space="preserve">equals </w:t>
      </w:r>
      <w:r w:rsidR="00E43AEA" w:rsidRPr="00B00649">
        <w:t>Δ</w:t>
      </w:r>
      <w:r w:rsidR="00E43AEA" w:rsidRPr="00B00649">
        <w:rPr>
          <w:vertAlign w:val="superscript"/>
        </w:rPr>
        <w:t>60</w:t>
      </w:r>
      <w:r w:rsidR="00E43AEA" w:rsidRPr="00B00649">
        <w:t>Ni</w:t>
      </w:r>
      <w:r w:rsidR="00E43AEA">
        <w:rPr>
          <w:vertAlign w:val="subscript"/>
        </w:rPr>
        <w:t>solution-solid</w:t>
      </w:r>
      <w:r w:rsidR="00E43AEA">
        <w:t>. If we cannot attain 100% mixing in a reasonable time, the δ</w:t>
      </w:r>
      <w:r w:rsidR="00E43AEA">
        <w:rPr>
          <w:vertAlign w:val="superscript"/>
        </w:rPr>
        <w:t>60</w:t>
      </w:r>
      <w:r w:rsidR="00E43AEA">
        <w:t>Ni</w:t>
      </w:r>
      <w:r w:rsidR="00E43AEA">
        <w:softHyphen/>
      </w:r>
      <w:r w:rsidR="00E43AEA">
        <w:rPr>
          <w:vertAlign w:val="subscript"/>
        </w:rPr>
        <w:t xml:space="preserve">solid </w:t>
      </w:r>
      <w:r w:rsidR="00E43AEA">
        <w:t>and δ</w:t>
      </w:r>
      <w:r w:rsidR="00E43AEA">
        <w:rPr>
          <w:vertAlign w:val="superscript"/>
        </w:rPr>
        <w:t>60</w:t>
      </w:r>
      <w:r w:rsidR="00E43AEA">
        <w:t>Ni</w:t>
      </w:r>
      <w:r w:rsidR="00E43AEA">
        <w:softHyphen/>
      </w:r>
      <w:r w:rsidR="00E43AEA">
        <w:rPr>
          <w:vertAlign w:val="subscript"/>
        </w:rPr>
        <w:t xml:space="preserve">solution </w:t>
      </w:r>
      <w:r w:rsidR="00E43AEA">
        <w:t>data can be extrapolated to 100% mixing (Fig</w:t>
      </w:r>
      <w:r w:rsidR="003F1A88">
        <w:t xml:space="preserve"> XX</w:t>
      </w:r>
      <w:r w:rsidR="00E43AEA">
        <w:t xml:space="preserve">). If kinetic and equilibrium fractionations differ, we will observe two trends (like in Fig. </w:t>
      </w:r>
      <w:r w:rsidR="003F1A88">
        <w:t>XX</w:t>
      </w:r>
      <w:r w:rsidR="00E43AEA">
        <w:t>) and can discriminate between the first (kinetic) and second (equilibrium) trends’ fractionation values.</w:t>
      </w:r>
      <w:r w:rsidR="00E419C6">
        <w:t xml:space="preserve"> Time permitting, I will perform multi-directional three-isotope experiments</w:t>
      </w:r>
      <w:r w:rsidR="00583517">
        <w:t>, with varied starting δ</w:t>
      </w:r>
      <w:r w:rsidR="00583517">
        <w:rPr>
          <w:vertAlign w:val="superscript"/>
        </w:rPr>
        <w:t>60</w:t>
      </w:r>
      <w:r w:rsidR="00583517">
        <w:t>Ni</w:t>
      </w:r>
      <w:r w:rsidR="00E419C6">
        <w:t xml:space="preserve"> to ensure robust identification of equilibrium </w:t>
      </w:r>
      <w:r w:rsidR="00EC27DB">
        <w:t xml:space="preserve">fractionation </w:t>
      </w:r>
      <w:r w:rsidR="00EC27DB">
        <w:fldChar w:fldCharType="begin" w:fldLock="1"/>
      </w:r>
      <w:r w:rsidR="00257DAE">
        <w:instrText>ADDIN CSL_CITATION {"citationItems":[{"id":"ITEM-1","itemData":{"DOI":"10.1016/j.epsl.2014.01.032","ISSN":"0012821X","abstract":"Magnetite is ubiquitous in the Earth's crust and its presence in modern marine sediments has been taken as an indicator of biogeochemical Fe cycling. Magnetite is also the most abundant Fe oxide in banded iron formations (BIFs) that have not been subjected to ore-forming alteration. Magnetite is therefore an important target of stable Fe isotope studies, and yet interpretations are currently difficult because of large uncertainties in the equilibrium stable Fe isotope fractionation factors for magnetite relative to fluids and other minerals. In this study, we utilized the three-isotope method (57Fe-56Fe-54Fe) to explore isotopic exchange via an enriched-57Fe tracer, and natural mass-dependent fractionation using 56Fe/54Fe variations, during reaction of aqueous Fe(II) (Fe(II)aq) with magnetite. Importantly, we employed a multi-direction approach to equilibrium by reacting four 57Fe-enriched Fe(II) solutions that had distinct 56Fe/54Fe ratios, which identifies changes in the instantaneous Fe isotope fractionation factor and hence identifies kinetic isotope effects. We find that isotopic exchange can be described by two 56Fe/54Fe fractionations, where an initial rapid exchange (~66% isotopic mixing within 1 day) involved a relatively small Fe(II)aq-magnetite 56Fe/54Fe fractionation, followed by slower exchange (~25% isotopic mixing over 50 days) that was associated with a larger Fe(II)aq-magnetite 56Fe/54Fe fractionation; this later fractionation is interpreted to approach isotopic equilibrium between Fe(II)aq and the total magnetite. All four Fe(II) solutions extrapolate to the same final equilibrium 56Fe/54Fe fractionation for Fe(II)aq-magnetite of -1.56 ± 0.20‰ (2σ) at 22°C. Additional experiments that synthesized magnetite via conversion of ferrihydrite by reaction with aqueous Fe(II) yield final 56Fe/54Fe fractionations that are identical to those of the exchange experiments. Our experimental results agree well with calculated fractionation factors using the reduced partition function ratios for Fe(H2O)62+ from Rustad et al. (2010) and stoichiometric magnetite from Mineev et al. (2007), and these relations may be combined with the experimental constraints to determine the temperature dependence of the Fe(II)aq-magnetite fractionation factor:103lnαFe(II)aq-magnetite=-0.145(±0.002)×106/T2+0.10(±0.02) where T is in K.Part of the reason for large discrepancies in calculated Fe isotope fractionation factors for magnetite likely lies in the stoichiometry of…","author":[{"dropping-particle":"","family":"Frierdich","given":"Andrew J.","non-dropping-particle":"","parse-names":false,"suffix":""},{"dropping-particle":"","family":"Beard","given":"Brian L.","non-dropping-particle":"","parse-names":false,"suffix":""},{"dropping-particle":"","family":"Scherer","given":"Michelle M.","non-dropping-particle":"","parse-names":false,"suffix":""},{"dropping-particle":"","family":"Johnson","given":"Clark M.","non-dropping-particle":"","parse-names":false,"suffix":""}],"container-title":"Earth and Planetary Science Letters","id":"ITEM-1","issued":{"date-parts":[["2014"]]},"page":"77-86","publisher":"Elsevier B.V.","title":"Determination of the Fe(II)aq-magnetite equilibrium iron isotope fractionation factor using the three-isotope method and a multi-direction approach to equilibrium","type":"article-journal","volume":"391"},"uris":["http://www.mendeley.com/documents/?uuid=1f5f173e-77f6-4065-8166-4da40071f9fc"]}],"mendeley":{"formattedCitation":"(Frierdich et al., 2014)","plainTextFormattedCitation":"(Frierdich et al., 2014)","previouslyFormattedCitation":"(Frierdich et al., 2014)"},"properties":{"noteIndex":0},"schema":"https://github.com/citation-style-language/schema/raw/master/csl-citation.json"}</w:instrText>
      </w:r>
      <w:r w:rsidR="00EC27DB">
        <w:fldChar w:fldCharType="separate"/>
      </w:r>
      <w:r w:rsidR="00EC27DB" w:rsidRPr="00EC27DB">
        <w:rPr>
          <w:noProof/>
        </w:rPr>
        <w:t>(Frierdich et al., 2014)</w:t>
      </w:r>
      <w:r w:rsidR="00EC27DB">
        <w:fldChar w:fldCharType="end"/>
      </w:r>
      <w:r w:rsidR="00EC27DB">
        <w:t>.</w:t>
      </w:r>
    </w:p>
    <w:p w14:paraId="62143D84" w14:textId="77777777" w:rsidR="00CC258E" w:rsidRDefault="00CC258E" w:rsidP="00CC258E">
      <w:pPr>
        <w:pStyle w:val="Heading1"/>
      </w:pPr>
      <w:bookmarkStart w:id="86" w:name="_Toc78742004"/>
      <w:bookmarkStart w:id="87" w:name="_Toc78742120"/>
      <w:r>
        <w:t>Progress Thus Far</w:t>
      </w:r>
      <w:bookmarkEnd w:id="86"/>
      <w:bookmarkEnd w:id="87"/>
    </w:p>
    <w:p w14:paraId="13590BF7" w14:textId="2C84DE09" w:rsidR="00F35E43" w:rsidRDefault="005A35E8" w:rsidP="00FE7D63">
      <w:pPr>
        <w:pStyle w:val="Heading2"/>
      </w:pPr>
      <w:r>
        <w:t>Methods from Draft 3</w:t>
      </w:r>
    </w:p>
    <w:p w14:paraId="6ADF5E2D" w14:textId="77777777" w:rsidR="005A35E8" w:rsidRDefault="005A35E8" w:rsidP="00173EA6">
      <w:pPr>
        <w:pStyle w:val="Heading3"/>
      </w:pPr>
      <w:r>
        <w:t>Sample Collection and Site Description</w:t>
      </w:r>
    </w:p>
    <w:p w14:paraId="162CCA2E" w14:textId="7A4FA4F4" w:rsidR="005A35E8" w:rsidRDefault="005A35E8" w:rsidP="00CF6113">
      <w:pPr>
        <w:ind w:firstLine="720"/>
        <w:jc w:val="both"/>
      </w:pPr>
      <w:r>
        <w:t xml:space="preserve"> The short cores in possession, labeled C1, C3, C4, and C5, are &lt;20cm bank-top cores from modern sediments in the Great Bahama Bank, specifically near the Little Darby and Lee Stocking Islands. Samples from this region are often used to represent initial deposition of primary shallow water carbonates </w:t>
      </w:r>
      <w:r>
        <w:fldChar w:fldCharType="begin" w:fldLock="1"/>
      </w:r>
      <w:r>
        <w:instrText xml:space="preserve">ADDIN CSL_CITATION {"citationItems":[{"id":"ITEM-1","itemData":{"DOI":"10.1016/j.chemgeo.2019.119338","ISSN":"00092541","abstract":"Silicate weathering is a primary control on the carbon cycle and therefore long-term climate. Tracing silicate weathering in the geological record has been a challenge for decades, with a number of proxies proposed and their limits determined. Recently lithium isotopes in marine carbonates have emerged as a potential tracer. Bulk carbonates are increasingly being used as a Li isotope archive, though with limited tests thus far of the robustness of this approach in the modern ocean. As the bulk composition of marine pelagic carbonates has changed through time and geographically, assessing the fidelity of bulk carbonate as proxy carrier is fundamental. To address the impact of compositional variability in bulk carbonate on Li isotopes, we examine 27 Bahamian aragonitic bulk carbonates and 16 Atlantic largely calcitic core-top sediment samples. Two core-tops only have trace (&lt;10 %) carbonate, and are analysed to test whether carbonates in such sections are still a viable archive. We selectively extract the exchangeable and carbonate fractions from the core-top samples. The exchangeable fraction contains </w:instrText>
      </w:r>
      <w:r>
        <w:rPr>
          <w:rFonts w:ascii="Cambria Math" w:hAnsi="Cambria Math" w:cs="Cambria Math"/>
        </w:rPr>
        <w:instrText>∼</w:instrText>
      </w:r>
      <w:r>
        <w:instrText xml:space="preserve">2 % of the total Li and has a fairly constant offset from seawater of 16.5 ± 0.8‰. When leaching silicate-containing carbonates, acetic acid buffered with sodium acetate appears a more robust method of solely attacking carbonates compared to dilute HCl, which may also liberate some silicate-bound Li. Carbonates from samples that do not contain aragonite have the isotopic fractionation of seawater of Δ7Liseawater-calcite = 6.1 ± 1.3‰ (2sd), which is not affected by latitude or the water depth the sample was deposited at. The pure aragonite bulk carbonates from the Bahamas have a fractionation of Δ7Liseawater-aragonite = 9.6 ± 0.6‰. A sediment sample from the Galician coast that mostly consists of quartz is highly offset from seawater by </w:instrText>
      </w:r>
      <w:r>
        <w:rPr>
          <w:rFonts w:ascii="Cambria Math" w:hAnsi="Cambria Math" w:cs="Cambria Math"/>
        </w:rPr>
        <w:instrText>∼</w:instrText>
      </w:r>
      <w:r>
        <w:instrText>20‰ and also has relatively high Li/Ca ratios. These high values are not due to leaching of silicate material directly (Al/Ca ratios are low). We interpret this addition via cation exchange of Li from silicate during recrystallisation. Overall bulk carbonates from the open ocean are a reliable archive of seawater δ7Li, but care must be taken with carbonate mineralogy and low-carbonate samples. Overall, therefore, any examination of the palaeo-seawater δ7Li record must be reproduced in different global settings (e.g. multiple global cores) before it can be considered robust.","author":[{"dropping-particle":"","family":"Pogge von Strandmann","given":"Philip A.E.","non-dropping-particle":"","parse-names":false,"suffix":""},{"dropping-particle":"","family":"Schmidt","given":"Daniela N.","non-dropping-particle":"","parse-names":false,"suffix":""},{"dropping-particle":"","family":"Planavsky","given":"Noah J.","non-dropping-particle":"","parse-names":false,"suffix":""},{"dropping-particle":"","family":"Wei","given":"Guangyi","non-dropping-particle":"","parse-names":false,"suffix":""},{"dropping-particle":"","family":"Todd","given":"Chloe L.","non-dropping-particle":"","parse-names":false,"suffix":""},{"dropping-particle":"","family":"Baumann","given":"Karl Heinz","non-dropping-particle":"","parse-names":false,"suffix":""}],"container-title":"Chemical Geology","id":"ITEM-1","issue":"October","issued":{"date-parts":[["2019"]]},"page":"119338","publisher":"Elsevier","title":"Assessing bulk carbonates as archives for seawater Li isotope ratios","type":"article-journal","volume":"530"},"uris":["http://www.mendeley.com/documents/?uuid=ab73cb4a-1d6a-4bf0-a7cd-dcb0fda7435d"]},{"id":"ITEM-2","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2","issued":{"date-parts":[["2017","4","1"]]},"page":"159-170","publisher":"Elsevier B.V.","title":"Perspectives on Proterozoic surface ocean redox from iodine contents in ancient and recent carbonate","type":"article-journal","volume":"463"},"uris":["http://www.mendeley.com/documents/?uuid=d58b6200-e690-389f-b5fe-9d84931e0935"]},{"id":"ITEM-3","itemData":{"DOI":"10.1016/j.chemgeo.2013.10.002","ISSN":"00092541","abstract":"In order to validate the use of 238U/235U as a paleoredox proxy in carbonates, we examined the incorporation and early diagenetic evolution of U isotopes in shallow Bahamian carbonate sediments. Our sample set consists of a variety of primary precipitates that represent a range of carbonate producing organisms and components that were important in the past (scleractinian corals, calcareous green and red algae, ooids, and mollusks). In addition, four short push cores were taken in different depositional environments to assess the impact of early diagenesis and pore water chemistry on the U isotopic composition of bulk carbonates. We find that U concentrations are much higher in bulk carbonate sediments (avg. 4.1ppm) than in primary precipitates (avg. 1.5ppm). In almost all cases, the lowest bulk sediment U concentrations were as high as or higher than the highest concentrations found in primary precipitates. This is consistent with authigenic accumulation of reduced U(IV) during early diagenesis. The extent of this process appears sensitive to pore water H2S, and thus indirectly to organic matter content. δ238/235U values were very close to seawater values in all of the primary precipitates, suggesting that these carbonate components could be used to reconstruct changes in seawater U geochemistry. However, δ238/235U of bulk sediments from the push cores was 0.2-0.4‰ heavier than seawater (and primary precipitates). These results indicate that authigenic accumulation of U under open-system sulfidic pore water conditions commonly found in carbonate sediments strongly affects the bulk U concentrations and 238U/235U ratios. We also report the occurrence of dolomite in a tidal pond core which contains low 234U/238U and 238U/235U ratios and discuss the possibility that the dolomitization process may result in sediments depleted in 238U. From this initial exploration, it is clear that 238U/235U variations in ancient carbonate sediments could be driven by changes in global average seawater, by spatial and temporal variations in the local deposition environment, or subsequent diagenesis. To cope with such effects, proxies for syndepositional pore water redox conditions (e.g., organic matter content, iron speciation, and trace metal distributions) and careful consideration of possible post-deposition alteration will be required to avoid spurious interpretation of 238U/235U data from ancient carbonate sediments. copy; 2013 Elsevier B.V.","author":[{"dropping-particle":"","family":"Romaniello","given":"Stephen J.","non-dropping-particle":"","parse-names":false,"suffix":""},{"dropping-particle":"","family":"Herrmann","given":"Achim D.","non-dropping-particle":"","parse-names":false,"suffix":""},{"dropping-particle":"","family":"Anbar","given":"Ariel D.","non-dropping-particle":"","parse-names":false,"suffix":""}],"container-title":"Chemical Geology","id":"ITEM-3","issued":{"date-parts":[["2013"]]},"title":"Uranium concentrations and 238U/235U isotope ratios in modern carbonates from the Bahamas: Assessing a novel paleoredox proxy","type":"article-journal"},"uris":["http://www.mendeley.com/documents/?uuid=67d65fd5-28f4-357f-9495-501f6f24c753"]},{"id":"ITEM-4","itemData":{"DOI":"10.1016/j.epsl.2016.10.059","ISSN":"0012821X","abstract":"The boron isotope-pH proxy has been widely used to reconstruct past ocean pH values. In both planktic foraminifera and corals, species-specific calibrations are required in order to reconstruct absolute values of pH, due to the prevalence of so-called vital effects — physiological modification of the primary environmental signals by the calcifying organisms. Shallow marine abiotic carbonate (e.g. ooids and cements) could conceivably avoid any such calibration requirement, and therefore provide a potentially useful archive for reconstructions in deep (pre-Cenozoic) time. However, shallow marine abiotic carbonates could also be affected by local shifts in pH caused by microbial photosynthesis and respiration, something that has up to now not been fully tested. In this study, we present boron isotope measurements from shallow modern marine carbonates, from the Bahama Bank and Belize to investigate the potential of using shallow water carbonates as pH archives, and to explore the role of microbial processes in driving nominally ‘abiogenic’ carbonate deposition. For Bahama bank samples, our boron-based pH estimates derived from a range of carbonate types (i.e. ooids, peloids, hardground cements, carbonate mud, stromatolitic micrite and calcified filament micrite) are higher than the estimated modern mean-annual seawater pH values for this region. Furthermore, the majority (73%) of our marine carbonate-based pH estimates fall out of the range of the estimated pre-industrial seawater pH values for this region. In shallow sediment cores, we did not observe a correlation between measured pore water pH and boron-derived pH estimates, suggesting boron isotope variability is a depositional rather than early diagenetic signal. For Belize reef cements, conversely, the pH estimates are lower than likely in situ seawater pH at the time of cement formation. This study indicates the potential for complications when using shallow marine non-skeletal carbonates as marine pH archives. In addition, variability in δ11B based pH estimates provides additional support for the idea that photosynthetic CO2 uptake plays a significant role in driving carbonate precipitation in a wide range of shallow water carbonates.","author":[{"dropping-particle":"","family":"Zhang","given":"Shuang","non-dropping-particle":"","parse-names":false,"suffix":""},{"dropping-particle":"","family":"Henehan","given":"Michael J.","non-dropping-particle":"","parse-names":false,"suffix":""},{"dropping-particle":"","family":"Hull","given":"Pincelli M.","non-dropping-particle":"","parse-names":false,"suffix":""},{"dropping-particle":"","family":"Reid","given":"R. Pamela","non-dropping-particle":"","parse-names":false,"suffix":""},{"dropping-particle":"","family":"Hardisty","given":"Dalton S.","non-dropping-particle":"","parse-names":false,"suffix":""},{"dropping-particle":"","family":"Hood","given":"Ashleigh v.S.","non-dropping-particle":"","parse-names":false,"suffix":""},{"dropping-particle":"","family":"Planavsky","given":"Noah J.","non-dropping-particle":"","parse-names":false,"suffix":""}],"container-title":"Earth and Planetary Science Letters","id":"ITEM-4","issued":{"date-parts":[["2017"]]},"title":"Investigating controls on boron isotope ratios in shallow marine carbonates","type":"article-journal"},"uris":["http://www.mendeley.com/documents/?uuid=fca80789-55f6-394a-82ee-79c01efc1009"]}],"mendeley":{"formattedCitation":"(Hardisty et al., 2017; Pogge von Strandmann et al., 2019; Romaniello et al., 2013; Zhang et al., 2017)","plainTextFormattedCitation":"(Hardisty et al., 2017; Pogge von Strandmann et al., 2019; Romaniello et al., 2013; Zhang et al., 2017)","previouslyFormattedCitation":"(Hardisty et al., 2017; Pogge von Strandmann et al., 2019; Romaniello et al., 2013; Zhang et al., 2017)"},"properties":{"noteIndex":0},"schema":"https://github.com/citation-style-language/schema/raw/master/csl-citation.json"}</w:instrText>
      </w:r>
      <w:r>
        <w:fldChar w:fldCharType="separate"/>
      </w:r>
      <w:r w:rsidRPr="009D1DEB">
        <w:rPr>
          <w:noProof/>
        </w:rPr>
        <w:t>(Hardisty et al., 2017; Pogge von Strandmann et al., 2019; Romaniello et al., 2013; Zhang et al., 2017)</w:t>
      </w:r>
      <w:r>
        <w:fldChar w:fldCharType="end"/>
      </w:r>
      <w:r>
        <w:t xml:space="preserve">. Detailed information of their collection and sample locations can be found in </w:t>
      </w:r>
      <w:r>
        <w:fldChar w:fldCharType="begin" w:fldLock="1"/>
      </w:r>
      <w:r>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mendeley":{"formattedCitation":"(Hardisty et al., 2017)","manualFormatting":"Hardisty et al. (2017)","plainTextFormattedCitation":"(Hardisty et al., 2017)","previouslyFormattedCitation":"(Hardisty et al., 2017)"},"properties":{"noteIndex":0},"schema":"https://github.com/citation-style-language/schema/raw/master/csl-citation.json"}</w:instrText>
      </w:r>
      <w:r>
        <w:fldChar w:fldCharType="separate"/>
      </w:r>
      <w:r w:rsidRPr="003A1E58">
        <w:rPr>
          <w:noProof/>
        </w:rPr>
        <w:t xml:space="preserve">Hardisty et al. </w:t>
      </w:r>
      <w:r>
        <w:rPr>
          <w:noProof/>
        </w:rPr>
        <w:t>(</w:t>
      </w:r>
      <w:r w:rsidRPr="003A1E58">
        <w:rPr>
          <w:noProof/>
        </w:rPr>
        <w:t>2017)</w:t>
      </w:r>
      <w:r>
        <w:fldChar w:fldCharType="end"/>
      </w:r>
      <w:r>
        <w:t xml:space="preserve">, but a brief description will be given here. Modern carbonates from the Great Bahama Bank are primarily composed of inorganic components such as ooids, </w:t>
      </w:r>
      <w:proofErr w:type="spellStart"/>
      <w:r>
        <w:t>grapestones</w:t>
      </w:r>
      <w:proofErr w:type="spellEnd"/>
      <w:r>
        <w:t xml:space="preserve">, </w:t>
      </w:r>
      <w:commentRangeStart w:id="88"/>
      <w:r>
        <w:t xml:space="preserve">and </w:t>
      </w:r>
      <w:commentRangeEnd w:id="88"/>
      <w:r>
        <w:rPr>
          <w:rStyle w:val="CommentReference"/>
        </w:rPr>
        <w:commentReference w:id="88"/>
      </w:r>
      <w:proofErr w:type="spellStart"/>
      <w:r>
        <w:t>peloids</w:t>
      </w:r>
      <w:proofErr w:type="spellEnd"/>
      <w:r>
        <w:t xml:space="preserve">. The sediments are composed of primarily aragonite with significant, but secondary amounts of high magnesium calcite (HMC) </w:t>
      </w:r>
      <w:r>
        <w:fldChar w:fldCharType="begin" w:fldLock="1"/>
      </w:r>
      <w:r>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mendeley":{"formattedCitation":"(Hardisty et al., 2017)","plainTextFormattedCitation":"(Hardisty et al., 2017)","previouslyFormattedCitation":"(Hardisty et al., 2017)"},"properties":{"noteIndex":0},"schema":"https://github.com/citation-style-language/schema/raw/master/csl-citation.json"}</w:instrText>
      </w:r>
      <w:r>
        <w:fldChar w:fldCharType="separate"/>
      </w:r>
      <w:r w:rsidRPr="00117E4C">
        <w:rPr>
          <w:noProof/>
        </w:rPr>
        <w:t>(Hardisty et al., 2017)</w:t>
      </w:r>
      <w:r>
        <w:fldChar w:fldCharType="end"/>
      </w:r>
      <w:r>
        <w:t xml:space="preserve">. Samples were collected by hammering polyethylene tubing into sediment, </w:t>
      </w:r>
      <w:proofErr w:type="gramStart"/>
      <w:r>
        <w:t>removing</w:t>
      </w:r>
      <w:proofErr w:type="gramEnd"/>
      <w:r>
        <w:t xml:space="preserve"> and slicing the sediment into the appropriate intervals, drying the sediment in a muffle furnace at 60</w:t>
      </w:r>
      <w:r w:rsidRPr="004E46C8">
        <w:t>°C</w:t>
      </w:r>
      <w:r>
        <w:t xml:space="preserve">, and finally powdering them using a mortar and pestle. The C1 core is the only core that comes from an intertidal area (water depth &lt;1m). Cores C3, C4, and C5 all come from subtidal areas. The C4 and C5 cores come </w:t>
      </w:r>
      <w:r>
        <w:lastRenderedPageBreak/>
        <w:t xml:space="preserve">from active or former ooid shoals. There were </w:t>
      </w:r>
      <w:proofErr w:type="spellStart"/>
      <w:r w:rsidRPr="001E1350">
        <w:rPr>
          <w:i/>
          <w:iCs/>
        </w:rPr>
        <w:t>Thalassia</w:t>
      </w:r>
      <w:proofErr w:type="spellEnd"/>
      <w:r w:rsidRPr="001E1350">
        <w:rPr>
          <w:i/>
          <w:iCs/>
        </w:rPr>
        <w:t xml:space="preserve"> </w:t>
      </w:r>
      <w:proofErr w:type="spellStart"/>
      <w:r w:rsidRPr="001E1350">
        <w:rPr>
          <w:i/>
          <w:iCs/>
        </w:rPr>
        <w:t>testudinum</w:t>
      </w:r>
      <w:proofErr w:type="spellEnd"/>
      <w:r>
        <w:t xml:space="preserve"> beds (seagrass) where cores C3 and C5 were collected. </w:t>
      </w:r>
    </w:p>
    <w:p w14:paraId="4F54F47E" w14:textId="33D12A47" w:rsidR="005A35E8" w:rsidRDefault="005A35E8" w:rsidP="00CF6113">
      <w:pPr>
        <w:ind w:firstLine="720"/>
        <w:jc w:val="both"/>
      </w:pPr>
      <w:r>
        <w:t xml:space="preserve"> A number of papers have covered the mineralogy, sedimentology, and diagenesis of the </w:t>
      </w:r>
      <w:proofErr w:type="spellStart"/>
      <w:r>
        <w:t>Clino</w:t>
      </w:r>
      <w:proofErr w:type="spellEnd"/>
      <w:r>
        <w:t xml:space="preserve"> and </w:t>
      </w:r>
      <w:proofErr w:type="spellStart"/>
      <w:r>
        <w:t>Unda</w:t>
      </w:r>
      <w:proofErr w:type="spellEnd"/>
      <w:r>
        <w:t xml:space="preserve"> cores in detail </w:t>
      </w:r>
      <w:r>
        <w:fldChar w:fldCharType="begin" w:fldLock="1"/>
      </w:r>
      <w: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id":"ITEM-2","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2","issued":{"date-parts":[["2000"]]},"title":"The Origin of Dolomites in Tertiary Sediments from the Margin of Great Bahama Bank","type":"article-journal","volume":"Vol. 70 (2"},"uris":["http://www.mendeley.com/documents/?uuid=588ad5b6-90dd-4fbf-9e78-a745590adec6"]},{"id":"ITEM-3","itemData":{"DOI":"10.1016/S0025-3227(01)00289-4","ISSN":"00253227","abstract":"Carbonate diagenetic models have been heavily influenced by numerous studies of exposed Quaternary limestones. As a result, meteoric diagenesis is often assumed to be the principle means of altering aragonite-rich sediments into calcitic limestones. However, these models are limited by the scarcity of examples of aragonite-rich sediments buried in seawater that have never been influenced by meteoric fluids. The Bahamas transect cores recovered originally aragonite-rich sediments deposited in deep water beyond the easy reach of meteoric waters and provide an opportunity to test current diagenetic paradigms. The Bahamas transect consists of seven cores drilled in the prograding western margin of Great Bahama Bank. The two proximal cores (Clino and Unda) were drilled on the platform top and recovered shallow-water platform to reef facies overlying deeper margin and proximal slope facies. The five distal cores were drilled by ODP Leg 166 in up to 660 m of water and recovered carbonate slope facies. All studied sections are Neogene to Pleistocene in age. Diagenetic environments were identified based on petrographic and scanning electron microscopy (SEM) observations, XRD mineralogy, carbon and oxygen stable isotopic data, and trace elements. The upper 100-150 m of the two proximal cores were altered in meteoric to mixing-zone diagenetic environments but all other intervals were altered exclusively in marine pore fluids during seafloor, marine-burial, and deep-burial diagenesis. Several of the findings of this study question current carbonate diagenetic paradigms. These include: (1) large-scale sea level lowstands may not have chemically active meteoric lenses as we found no meteoric alteration at the -120 m elevation of the latest Pleistocene lowstand. Rather, phreatic meteoric diagenesis appears restricted to within ≈ 10 m of the land surface. (2) Mixing-zone diagenesis includes aragonite dissolution and minor LMC cementation but does not show the cavernous porosity or dolomitization predicted by mixing-zone diagenetic models. Current models are based on coastal mixing zones, which do not appear to be applicable to these more inland, and perhaps more typical, locations. (3) Marine-burial diagenesis produces a mature limestone with fabrics formerly considered diagnostic for meteoric diagenesis such as moldic porosity, aragonite neomorphism, blocky calcite spar and calcite microspar. However, oxygen stable isotopic data (average δ18O = +1 ‰) indicate alterati…","author":[{"dropping-particle":"","family":"Melim","given":"L. A.","non-dropping-particle":"","parse-names":false,"suffix":""},{"dropping-particle":"","family":"Westphal","given":"H.","non-dropping-particle":"","parse-names":false,"suffix":""},{"dropping-particle":"","family":"Swart","given":"P. K.","non-dropping-particle":"","parse-names":false,"suffix":""},{"dropping-particle":"","family":"Eberli","given":"G. P.","non-dropping-particle":"","parse-names":false,"suffix":""},{"dropping-particle":"","family":"Munnecke","given":"A.","non-dropping-particle":"","parse-names":false,"suffix":""}],"container-title":"Marine Geology","id":"ITEM-3","issue":"1-2","issued":{"date-parts":[["2002"]]},"page":"27-53","title":"Questioning carbonate diagenetic paradigms: Evidence from the Neogene of the Bahamas","type":"article-journal","volume":"185"},"uris":["http://www.mendeley.com/documents/?uuid=87ba2ca4-77d4-427d-8202-5bf7b1160e33"]},{"id":"ITEM-4","itemData":{"DOI":"10.1016/j.gca.2017.09.046","ISSN":"00167037","abstract":"Shallow-water carbonate sediments constitute the bulk of sedimentary carbonates in the geologic record and are widely used archives of Earth's chemical and climatic history. One of the main limitations in interpreting the geochemistry of ancient carbonate sediments is the potential for post-depositional diagenetic alteration. In this study, we use paired measurements of calcium (44Ca/40Ca or δ44Ca) and magnesium (26Mg/24Mg or δ26Mg) isotope ratios in sedimentary carbonates and associated pore-fluids as a tool to understand the mineralogical and diagenetic history of Neogene shallow-water carbonate sediments from the Bahamas and southwest Australia. We find that the Ca and Mg isotopic composition of bulk carbonate sediments at these sites exhibits systematic stratigraphic variability that is related to both mineralogy and early marine diagenesis. The observed variability in bulk sediment Ca isotopes is best explained by changes in the extent and style of early marine diagenesis from one where the composition of the diagenetic carbonate mineral is determined by the chemistry of the fluid (fluid-buffered) to one where the composition of the diagenetic carbonate mineral is determined by the chemistry of the precursor sediment (sediment-buffered). Our results indicate that this process, together with variations in carbonate mineralogy (aragonite, calcite, and dolomite), plays a fundamental and underappreciated role in determining the regional and global stratigraphic expressions of geochemical tracers (δ13C, δ18O, major, minor, and trace elements) in shallow-water carbonate sediments in the geologic record. Our results also provide evidence that a large shallow-water carbonate sink that is enriched in 44Ca can explain the mismatch between the δ44/40Ca value of rivers and deep-sea carbonate sediments and call into question the hypothesis that the δ44/40Ca value of seawater depends on the mineralogy of primary carbonate precipitations (e.g. ‘aragonite seas’ and ‘calcite seas’). Finally, our results for sedimentary dolomites suggest that paired measurements of Ca and Mg isotopes may provide a unique geochemical fingerprint of mass transfer during dolomitization to better understand the paleo-environmental information preserved in these enigmatic but widespread carbonate minerals.","author":[{"dropping-particle":"","family":"Higgins","given":"J. A.","non-dropping-particle":"","parse-names":false,"suffix":""},{"dropping-particle":"","family":"Blättler","given":"C. L.","non-dropping-particle":"","parse-names":false,"suffix":""},{"dropping-particle":"","family":"Lundstrom","given":"E. A.","non-dropping-particle":"","parse-names":false,"suffix":""},{"dropping-particle":"","family":"Santiago-Ramos","given":"D. P.","non-dropping-particle":"","parse-names":false,"suffix":""},{"dropping-particle":"","family":"Akhtar","given":"A. A.","non-dropping-particle":"","parse-names":false,"suffix":""},{"dropping-particle":"","family":"Crüger Ahm","given":"A. S.","non-dropping-particle":"","parse-names":false,"suffix":""},{"dropping-particle":"","family":"Bialik","given":"O.","non-dropping-particle":"","parse-names":false,"suffix":""},{"dropping-particle":"","family":"Holmden","given":"C.","non-dropping-particle":"","parse-names":false,"suffix":""},{"dropping-particle":"","family":"Bradbury","given":"H.","non-dropping-particle":"","parse-names":false,"suffix":""},{"dropping-particle":"","family":"Murray","given":"S. T.","non-dropping-particle":"","parse-names":false,"suffix":""},{"dropping-particle":"","family":"Swart","given":"P. K.","non-dropping-particle":"","parse-names":false,"suffix":""}],"container-title":"Geochimica et Cosmochimica Acta","id":"ITEM-4","issued":{"date-parts":[["2018"]]},"title":"Mineralogy, early marine diagenesis, and the chemistry of shallow-water carbonate sediments","type":"article-journal"},"uris":["http://www.mendeley.com/documents/?uuid=95810ee3-d6d4-3663-affd-816e2b7b3492"]},{"id":"ITEM-5","itemData":{"DOI":"10.1002/9781444312065.ch4","abstract":"A re-evaluation of the sediment distribution patterns on western Great Bahama Bank shows a facies distribution with two end-members. Coarse-grained sediments in the north, west and south of the bank surround a mud-dominated realm located on the western leeward side of Andros Island. This facies distribution is comparable to earlier maps, but shows considerably more detail and a complex distribution from grainstones to mud-rich wackestones. As in other carbonate platforms, sediment distribution appears to be infl uenced by (1) tidal currents, (2) prevailing wind direction, and (3) the interaction of the rate of Holocene sea-level rise with the pre-existing Pleistocene topography. The grain-size distribution very precisely refl ects current-infl uenced and protected areas on the platform. The correlation between the distribution of pellets and the 63–125 μm grain-size fraction most probably refl ects the predominantly biological origin of this grain size. Aragonite dominates the mineralogy on the platform, lowmagnesium calcite and high-magnesium calcite occurs in higher quantities only in a few environments on the platform.","author":[{"dropping-particle":"","family":"Swart","given":"Peter K.","non-dropping-particle":"","parse-names":false,"suffix":""},{"dropping-particle":"","family":"Reijmer","given":"John J.G.","non-dropping-particle":"","parse-names":false,"suffix":""},{"dropping-particle":"","family":"Otto","given":"Robert","non-dropping-particle":"","parse-names":false,"suffix":""}],"container-title":"Perspectives in Carbonate Geology","id":"ITEM-5","issued":{"date-parts":[["2012"]]},"page":"47-59","title":"A Re-Evaluation of Facies on Great Bahama Bank II: Variations in the δ13C, δ18O and Mineralogy of Surface Sediments","type":"article-journal"},"uris":["http://www.mendeley.com/documents/?uuid=09c02e69-3ceb-45ff-a2af-8a93af2df90c"]},{"id":"ITEM-6","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6","issued":{"date-parts":[["2001"]]},"page":"17-39","title":"Pliocene to Pleistocene Depositional History of the Upper Platform Margin","type":"chapter"},"uris":["http://www.mendeley.com/documents/?uuid=6837830e-bc48-4f81-a15f-a2ff0ef28bad"]},{"id":"ITEM-7","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7","issued":{"date-parts":[["2001"]]},"page":"61-100","title":"Sea-Level-Driven Sedimentation Patterns on the Slope and Margin","type":"chapter"},"uris":["http://www.mendeley.com/documents/?uuid=e7f2af06-56c2-405a-bea0-c92c628ada56"]},{"id":"ITEM-8","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8","issue":"8","issued":{"date-parts":[["1995"]]},"page":"755-758","title":"Meteoric-like fabrics forming in marine waters: implications for the use of petrography to identify diagenetic environments","type":"article-journal","volume":"23"},"uris":["http://www.mendeley.com/documents/?uuid=c25c1d6e-5268-4bdc-acdb-a6934dcd525c"]},{"id":"ITEM-9","itemData":{"DOI":"10.1111/sed.12775","ISSN":"13653091","abstract":"In an effort to constrain the mechanism of dolomitization in Neogene dolomites in the Bahamas and improve understanding of the use of chemostratigraphic tracers in shallow-water carbonate sediments the δ34S, Δ47, δ13C, δ18O, δ44/40Ca and δ26Mg values and Sr concentrations have been measured in dolomitized intervals from the Clino core, drilled on the margin of Great Bahama Bank and two other cores (Unda and San Salvador) in the Bahamas. The Unda and San Salvador cores have massively dolomitized intervals that have carbonate associated sulphate δ34S values similar to those found in contemporaneous seawater and δ44/40Ca, δ26Mg values, Sr contents and Δ47 temperatures (25 to 30°C) indicating relatively shallow dolomitization in a fluid-buffered system. In contrast, dolomitized intervals in the Clino core have elevated values of carbonate associated sulphate δ34S values indicating dolomitization in a more sediment-buffered diagenetic system where bacterial sulphate reduction enriches the residual (Formula presented.) in 34S, consistent with high sediment Sr concentrations and low δ44/40Ca and high δ26Mg values. Only dolomites associated with hardgrounds in the Clino core have carbonate associated δ34S values similar to seawater, indicating continuous flushing of the upper layers of the sediment by seawater during sedimentary hiatuses. This interpretation is supported by changes to more positive δ44/40Ca values at hardground surfaces. All dolomites, whether they formed in an open fluid-buffered or closed sediment-buffered diagenetic system have similar δ26Mg values suggesting that the HMC transformed to dolomite. The clumped isotope derived temperatures in the dolomitized intervals in Clino yield temperatures that are higher than normal, possibly indicating a kinetic isotope effect on dolomite Δ47 values associated with carbonate formation through bacterial sulphate reduction. The findings of this study highlight the utility of applying multiple geochemical proxies to disentangle the diagenetic history of shallow-water carbonate sediments and caution against simple interpretations of stratigraphic variability in these geochemical proxies as indicating changes in the global geochemical cycling of these elements in seawater.","author":[{"dropping-particle":"","family":"Murray","given":"Sean T.","non-dropping-particle":"","parse-names":false,"suffix":""},{"dropping-particle":"","family":"Higgins","given":"John A.","non-dropping-particle":"","parse-names":false,"suffix":""},{"dropping-particle":"","family":"Holmden","given":"Chris","non-dropping-particle":"","parse-names":false,"suffix":""},{"dropping-particle":"","family":"Lu","given":"Chaojin","non-dropping-particle":"","parse-names":false,"suffix":""},{"dropping-particle":"","family":"Swart","given":"Peter K.","non-dropping-particle":"","parse-names":false,"suffix":""}],"container-title":"Sedimentology","id":"ITEM-9","issue":"1","issued":{"date-parts":[["2021"]]},"page":"1-29","title":"Geochemical fingerprints of dolomitization in Bahamian carbonates: Evidence from sulphur, calcium, magnesium and clumped isotopes","type":"article-journal","volume":"68"},"uris":["http://www.mendeley.com/documents/?uuid=f6be72da-9a79-4b27-9f19-71551cc4ebbf"]},{"id":"ITEM-10","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10","issued":{"date-parts":[["2018"]]},"page":"14-23","publisher":"Elsevier B.V.","title":"Revised interpretations of stable C and O patterns in carbonate rocks resulting from meteoric diagenesis","type":"article-journal","volume":"364"},"uris":["http://www.mendeley.com/documents/?uuid=d8b66694-186a-462d-9551-dd42e6ddf295"]}],"mendeley":{"formattedCitation":"(Eberli et al., 1997; Higgins et al., 2018; Kenter et al., 2001; Manfrino and Ginsburg, 2001; Melim et al., 2002, 1995; Murray et al., 2021; Swart et al., 2012; Swart and Melim, 2000; Swart and Oehlert, 2018)","plainTextFormattedCitation":"(Eberli et al., 1997; Higgins et al., 2018; Kenter et al., 2001; Manfrino and Ginsburg, 2001; Melim et al., 2002, 1995; Murray et al., 2021; Swart et al., 2012; Swart and Melim, 2000; Swart and Oehlert, 2018)","previouslyFormattedCitation":"(Eberli et al., 1997; Higgins et al., 2018; Kenter et al., 2001; Manfrino and Ginsburg, 2001; Melim et al., 2002, 1995; Murray et al., 2021; Swart et al., 2012; Swart and Melim, 2000; Swart and Oehlert, 2018)"},"properties":{"noteIndex":0},"schema":"https://github.com/citation-style-language/schema/raw/master/csl-citation.json"}</w:instrText>
      </w:r>
      <w:r>
        <w:fldChar w:fldCharType="separate"/>
      </w:r>
      <w:r w:rsidRPr="00EC49B8">
        <w:rPr>
          <w:noProof/>
        </w:rPr>
        <w:t>(Eberli et al., 1997; Higgins et al., 2018; Kenter et al., 2001; Manfrino and Ginsburg, 2001; Melim et al., 2002, 1995; Murray et al., 2021; Swart et al., 2012; Swart and Melim, 2000; Swart and Oehlert, 2018)</w:t>
      </w:r>
      <w:r>
        <w:fldChar w:fldCharType="end"/>
      </w:r>
      <w:r>
        <w:t xml:space="preserve">. A summary of the relevant components will be provided here. The </w:t>
      </w:r>
      <w:proofErr w:type="spellStart"/>
      <w:r>
        <w:t>Clino</w:t>
      </w:r>
      <w:proofErr w:type="spellEnd"/>
      <w:r>
        <w:t xml:space="preserve"> and </w:t>
      </w:r>
      <w:proofErr w:type="spellStart"/>
      <w:r>
        <w:t>Unda</w:t>
      </w:r>
      <w:proofErr w:type="spellEnd"/>
      <w:r>
        <w:t xml:space="preserve"> cores were retrieved 5 km and 13.5 km away from the edge of the Great Bahama Bank (GBB), respectively, in 1990 as part of the Bahamas Drilling Project </w:t>
      </w:r>
      <w:r>
        <w:fldChar w:fldCharType="begin" w:fldLock="1"/>
      </w:r>
      <w:r>
        <w:instrText>ADDIN CSL_CITATION {"citationItems":[{"id":"ITEM-1","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1","issued":{"date-parts":[["2000"]]},"title":"The Origin of Dolomites in Tertiary Sediments from the Margin of Great Bahama Bank","type":"article-journal","volume":"Vol. 70 (2"},"uris":["http://www.mendeley.com/documents/?uuid=588ad5b6-90dd-4fbf-9e78-a745590adec6"]}],"mendeley":{"formattedCitation":"(Swart and Melim, 2000)","plainTextFormattedCitation":"(Swart and Melim, 2000)","previouslyFormattedCitation":"(Swart and Melim, 2000)"},"properties":{"noteIndex":0},"schema":"https://github.com/citation-style-language/schema/raw/master/csl-citation.json"}</w:instrText>
      </w:r>
      <w:r>
        <w:fldChar w:fldCharType="separate"/>
      </w:r>
      <w:r w:rsidRPr="00E9183E">
        <w:rPr>
          <w:noProof/>
        </w:rPr>
        <w:t>(Swart and Melim, 2000)</w:t>
      </w:r>
      <w:r>
        <w:fldChar w:fldCharType="end"/>
      </w:r>
      <w:r>
        <w:t xml:space="preserve">. They were collected along the Western seismic line from the platform top of the GBB and extend back to the late </w:t>
      </w:r>
      <w:r w:rsidRPr="00E1689F">
        <w:t>Miocene</w:t>
      </w:r>
      <w:r>
        <w:t xml:space="preserve">. The </w:t>
      </w:r>
      <w:proofErr w:type="spellStart"/>
      <w:r>
        <w:t>Unda</w:t>
      </w:r>
      <w:proofErr w:type="spellEnd"/>
      <w:r>
        <w:t xml:space="preserve"> and </w:t>
      </w:r>
      <w:proofErr w:type="spellStart"/>
      <w:r>
        <w:t>Clino</w:t>
      </w:r>
      <w:proofErr w:type="spellEnd"/>
      <w:r>
        <w:t xml:space="preserve"> cores penetrate 454 and 677 meters </w:t>
      </w:r>
      <w:commentRangeStart w:id="89"/>
      <w:r>
        <w:t xml:space="preserve">below </w:t>
      </w:r>
      <w:proofErr w:type="spellStart"/>
      <w:r>
        <w:t>mudpit</w:t>
      </w:r>
      <w:proofErr w:type="spellEnd"/>
      <w:r>
        <w:t xml:space="preserve"> datum </w:t>
      </w:r>
      <w:commentRangeEnd w:id="89"/>
      <w:r>
        <w:rPr>
          <w:rStyle w:val="CommentReference"/>
        </w:rPr>
        <w:commentReference w:id="89"/>
      </w:r>
      <w:r>
        <w:t xml:space="preserve">and are covered currently by approximately 10 m of water </w:t>
      </w:r>
      <w:r>
        <w:fldChar w:fldCharType="begin" w:fldLock="1"/>
      </w:r>
      <w: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mendeley":{"formattedCitation":"(Eberli et al., 1997)","plainTextFormattedCitation":"(Eberli et al., 1997)","previouslyFormattedCitation":"(Eberli et al., 1997)"},"properties":{"noteIndex":0},"schema":"https://github.com/citation-style-language/schema/raw/master/csl-citation.json"}</w:instrText>
      </w:r>
      <w:r>
        <w:fldChar w:fldCharType="separate"/>
      </w:r>
      <w:r w:rsidRPr="0083366F">
        <w:rPr>
          <w:noProof/>
        </w:rPr>
        <w:t>(Eberli et al., 1997)</w:t>
      </w:r>
      <w:r>
        <w:fldChar w:fldCharType="end"/>
      </w:r>
      <w:r>
        <w:t xml:space="preserve">. The </w:t>
      </w:r>
      <w:proofErr w:type="spellStart"/>
      <w:r>
        <w:t>Clino</w:t>
      </w:r>
      <w:proofErr w:type="spellEnd"/>
      <w:r>
        <w:t xml:space="preserve"> core contains overlying platform sediments, similar to those of the modern GBB, and slope deposits </w:t>
      </w:r>
      <w:r>
        <w:fldChar w:fldCharType="begin" w:fldLock="1"/>
      </w:r>
      <w: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mendeley":{"formattedCitation":"(Eberli et al., 1997)","plainTextFormattedCitation":"(Eberli et al., 1997)","previouslyFormattedCitation":"(Eberli et al., 1997)"},"properties":{"noteIndex":0},"schema":"https://github.com/citation-style-language/schema/raw/master/csl-citation.json"}</w:instrText>
      </w:r>
      <w:r>
        <w:fldChar w:fldCharType="separate"/>
      </w:r>
      <w:r w:rsidRPr="00D95E9B">
        <w:rPr>
          <w:noProof/>
        </w:rPr>
        <w:t>(Eberli et al., 1997)</w:t>
      </w:r>
      <w:r>
        <w:fldChar w:fldCharType="end"/>
      </w:r>
      <w:r>
        <w:t xml:space="preserve">. The </w:t>
      </w:r>
      <w:proofErr w:type="spellStart"/>
      <w:r>
        <w:t>Unda</w:t>
      </w:r>
      <w:proofErr w:type="spellEnd"/>
      <w:r>
        <w:t xml:space="preserve"> core contains primarily platform margin deposits. </w:t>
      </w:r>
    </w:p>
    <w:p w14:paraId="09345EF1" w14:textId="7BF652BD" w:rsidR="005A35E8" w:rsidRDefault="005A35E8" w:rsidP="00CF6113">
      <w:pPr>
        <w:ind w:firstLine="720"/>
        <w:jc w:val="both"/>
      </w:pPr>
      <w:r>
        <w:t xml:space="preserve"> The </w:t>
      </w:r>
      <w:proofErr w:type="spellStart"/>
      <w:r>
        <w:t>Clino</w:t>
      </w:r>
      <w:proofErr w:type="spellEnd"/>
      <w:r>
        <w:t xml:space="preserve"> core contains significant LMC throughout the core, with secondary contributions of aragonite (especially &lt;50m and between 100m and 350m) and more minor contributions of dolomite starting below 150m </w:t>
      </w:r>
      <w:r>
        <w:fldChar w:fldCharType="begin" w:fldLock="1"/>
      </w:r>
      <w:r>
        <w:instrText>ADDIN CSL_CITATION {"citationItems":[{"id":"ITEM-1","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1","issued":{"date-parts":[["2000"]]},"title":"The Origin of Dolomites in Tertiary Sediments from the Margin of Great Bahama Bank","type":"article-journal","volume":"Vol. 70 (2"},"uris":["http://www.mendeley.com/documents/?uuid=588ad5b6-90dd-4fbf-9e78-a745590adec6"]},{"id":"ITEM-2","itemData":{"DOI":"10.2110/pec.01.70","author":[{"dropping-particle":"","family":"Melim","given":"Leslie A.","non-dropping-particle":"","parse-names":false,"suffix":""},{"dropping-particle":"","family":"Swart","given":"Peter K.","non-dropping-particle":"","parse-names":false,"suffix":""},{"dropping-particle":"","family":"Maliva","given":"Robert G","non-dropping-particle":"","parse-names":false,"suffix":""}],"container-title":"Subsurface Geology of a Prograding Carbonate Platform Margin, Great Bahama Bank: Results of the Bahamas Drilling Project","id":"ITEM-2","issued":{"date-parts":[["2001"]]},"page":"137-161","title":"Meteoric and Marine-Burial Diagenesis in the Subsurface of Great Bahama Bank","type":"article-journal","volume":"70"},"uris":["http://www.mendeley.com/documents/?uuid=ee7befff-7b74-4a81-80dc-b0e9c751aba6"]}],"mendeley":{"formattedCitation":"(Melim et al., 2001; Swart and Melim, 2000)","plainTextFormattedCitation":"(Melim et al., 2001; Swart and Melim, 2000)","previouslyFormattedCitation":"(Melim et al., 2001; Swart and Melim, 2000)"},"properties":{"noteIndex":0},"schema":"https://github.com/citation-style-language/schema/raw/master/csl-citation.json"}</w:instrText>
      </w:r>
      <w:r>
        <w:fldChar w:fldCharType="separate"/>
      </w:r>
      <w:r w:rsidRPr="00E96A6C">
        <w:rPr>
          <w:noProof/>
        </w:rPr>
        <w:t>(Melim et al., 2001; Swart and Melim, 2000)</w:t>
      </w:r>
      <w:r>
        <w:fldChar w:fldCharType="end"/>
      </w:r>
      <w:r>
        <w:t xml:space="preserve">. The </w:t>
      </w:r>
      <w:proofErr w:type="spellStart"/>
      <w:r>
        <w:t>Unda</w:t>
      </w:r>
      <w:proofErr w:type="spellEnd"/>
      <w:r>
        <w:t xml:space="preserve"> core also contains significant amounts of LMC throughout but has lower amounts of aragonite (between 100m and 150m) and significant amounts of dolomite (nearly 100% between 275m and 350m). </w:t>
      </w:r>
    </w:p>
    <w:p w14:paraId="392AFCDF" w14:textId="77777777" w:rsidR="005A35E8" w:rsidRDefault="005A35E8" w:rsidP="006640C5">
      <w:pPr>
        <w:ind w:firstLine="720"/>
        <w:jc w:val="both"/>
      </w:pPr>
      <w:r>
        <w:t xml:space="preserve">The top ~100m of </w:t>
      </w:r>
      <w:proofErr w:type="spellStart"/>
      <w:r>
        <w:t>Clino</w:t>
      </w:r>
      <w:proofErr w:type="spellEnd"/>
      <w:r>
        <w:t xml:space="preserve"> are dubbed the layered cap and alternate primarily between sections of peloidal and skeletal lithologies with varying grain size and contains minor sections composed of coral floatstone </w:t>
      </w:r>
      <w:r>
        <w:fldChar w:fldCharType="begin" w:fldLock="1"/>
      </w:r>
      <w:r>
        <w:instrText>ADDIN CSL_CITATION {"citationItems":[{"id":"ITEM-1","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1","issued":{"date-parts":[["2001"]]},"page":"17-39","title":"Pliocene to Pleistocene Depositional History of the Upper Platform Margin","type":"chapter"},"uris":["http://www.mendeley.com/documents/?uuid=6837830e-bc48-4f81-a15f-a2ff0ef28bad"]}],"mendeley":{"formattedCitation":"(Manfrino and Ginsburg, 2001)","plainTextFormattedCitation":"(Manfrino and Ginsburg, 2001)","previouslyFormattedCitation":"(Manfrino and Ginsburg, 2001)"},"properties":{"noteIndex":0},"schema":"https://github.com/citation-style-language/schema/raw/master/csl-citation.json"}</w:instrText>
      </w:r>
      <w:r>
        <w:fldChar w:fldCharType="separate"/>
      </w:r>
      <w:r w:rsidRPr="00D51A38">
        <w:rPr>
          <w:noProof/>
        </w:rPr>
        <w:t>(Manfrino and Ginsburg, 2001)</w:t>
      </w:r>
      <w:r>
        <w:fldChar w:fldCharType="end"/>
      </w:r>
      <w:r>
        <w:t xml:space="preserve">. Below the layered cap to about 200m, there are large sections of coral with secondary amounts of skeletal sediments. Between ca. 200m and 370m, the dominant sediment is </w:t>
      </w:r>
      <w:proofErr w:type="spellStart"/>
      <w:r>
        <w:t>nonskeletal</w:t>
      </w:r>
      <w:proofErr w:type="spellEnd"/>
      <w:r>
        <w:t xml:space="preserve">, peloidal sediments. Below 370m, the sediments are primarily peloidal and skeletal mixtures </w:t>
      </w:r>
      <w:r>
        <w:fldChar w:fldCharType="begin" w:fldLock="1"/>
      </w:r>
      <w:r>
        <w:instrText>ADDIN CSL_CITATION {"citationItems":[{"id":"ITEM-1","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1","issued":{"date-parts":[["2001"]]},"page":"61-100","title":"Sea-Level-Driven Sedimentation Patterns on the Slope and Margin","type":"chapter"},"uris":["http://www.mendeley.com/documents/?uuid=e7f2af06-56c2-405a-bea0-c92c628ada56"]}],"mendeley":{"formattedCitation":"(Kenter et al., 2001)","plainTextFormattedCitation":"(Kenter et al., 2001)","previouslyFormattedCitation":"(Kenter et al., 2001)"},"properties":{"noteIndex":0},"schema":"https://github.com/citation-style-language/schema/raw/master/csl-citation.json"}</w:instrText>
      </w:r>
      <w:r>
        <w:fldChar w:fldCharType="separate"/>
      </w:r>
      <w:r w:rsidRPr="00535A78">
        <w:rPr>
          <w:noProof/>
        </w:rPr>
        <w:t>(Kenter et al., 2001)</w:t>
      </w:r>
      <w:r>
        <w:fldChar w:fldCharType="end"/>
      </w:r>
      <w:r>
        <w:t xml:space="preserve"> (Include figure 3 in </w:t>
      </w:r>
      <w:proofErr w:type="spellStart"/>
      <w:r>
        <w:t>Kenter</w:t>
      </w:r>
      <w:proofErr w:type="spellEnd"/>
      <w:r>
        <w:t xml:space="preserve"> 2001 for a nice representation of this).</w:t>
      </w:r>
    </w:p>
    <w:p w14:paraId="4133CF21" w14:textId="77777777" w:rsidR="005A35E8" w:rsidRDefault="005A35E8" w:rsidP="00CF6113">
      <w:pPr>
        <w:ind w:firstLine="720"/>
        <w:jc w:val="both"/>
      </w:pPr>
      <w:r>
        <w:t xml:space="preserve">The top of the </w:t>
      </w:r>
      <w:proofErr w:type="spellStart"/>
      <w:r>
        <w:t>Unda</w:t>
      </w:r>
      <w:proofErr w:type="spellEnd"/>
      <w:r>
        <w:t xml:space="preserve"> core is </w:t>
      </w:r>
      <w:proofErr w:type="gramStart"/>
      <w:r>
        <w:t>quiet</w:t>
      </w:r>
      <w:proofErr w:type="gramEnd"/>
      <w:r>
        <w:t xml:space="preserve"> similar to </w:t>
      </w:r>
      <w:proofErr w:type="spellStart"/>
      <w:r>
        <w:t>Clino</w:t>
      </w:r>
      <w:proofErr w:type="spellEnd"/>
      <w:r>
        <w:t xml:space="preserve">. The layered cap, approximately the top 70m, consists of alternating sections of skeletal and peloidal sediment and overlays the coral bearing section, the next 50m or so </w:t>
      </w:r>
      <w:r>
        <w:fldChar w:fldCharType="begin" w:fldLock="1"/>
      </w:r>
      <w:r>
        <w:instrText>ADDIN CSL_CITATION {"citationItems":[{"id":"ITEM-1","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1","issued":{"date-parts":[["2001"]]},"page":"17-39","title":"Pliocene to Pleistocene Depositional History of the Upper Platform Margin","type":"chapter"},"uris":["http://www.mendeley.com/documents/?uuid=6837830e-bc48-4f81-a15f-a2ff0ef28bad"]}],"mendeley":{"formattedCitation":"(Manfrino and Ginsburg, 2001)","plainTextFormattedCitation":"(Manfrino and Ginsburg, 2001)","previouslyFormattedCitation":"(Manfrino and Ginsburg, 2001)"},"properties":{"noteIndex":0},"schema":"https://github.com/citation-style-language/schema/raw/master/csl-citation.json"}</w:instrText>
      </w:r>
      <w:r>
        <w:fldChar w:fldCharType="separate"/>
      </w:r>
      <w:r w:rsidRPr="00875422">
        <w:rPr>
          <w:noProof/>
        </w:rPr>
        <w:t>(Manfrino and Ginsburg, 2001)</w:t>
      </w:r>
      <w:r>
        <w:fldChar w:fldCharType="end"/>
      </w:r>
      <w:r>
        <w:t>.</w:t>
      </w:r>
      <w:commentRangeStart w:id="90"/>
      <w:r>
        <w:t xml:space="preserve"> </w:t>
      </w:r>
      <w:commentRangeEnd w:id="90"/>
      <w:r>
        <w:rPr>
          <w:rStyle w:val="CommentReference"/>
        </w:rPr>
        <w:commentReference w:id="90"/>
      </w:r>
      <w:r>
        <w:t xml:space="preserve">From approximately 110m to the bottom of the core, most sediments are peloidal and skeletal mixtures except for a brief hiatus between 290m and 360m where </w:t>
      </w:r>
      <w:proofErr w:type="spellStart"/>
      <w:r>
        <w:t>reefal</w:t>
      </w:r>
      <w:proofErr w:type="spellEnd"/>
      <w:r>
        <w:t xml:space="preserve"> deposits dominate </w:t>
      </w:r>
      <w:r>
        <w:fldChar w:fldCharType="begin" w:fldLock="1"/>
      </w:r>
      <w:r>
        <w:instrText>ADDIN CSL_CITATION {"citationItems":[{"id":"ITEM-1","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1","issued":{"date-parts":[["2001"]]},"page":"61-100","title":"Sea-Level-Driven Sedimentation Patterns on the Slope and Margin","type":"chapter"},"uris":["http://www.mendeley.com/documents/?uuid=e7f2af06-56c2-405a-bea0-c92c628ada56"]}],"mendeley":{"formattedCitation":"(Kenter et al., 2001)","plainTextFormattedCitation":"(Kenter et al., 2001)","previouslyFormattedCitation":"(Kenter et al., 2001)"},"properties":{"noteIndex":0},"schema":"https://github.com/citation-style-language/schema/raw/master/csl-citation.json"}</w:instrText>
      </w:r>
      <w:r>
        <w:fldChar w:fldCharType="separate"/>
      </w:r>
      <w:r w:rsidRPr="007E0791">
        <w:rPr>
          <w:noProof/>
        </w:rPr>
        <w:t>(Kenter et al., 2001)</w:t>
      </w:r>
      <w:r>
        <w:fldChar w:fldCharType="end"/>
      </w:r>
      <w:r>
        <w:t xml:space="preserve">. </w:t>
      </w:r>
    </w:p>
    <w:p w14:paraId="147BED02" w14:textId="04062CEE" w:rsidR="005A35E8" w:rsidRDefault="005A35E8" w:rsidP="00CF6113">
      <w:pPr>
        <w:ind w:firstLine="720"/>
        <w:jc w:val="both"/>
      </w:pPr>
      <w:r>
        <w:t xml:space="preserve"> The </w:t>
      </w:r>
      <w:proofErr w:type="spellStart"/>
      <w:r>
        <w:t>Clino</w:t>
      </w:r>
      <w:proofErr w:type="spellEnd"/>
      <w:r>
        <w:t xml:space="preserve"> core contains well documented aragonite to LMC neomorphism in meteoric and marine burial scenarios, while the </w:t>
      </w:r>
      <w:proofErr w:type="spellStart"/>
      <w:r>
        <w:t>Unda</w:t>
      </w:r>
      <w:proofErr w:type="spellEnd"/>
      <w:r>
        <w:t xml:space="preserve"> core captures the process of dolomitization. Both cores contain several subaerial exposure surfaces </w:t>
      </w:r>
      <w:r>
        <w:fldChar w:fldCharType="begin" w:fldLock="1"/>
      </w:r>
      <w:r>
        <w:instrText>ADDIN CSL_CITATION {"citationItems":[{"id":"ITEM-1","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1","issued":{"date-parts":[["2001"]]},"page":"17-39","title":"Pliocene to Pleistocene Depositional History of the Upper Platform Margin","type":"chapter"},"uris":["http://www.mendeley.com/documents/?uuid=6837830e-bc48-4f81-a15f-a2ff0ef28bad"]},{"id":"ITEM-2","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2","issued":{"date-parts":[["2018"]]},"page":"14-23","publisher":"Elsevier B.V.","title":"Revised interpretations of stable C and O patterns in carbonate rocks resulting from meteoric diagenesis","type":"article-journal","volume":"364"},"uris":["http://www.mendeley.com/documents/?uuid=d8b66694-186a-462d-9551-dd42e6ddf295"]}],"mendeley":{"formattedCitation":"(Manfrino and Ginsburg, 2001; Swart and Oehlert, 2018)","plainTextFormattedCitation":"(Manfrino and Ginsburg, 2001; Swart and Oehlert, 2018)","previouslyFormattedCitation":"(Manfrino and Ginsburg, 2001; Swart and Oehlert, 2018)"},"properties":{"noteIndex":0},"schema":"https://github.com/citation-style-language/schema/raw/master/csl-citation.json"}</w:instrText>
      </w:r>
      <w:r>
        <w:fldChar w:fldCharType="separate"/>
      </w:r>
      <w:r w:rsidRPr="00503857">
        <w:rPr>
          <w:noProof/>
        </w:rPr>
        <w:t>(Manfrino and Ginsburg, 2001; Swart and Oehlert, 2018)</w:t>
      </w:r>
      <w:r>
        <w:fldChar w:fldCharType="end"/>
      </w:r>
      <w:r>
        <w:t xml:space="preserve">. During repeated sea-level changes during the </w:t>
      </w:r>
      <w:r w:rsidRPr="00ED408C">
        <w:t>Pleistocene</w:t>
      </w:r>
      <w:r>
        <w:t xml:space="preserve">, meteoric fluids infiltrated into the upper portions of the cores </w:t>
      </w:r>
      <w:r>
        <w:fldChar w:fldCharType="begin" w:fldLock="1"/>
      </w:r>
      <w:r>
        <w:instrText>ADDIN CSL_CITATION {"citationItems":[{"id":"ITEM-1","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1","issue":"8","issued":{"date-parts":[["1995"]]},"page":"755-758","title":"Meteoric-like fabrics forming in marine waters: implications for the use of petrography to identify diagenetic environments","type":"article-journal","volume":"23"},"uris":["http://www.mendeley.com/documents/?uuid=c25c1d6e-5268-4bdc-acdb-a6934dcd525c"]},{"id":"ITEM-2","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2","issued":{"date-parts":[["2018"]]},"page":"14-23","publisher":"Elsevier B.V.","title":"Revised interpretations of stable C and O patterns in carbonate rocks resulting from meteoric diagenesis","type":"article-journal","volume":"364"},"uris":["http://www.mendeley.com/documents/?uuid=d8b66694-186a-462d-9551-dd42e6ddf295"]}],"mendeley":{"formattedCitation":"(Melim et al., 1995; Swart and Oehlert, 2018)","plainTextFormattedCitation":"(Melim et al., 1995; Swart and Oehlert, 2018)","previouslyFormattedCitation":"(Melim et al., 1995; Swart and Oehlert, 2018)"},"properties":{"noteIndex":0},"schema":"https://github.com/citation-style-language/schema/raw/master/csl-citation.json"}</w:instrText>
      </w:r>
      <w:r>
        <w:fldChar w:fldCharType="separate"/>
      </w:r>
      <w:r w:rsidRPr="0083366F">
        <w:rPr>
          <w:noProof/>
        </w:rPr>
        <w:t>(Melim et al., 1995; Swart and Oehlert, 2018)</w:t>
      </w:r>
      <w:r>
        <w:fldChar w:fldCharType="end"/>
      </w:r>
      <w:r>
        <w:t xml:space="preserve">. As a consequence of the repeated exposure to meteoric water, oxygen and carbon isotopes are isotopically depleted in the upper 108m and 135m of the </w:t>
      </w:r>
      <w:proofErr w:type="spellStart"/>
      <w:r>
        <w:t>Unda</w:t>
      </w:r>
      <w:proofErr w:type="spellEnd"/>
      <w:r>
        <w:t xml:space="preserve"> and </w:t>
      </w:r>
      <w:proofErr w:type="spellStart"/>
      <w:r>
        <w:t>Clino</w:t>
      </w:r>
      <w:proofErr w:type="spellEnd"/>
      <w:r>
        <w:t xml:space="preserve"> cores, respectively </w:t>
      </w:r>
      <w:r>
        <w:fldChar w:fldCharType="begin" w:fldLock="1"/>
      </w:r>
      <w: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id":"ITEM-2","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2","issue":"8","issued":{"date-parts":[["1995"]]},"page":"755-758","title":"Meteoric-like fabrics forming in marine waters: implications for the use of petrography to identify diagenetic environments","type":"article-journal","volume":"23"},"uris":["http://www.mendeley.com/documents/?uuid=c25c1d6e-5268-4bdc-acdb-a6934dcd525c"]}],"mendeley":{"formattedCitation":"(Eberli et al., 1997; Melim et al., 1995)","plainTextFormattedCitation":"(Eberli et al., 1997; Melim et al., 1995)","previouslyFormattedCitation":"(Eberli et al., 1997; Melim et al., 1995)"},"properties":{"noteIndex":0},"schema":"https://github.com/citation-style-language/schema/raw/master/csl-citation.json"}</w:instrText>
      </w:r>
      <w:r>
        <w:fldChar w:fldCharType="separate"/>
      </w:r>
      <w:r w:rsidRPr="007A6EDD">
        <w:rPr>
          <w:noProof/>
        </w:rPr>
        <w:t>(Eberli et al., 1997; Melim et al., 1995)</w:t>
      </w:r>
      <w:r>
        <w:fldChar w:fldCharType="end"/>
      </w:r>
      <w:r>
        <w:t xml:space="preserve">. However, the freshwater phreatic zone may have penetrated deeper into the </w:t>
      </w:r>
      <w:r>
        <w:lastRenderedPageBreak/>
        <w:t xml:space="preserve">sediments, estimated to be 200m for the </w:t>
      </w:r>
      <w:proofErr w:type="spellStart"/>
      <w:r>
        <w:t>Clino</w:t>
      </w:r>
      <w:proofErr w:type="spellEnd"/>
      <w:r>
        <w:t xml:space="preserve"> core </w:t>
      </w:r>
      <w:r>
        <w:fldChar w:fldCharType="begin" w:fldLock="1"/>
      </w:r>
      <w:r>
        <w:instrText>ADDIN CSL_CITATION {"citationItems":[{"id":"ITEM-1","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1","issued":{"date-parts":[["2018"]]},"page":"14-23","publisher":"Elsevier B.V.","title":"Revised interpretations of stable C and O patterns in carbonate rocks resulting from meteoric diagenesis","type":"article-journal","volume":"364"},"uris":["http://www.mendeley.com/documents/?uuid=d8b66694-186a-462d-9551-dd42e6ddf295"]}],"mendeley":{"formattedCitation":"(Swart and Oehlert, 2018)","plainTextFormattedCitation":"(Swart and Oehlert, 2018)","previouslyFormattedCitation":"(Swart and Oehlert, 2018)"},"properties":{"noteIndex":0},"schema":"https://github.com/citation-style-language/schema/raw/master/csl-citation.json"}</w:instrText>
      </w:r>
      <w:r>
        <w:fldChar w:fldCharType="separate"/>
      </w:r>
      <w:r w:rsidRPr="009D5FEC">
        <w:rPr>
          <w:noProof/>
        </w:rPr>
        <w:t>(Swart and Oehlert, 2018)</w:t>
      </w:r>
      <w:r>
        <w:fldChar w:fldCharType="end"/>
      </w:r>
      <w:r>
        <w:t xml:space="preserve">. The C and O isotopes covary and become more positive between 60m and 110m in </w:t>
      </w:r>
      <w:proofErr w:type="spellStart"/>
      <w:r>
        <w:t>Unda</w:t>
      </w:r>
      <w:proofErr w:type="spellEnd"/>
      <w:r>
        <w:t xml:space="preserve"> and 90m and 180m in </w:t>
      </w:r>
      <w:proofErr w:type="spellStart"/>
      <w:r>
        <w:t>Clino</w:t>
      </w:r>
      <w:proofErr w:type="spellEnd"/>
      <w:r>
        <w:t xml:space="preserve">. The covariance is believed to be a result of higher rates of recrystallization and neomorphism due to oxidizing organic matter at the interface of the phreatic and vadose zone </w:t>
      </w:r>
      <w:r>
        <w:fldChar w:fldCharType="begin" w:fldLock="1"/>
      </w:r>
      <w:r>
        <w:instrText>ADDIN CSL_CITATION {"citationItems":[{"id":"ITEM-1","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1","issued":{"date-parts":[["2018"]]},"page":"14-23","publisher":"Elsevier B.V.","title":"Revised interpretations of stable C and O patterns in carbonate rocks resulting from meteoric diagenesis","type":"article-journal","volume":"364"},"uris":["http://www.mendeley.com/documents/?uuid=d8b66694-186a-462d-9551-dd42e6ddf295"]}],"mendeley":{"formattedCitation":"(Swart and Oehlert, 2018)","plainTextFormattedCitation":"(Swart and Oehlert, 2018)","previouslyFormattedCitation":"(Swart and Oehlert, 2018)"},"properties":{"noteIndex":0},"schema":"https://github.com/citation-style-language/schema/raw/master/csl-citation.json"}</w:instrText>
      </w:r>
      <w:r>
        <w:fldChar w:fldCharType="separate"/>
      </w:r>
      <w:r w:rsidRPr="00C40721">
        <w:rPr>
          <w:noProof/>
        </w:rPr>
        <w:t>(Swart and Oehlert, 2018)</w:t>
      </w:r>
      <w:r>
        <w:fldChar w:fldCharType="end"/>
      </w:r>
      <w:r>
        <w:t>. After these zones, early and late marine burial diagenesis are the dominant diagenesis regimes (</w:t>
      </w:r>
      <w:r w:rsidRPr="00C01A1C">
        <w:rPr>
          <w:i/>
          <w:iCs/>
        </w:rPr>
        <w:t>e.g.,</w:t>
      </w:r>
      <w:r>
        <w:t xml:space="preserve"> marine hardgrounds, neomorphism, compaction), with periods of extensive dolomitization in </w:t>
      </w:r>
      <w:proofErr w:type="spellStart"/>
      <w:r>
        <w:t>Unda</w:t>
      </w:r>
      <w:proofErr w:type="spellEnd"/>
      <w:r>
        <w:t xml:space="preserve"> (discussed in section XX) </w:t>
      </w:r>
      <w:r>
        <w:fldChar w:fldCharType="begin" w:fldLock="1"/>
      </w:r>
      <w:r>
        <w:instrText>ADDIN CSL_CITATION {"citationItems":[{"id":"ITEM-1","itemData":{"DOI":"10.2110/pec.01.70","author":[{"dropping-particle":"","family":"Melim","given":"Leslie A.","non-dropping-particle":"","parse-names":false,"suffix":""},{"dropping-particle":"","family":"Swart","given":"Peter K.","non-dropping-particle":"","parse-names":false,"suffix":""},{"dropping-particle":"","family":"Maliva","given":"Robert G","non-dropping-particle":"","parse-names":false,"suffix":""}],"container-title":"Subsurface Geology of a Prograding Carbonate Platform Margin, Great Bahama Bank: Results of the Bahamas Drilling Project","id":"ITEM-1","issued":{"date-parts":[["2001"]]},"page":"137-161","title":"Meteoric and Marine-Burial Diagenesis in the Subsurface of Great Bahama Bank","type":"article-journal","volume":"70"},"uris":["http://www.mendeley.com/documents/?uuid=ee7befff-7b74-4a81-80dc-b0e9c751aba6"]},{"id":"ITEM-2","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2","issue":"May 2014","issued":{"date-parts":[["1997"]]},"title":"A Synopsis of the Bahamas Drilling Project: Results from Two Deep Core Borings Drilled on the Great Bahama Bank","type":"article-journal"},"uris":["http://www.mendeley.com/documents/?uuid=be7d8ad5-5652-4a7d-adfb-4f82a0692434"]},{"id":"ITEM-3","itemData":{"DOI":"10.1016/j.gca.2017.09.046","ISSN":"00167037","abstract":"Shallow-water carbonate sediments constitute the bulk of sedimentary carbonates in the geologic record and are widely used archives of Earth's chemical and climatic history. One of the main limitations in interpreting the geochemistry of ancient carbonate sediments is the potential for post-depositional diagenetic alteration. In this study, we use paired measurements of calcium (44Ca/40Ca or δ44Ca) and magnesium (26Mg/24Mg or δ26Mg) isotope ratios in sedimentary carbonates and associated pore-fluids as a tool to understand the mineralogical and diagenetic history of Neogene shallow-water carbonate sediments from the Bahamas and southwest Australia. We find that the Ca and Mg isotopic composition of bulk carbonate sediments at these sites exhibits systematic stratigraphic variability that is related to both mineralogy and early marine diagenesis. The observed variability in bulk sediment Ca isotopes is best explained by changes in the extent and style of early marine diagenesis from one where the composition of the diagenetic carbonate mineral is determined by the chemistry of the fluid (fluid-buffered) to one where the composition of the diagenetic carbonate mineral is determined by the chemistry of the precursor sediment (sediment-buffered). Our results indicate that this process, together with variations in carbonate mineralogy (aragonite, calcite, and dolomite), plays a fundamental and underappreciated role in determining the regional and global stratigraphic expressions of geochemical tracers (δ13C, δ18O, major, minor, and trace elements) in shallow-water carbonate sediments in the geologic record. Our results also provide evidence that a large shallow-water carbonate sink that is enriched in 44Ca can explain the mismatch between the δ44/40Ca value of rivers and deep-sea carbonate sediments and call into question the hypothesis that the δ44/40Ca value of seawater depends on the mineralogy of primary carbonate precipitations (e.g. ‘aragonite seas’ and ‘calcite seas’). Finally, our results for sedimentary dolomites suggest that paired measurements of Ca and Mg isotopes may provide a unique geochemical fingerprint of mass transfer during dolomitization to better understand the paleo-environmental information preserved in these enigmatic but widespread carbonate minerals.","author":[{"dropping-particle":"","family":"Higgins","given":"J. A.","non-dropping-particle":"","parse-names":false,"suffix":""},{"dropping-particle":"","family":"Blättler","given":"C. L.","non-dropping-particle":"","parse-names":false,"suffix":""},{"dropping-particle":"","family":"Lundstrom","given":"E. A.","non-dropping-particle":"","parse-names":false,"suffix":""},{"dropping-particle":"","family":"Santiago-Ramos","given":"D. P.","non-dropping-particle":"","parse-names":false,"suffix":""},{"dropping-particle":"","family":"Akhtar","given":"A. A.","non-dropping-particle":"","parse-names":false,"suffix":""},{"dropping-particle":"","family":"Crüger Ahm","given":"A. S.","non-dropping-particle":"","parse-names":false,"suffix":""},{"dropping-particle":"","family":"Bialik","given":"O.","non-dropping-particle":"","parse-names":false,"suffix":""},{"dropping-particle":"","family":"Holmden","given":"C.","non-dropping-particle":"","parse-names":false,"suffix":""},{"dropping-particle":"","family":"Bradbury","given":"H.","non-dropping-particle":"","parse-names":false,"suffix":""},{"dropping-particle":"","family":"Murray","given":"S. T.","non-dropping-particle":"","parse-names":false,"suffix":""},{"dropping-particle":"","family":"Swart","given":"P. K.","non-dropping-particle":"","parse-names":false,"suffix":""}],"container-title":"Geochimica et Cosmochimica Acta","id":"ITEM-3","issued":{"date-parts":[["2018"]]},"title":"Mineralogy, early marine diagenesis, and the chemistry of shallow-water carbonate sediments","type":"article-journal"},"uris":["http://www.mendeley.com/documents/?uuid=95810ee3-d6d4-3663-affd-816e2b7b3492"]}],"mendeley":{"formattedCitation":"(Eberli et al., 1997; Higgins et al., 2018; Melim et al., 2001)","plainTextFormattedCitation":"(Eberli et al., 1997; Higgins et al., 2018; Melim et al., 2001)","previouslyFormattedCitation":"(Eberli et al., 1997; Higgins et al., 2018; Melim et al., 2001)"},"properties":{"noteIndex":0},"schema":"https://github.com/citation-style-language/schema/raw/master/csl-citation.json"}</w:instrText>
      </w:r>
      <w:r>
        <w:fldChar w:fldCharType="separate"/>
      </w:r>
      <w:r w:rsidRPr="00C9569D">
        <w:rPr>
          <w:noProof/>
        </w:rPr>
        <w:t>(Eberli et al., 1997; Higgins et al., 2018; Melim et al., 2001)</w:t>
      </w:r>
      <w:r>
        <w:fldChar w:fldCharType="end"/>
      </w:r>
      <w:r>
        <w:t>.</w:t>
      </w:r>
    </w:p>
    <w:p w14:paraId="714017A0" w14:textId="77777777" w:rsidR="005A35E8" w:rsidRDefault="005A35E8" w:rsidP="00CF6113">
      <w:pPr>
        <w:pStyle w:val="Heading3"/>
      </w:pPr>
      <w:commentRangeStart w:id="91"/>
      <w:r>
        <w:t>Chemistry development</w:t>
      </w:r>
      <w:commentRangeEnd w:id="91"/>
      <w:r>
        <w:rPr>
          <w:rStyle w:val="CommentReference"/>
        </w:rPr>
        <w:commentReference w:id="91"/>
      </w:r>
    </w:p>
    <w:p w14:paraId="42D75447" w14:textId="77777777" w:rsidR="005A35E8" w:rsidRDefault="005A35E8" w:rsidP="00CF6113">
      <w:pPr>
        <w:ind w:firstLine="720"/>
        <w:jc w:val="both"/>
      </w:pPr>
      <w:r w:rsidRPr="00C01E7D">
        <w:t xml:space="preserve">Separating Ni from the carbonate matrix has proved to be a technical </w:t>
      </w:r>
      <w:proofErr w:type="gramStart"/>
      <w:r w:rsidRPr="00C01E7D">
        <w:t xml:space="preserve">challenge </w:t>
      </w:r>
      <w:r>
        <w:t>.</w:t>
      </w:r>
      <w:proofErr w:type="gramEnd"/>
      <w:r>
        <w:t xml:space="preserve"> The available techniques to purify Ni from difficult matrices often require &gt;3 columns and/or the use of Ni </w:t>
      </w:r>
      <w:r w:rsidRPr="00DF4B6E">
        <w:t>Dimethylglyoxime (DMG</w:t>
      </w:r>
      <w:r>
        <w:t xml:space="preserve">) which readily complexes with Ni, but is difficult to break down and can lead to low recoveries </w:t>
      </w:r>
      <w:r>
        <w:fldChar w:fldCharType="begin" w:fldLock="1"/>
      </w:r>
      <w:r>
        <w:instrText xml:space="preserve">ADDIN CSL_CITATION {"citationItems":[{"id":"ITEM-1","itemData":{"DOI":"10.1039/c5ja00080g","ISSN":"13645544","abstract":"Variations in the isotopic composition of Ni resulting from natural mass-dependent processes in terrestrial or extraterrestrial conditions, inhomogeneous distribution of nucleosynthetic components and/or ingrowth from radioactive parent nuclides, help us to further understand the early formation history of Solar System materials and the nature of the processes these materials subsequently experienced. In studies of Ni isotope systematics, mass-dependent variations in the isotopic composition of Ni are often bypassed because of the challenges associated with the sample preparation. At the level of natural variation studied, Ni isotope ratio measurements are extremely sensitive to spectral interference, artificial on-column isotope fractionation and possibly even to the mass bias correction model applied. To adequately address these complications, an isolation procedure and measurement protocol relying on multi-collector ICP-mass spectrometry (MC-ICP-MS) have been designed and validated in this work. The overall reproducibility obtained based on repeated measurement of a Sigma-Aldrich high-purity Ni standard is 0.036‰, 0.049‰, 0.078‰ and 0.53‰ for δ&lt;sup&gt;60/58&lt;/sup&gt;Ni, δ&lt;sup&gt;61/58&lt;/sup&gt;Ni, δ&lt;sup&gt;62/58&lt;/sup&gt;Ni and δ&lt;sup&gt;64/58&lt;/sup&gt;Ni, respectively (n = 14; 2 SD). Nickel isotope ratio variations have been studied in a set of iron meteorites and geological reference materials, and the results obtained, except for those suffering from an elevated &lt;sup&gt;64&lt;/sup&gt;Zn background, show good agreement with the available literature data. By using the flexible generalized power law with a variable discrimination exponent and the three-isotope method, the processes underlying natural mass fractionation of Ni for terrestrial reference materials were found to have a mixed equilibrium/kinetic nature. Mass-dependent Ni fractionation was observed between sample fractions of the Canyon Diablo iron meteorite, and the extracted fractionation factor β corresponds to isotope partitioning following the power law.","author":[{"dropping-particle":"","family":"Chernonozhkin","given":"Stepan M.","non-dropping-particle":"","parse-names":false,"suffix":""},{"dropping-particle":"","family":"Goderis","given":"Steven","non-dropping-particle":"","parse-names":false,"suffix":""},{"dropping-particle":"","family":"Lobo","given":"Lara","non-dropping-particle":"","parse-names":false,"suffix":""},{"dropping-particle":"","family":"Claeys","given":"Philippe","non-dropping-particle":"","parse-names":false,"suffix":""},{"dropping-particle":"","family":"Vanhaecke","given":"Frank","non-dropping-particle":"","parse-names":false,"suffix":""}],"container-title":"Journal of Analytical Atomic Spectrometry","id":"ITEM-1","issue":"7","issued":{"date-parts":[["2015","7","1"]]},"page":"1518-1530","publisher":"Royal Society of Chemistry","title":"Development of an isolation procedure and MC-ICP-MS measurement protocol for the study of stable isotope ratio variations of nickel","type":"article-journal","volume":"30"},"uris":["http://www.mendeley.com/documents/?uuid=3dce7765-173e-3c2d-9f39-bc3dc9e6c2d5"]},{"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3","issue":"3","issued":{"date-parts":[["2013","9"]]},"page":"297-317","title":"Nickel isotope variations in terrestrial silicate rocks and geological reference materials measured by MC-ICP-MS","type":"article-journal","volume":"37"},"uris":["http://www.mendeley.com/documents/?uuid=5a42205a-bc20-34ee-92e0-4d896dceef00"]},{"id":"ITEM-4","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4","issued":{"date-parts":[["2020"]]},"page":"116461","publisher":"Elsevier B.V.","title":"Towards balancing the oceanic Ni budget","type":"article-journal","volume":"547"},"uris":["http://www.mendeley.com/documents/?uuid=f607925b-4382-4ec6-84d0-54cce6d64a1c"]},{"id":"ITEM-5","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Pr>
          <w:rFonts w:ascii="Cambria Math" w:hAnsi="Cambria Math" w:cs="Cambria Math"/>
        </w:rPr>
        <w:instrText>∼</w:instrText>
      </w:r>
      <w:r>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5","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Cameron et al., 2009; Chernonozhkin et al., 2015; Gueguen et al., 2013; Little et al., 2020; Wu et al., 2019)","manualFormatting":"(e.g., Cameron et al., 2009; Chernonozhkin et al., 2015; Gueguen et al., 2013; Little et al., 2020; Wu et al., 2019)","plainTextFormattedCitation":"(Cameron et al., 2009; Chernonozhkin et al., 2015; Gueguen et al., 2013; Little et al., 2020; Wu et al., 2019)","previouslyFormattedCitation":"(Cameron et al., 2009; Chernonozhkin et al., 2015; Gueguen et al., 2013; Little et al., 2020; Wu et al., 2019)"},"properties":{"noteIndex":0},"schema":"https://github.com/citation-style-language/schema/raw/master/csl-citation.json"}</w:instrText>
      </w:r>
      <w:r>
        <w:fldChar w:fldCharType="separate"/>
      </w:r>
      <w:r w:rsidRPr="00DF4B6E">
        <w:rPr>
          <w:noProof/>
        </w:rPr>
        <w:t>(</w:t>
      </w:r>
      <w:r w:rsidRPr="00666B75">
        <w:rPr>
          <w:i/>
          <w:iCs/>
          <w:noProof/>
        </w:rPr>
        <w:t>e.g.,</w:t>
      </w:r>
      <w:r>
        <w:rPr>
          <w:noProof/>
        </w:rPr>
        <w:t xml:space="preserve"> </w:t>
      </w:r>
      <w:r w:rsidRPr="00DF4B6E">
        <w:rPr>
          <w:noProof/>
        </w:rPr>
        <w:t>Cameron et al., 2009; Chernonozhkin et al., 2015; Gueguen et al., 2013; Little et al., 2020; Wu et al., 2019)</w:t>
      </w:r>
      <w:r>
        <w:fldChar w:fldCharType="end"/>
      </w:r>
      <w:r>
        <w:t xml:space="preserve">. With no previous examples yet published for the separation of Ni and carbonate to the best of our knowledge, we developed a methodology that could adequately isolate Ni. </w:t>
      </w:r>
    </w:p>
    <w:p w14:paraId="59C90B12" w14:textId="77777777" w:rsidR="005A35E8" w:rsidRDefault="005A35E8" w:rsidP="00CF6113">
      <w:pPr>
        <w:ind w:firstLine="720"/>
        <w:jc w:val="both"/>
      </w:pPr>
      <w:r>
        <w:t>To remove Ca and other common carbonate elements (</w:t>
      </w:r>
      <w:r w:rsidRPr="00BF4C43">
        <w:rPr>
          <w:i/>
          <w:iCs/>
        </w:rPr>
        <w:t>e.g.,</w:t>
      </w:r>
      <w:r>
        <w:t xml:space="preserve"> Mg), we tested three different methods. The methods were tested by first doping an aliquot of dissolved calcite with Ni (starting Ca/Ni ~10</w:t>
      </w:r>
      <w:r>
        <w:rPr>
          <w:vertAlign w:val="superscript"/>
        </w:rPr>
        <w:t>5</w:t>
      </w:r>
      <w:r>
        <w:t xml:space="preserve">), passing the aliquot through the protocol while collecting fractions of eluate throughout, and analyzing the fractions on an Agilent 7900 ICP-MS to determine yield and Ca/Ni of the final fraction. First, we tested a method by </w:t>
      </w:r>
      <w:r>
        <w:fldChar w:fldCharType="begin" w:fldLock="1"/>
      </w:r>
      <w:r>
        <w:instrText>ADDIN CSL_CITATION {"citationItems":[{"id":"ITEM-1","itemData":{"abstract":"Anion exchange distribution coefficients with AG 1-X8, a strongly basic quarternary ammonium anion exchanger with a polystyrene matrix, are presented for 36 elements in oxalic acid-hydrochloric acid mixtures. The coefficients are presented in two tables ordered according to their numerical value in 1M HCI plus 0.05 1 (or 0.25M) oxalic acid. When this value is lower than 1, the values in 0.1 or 0.01M HCI are taken. A number of the possibilities of this system for separations are pointed out, and some aspects of the elution behavior of various elements are discussed. The versatility of the system is demonstrated by sequential elution of the mixtures Mn(ll)-Ni(ll)-V(V)-Nb(V)-U(VI); Mg-AI-Ga-ln; Co(ll)-Cu(ll)-Ti(IV)-Mo(V), and Cu(ll)-AI. While oxalic acid or oxalic acid-mineral acid mixtures have been used successfully for the ion exchange separation of elements such as Sc, Ti(IV), and V(V) (I), Ti(IV), Zr, Nb, Ta, W(VI), and Mo(VI) (2); and Ta and Nb(V) (3,4); and oxalic acid or oxalates have been used for the elution of Te(IV), Sb(V), and Sn(IV) (5); Ga(III) (6); U(VI) (7); and Cu(II), Ni(II), and Al (8), the only systematic anion exchange study in oxalate media seems to be that undertaken by De Corte et al. (9), who have determined distribution coefficients for 12 elements in oxalic acid solutions with Dowex 1-X8 resin. While only separations of radio tracer amounts were reported, separations of milligram amounts should be possible in some cases, though most of the elements investigated have limited solubilities in oxalate solutions. Some common multivalent elements such as Al, Fe(III), and Ti(IV) do form oxalate complexes with stability constants several orders of magnitude larger than those of Cu(II), Ni(II), Mn(II), etc. Oxalic acid in appropriate mixture with a strong mineral acid, which could be used to control the dissociation of the oxalic acid and therefore effect selective complex formation, therefore should offer excellent prospects for the separation of multivalent from divalent elements. Furthermore, the anion of the mineral acid will compete for exchange sites in the resin and the strength of this competition is governed not only by the concentration, but also by the kind of the anion. This provides more variables the analyst can use when looking for selective separations. This paper presents a systematic study of anion exchange distribution coefficients of 36 elements in oxalic-hydrochloric (1) R. Anal. Chim. Acta, 42, 67 (1968). acid mixtu…","author":[{"dropping-particle":"","family":"Strelow","given":"F W E","non-dropping-particle":"","parse-names":false,"suffix":""},{"dropping-particle":"","family":"S W Weinert","given":"C H","non-dropping-particle":"","parse-names":false,"suffix":""},{"dropping-particle":"","family":"Eloff","given":"Cynthia","non-dropping-particle":"","parse-names":false,"suffix":""},{"dropping-particle":"","family":"Winkel","given":"Van","non-dropping-particle":"Den","parse-names":false,"suffix":""},{"dropping-particle":"","family":"Speeke","given":"A","non-dropping-particle":"","parse-names":false,"suffix":""},{"dropping-particle":"","family":"Hoste","given":"J","non-dropping-particle":"","parse-names":false,"suffix":""}],"container-title":"Z. Dizdar, Reel. Trav. Inst. Recherches Structure Matiere","id":"ITEM-1","issue":"2","issued":{"date-parts":[["1972"]]},"number-of-pages":"57","publisher":"UTC","title":"Distribution Coefficients and Anion Exchange Behavior of Elements in Oxalic Acid-Hydrochloric Acid Mixtures","type":"report","volume":"6"},"uris":["http://www.mendeley.com/documents/?uuid=4a895dd1-b54e-3687-9220-4fd03b5dd447"]}],"mendeley":{"formattedCitation":"(Strelow et al., 1972)","manualFormatting":"Strelow et al. (1972)","plainTextFormattedCitation":"(Strelow et al., 1972)","previouslyFormattedCitation":"(Strelow et al., 1972)"},"properties":{"noteIndex":0},"schema":"https://github.com/citation-style-language/schema/raw/master/csl-citation.json"}</w:instrText>
      </w:r>
      <w:r>
        <w:fldChar w:fldCharType="separate"/>
      </w:r>
      <w:r w:rsidRPr="00003BCC">
        <w:rPr>
          <w:noProof/>
        </w:rPr>
        <w:t xml:space="preserve">Strelow et al. </w:t>
      </w:r>
      <w:r>
        <w:rPr>
          <w:noProof/>
        </w:rPr>
        <w:t>(</w:t>
      </w:r>
      <w:r w:rsidRPr="00003BCC">
        <w:rPr>
          <w:noProof/>
        </w:rPr>
        <w:t>1972)</w:t>
      </w:r>
      <w:r>
        <w:fldChar w:fldCharType="end"/>
      </w:r>
      <w:r>
        <w:t xml:space="preserve"> which used AG1-X8 anion resin and mixtures of oxalic acid and hydrochloric acid to separate Ni from Ca (Ni is retained on the resin in low concentrations of HCl and oxalic acid, while Ca, Sr, Na, and Mg are not retained in any mixture). While this method did remove some Ca, the amount of Ca was still </w:t>
      </w:r>
      <w:proofErr w:type="gramStart"/>
      <w:r>
        <w:t>quiet</w:t>
      </w:r>
      <w:proofErr w:type="gramEnd"/>
      <w:r>
        <w:t xml:space="preserve"> high relative to Ni (Ca/Ni~8000), and the Ni recovery was low (&lt;50%). </w:t>
      </w:r>
    </w:p>
    <w:p w14:paraId="10BAA53B" w14:textId="77777777" w:rsidR="005A35E8" w:rsidRDefault="005A35E8" w:rsidP="005A35E8">
      <w:pPr>
        <w:ind w:firstLine="720"/>
        <w:jc w:val="both"/>
      </w:pPr>
      <w:r>
        <w:t xml:space="preserve">The second method tested was based off methods from </w:t>
      </w:r>
      <w:r>
        <w:fldChar w:fldCharType="begin" w:fldLock="1"/>
      </w:r>
      <w:r>
        <w:instrText>ADDIN CSL_CITATION {"citationItems":[{"id":"ITEM-1","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1","issue":"1","issued":{"date-parts":[["2012","1"]]},"page":"137-145","title":"Determination of mass-dependent variations in nickel isotope compositions using double spiking and MC-ICPMS","type":"paper-conference","volume":"27"},"uris":["http://www.mendeley.com/documents/?uuid=64bde472-9d3b-33db-942d-918311d0c565"]}],"mendeley":{"formattedCitation":"(Gall et al., 2012)","manualFormatting":"Gall et al. (2012)","plainTextFormattedCitation":"(Gall et al., 2012)","previouslyFormattedCitation":"(Gall et al., 2012)"},"properties":{"noteIndex":0},"schema":"https://github.com/citation-style-language/schema/raw/master/csl-citation.json"}</w:instrText>
      </w:r>
      <w:r>
        <w:fldChar w:fldCharType="separate"/>
      </w:r>
      <w:r w:rsidRPr="00B45EED">
        <w:rPr>
          <w:noProof/>
        </w:rPr>
        <w:t xml:space="preserve">Gall et al. </w:t>
      </w:r>
      <w:r>
        <w:rPr>
          <w:noProof/>
        </w:rPr>
        <w:t>(</w:t>
      </w:r>
      <w:r w:rsidRPr="00B45EED">
        <w:rPr>
          <w:noProof/>
        </w:rPr>
        <w:t>2012)</w:t>
      </w:r>
      <w:r>
        <w:fldChar w:fldCharType="end"/>
      </w:r>
      <w:r>
        <w:t xml:space="preserve"> and </w:t>
      </w:r>
      <w:r>
        <w:fldChar w:fldCharType="begin" w:fldLock="1"/>
      </w:r>
      <w:r>
        <w:instrText>ADDIN CSL_CITATION {"citationItems":[{"id":"ITEM-1","itemData":{"DOI":"10.1016/S0003-2670(00)83468-6","ISSN":"00032670","abstract":"Comparative cation-exchange distribution coefficients of ammines and aquo complexes of Cu(II), Ni(II), Cd, Zn, Ag, Co(II)/(III), Hg(II), Pd(II), Au(III) and Pt(II) were determined in 0.1, 0.2, 0.5 and 1.0 M ammonium nitrate solution. The values for mercury(II) in ammonium chloride and of the ammine of copper(II) in ammonium citrate and ammonium sulphosalicylate solutions were also measured. The ion-exchange behaviour of the ammines is discussed and some possible separations are demonstrated by the experimental elution curves for the ion pairs Mg-Ni(II), Ca-Zn, Yb-Cd and Fe(III)-Cu(II). © 1990.","author":[{"dropping-particle":"","family":"Strelow","given":"F. W.E.","non-dropping-particle":"","parse-names":false,"suffix":""}],"container-title":"Analytica Chimica Acta","id":"ITEM-1","issued":{"date-parts":[["1990"]]},"title":"Distribution coefficients and cation-exchange behaviour of some ammines and aquo complexes of metallic elements in ammonium nitrate solution","type":"article-journal"},"uris":["http://www.mendeley.com/documents/?uuid=af380d9b-4caa-31b4-b0c6-d658bb208d87"]}],"mendeley":{"formattedCitation":"(Strelow, 1990)","manualFormatting":"Strelow, (1990)","plainTextFormattedCitation":"(Strelow, 1990)","previouslyFormattedCitation":"(Strelow, 1990)"},"properties":{"noteIndex":0},"schema":"https://github.com/citation-style-language/schema/raw/master/csl-citation.json"}</w:instrText>
      </w:r>
      <w:r>
        <w:fldChar w:fldCharType="separate"/>
      </w:r>
      <w:r w:rsidRPr="00B45EED">
        <w:rPr>
          <w:noProof/>
        </w:rPr>
        <w:t xml:space="preserve">Strelow, </w:t>
      </w:r>
      <w:r>
        <w:rPr>
          <w:noProof/>
        </w:rPr>
        <w:t>(</w:t>
      </w:r>
      <w:r w:rsidRPr="00B45EED">
        <w:rPr>
          <w:noProof/>
        </w:rPr>
        <w:t>1990)</w:t>
      </w:r>
      <w:r>
        <w:fldChar w:fldCharType="end"/>
      </w:r>
      <w:r>
        <w:t xml:space="preserve"> and used AG50W-X8 cation resin with an ammonium hydroxide-ammonium citrate loading solution. The differences in affinity for citrate (which elutes) or ammonia (which is retained on the resin) between elements cause Ni to be retained on the resin, while Ca, Mg, and </w:t>
      </w:r>
      <w:proofErr w:type="gramStart"/>
      <w:r>
        <w:t>a number of</w:t>
      </w:r>
      <w:proofErr w:type="gramEnd"/>
      <w:r>
        <w:t xml:space="preserve"> transition metals elute. This method achieved an 85% Ni recovery and a final Ca/Ni purification of 0.5 which were adequate for our analysis routine. However, because of the large amount of material required, very large quantities of loading solution (60mL) were required to prevent precipitation of a white substance. Such large loading quantities would result in higher Ni contamination, the need for expensive &gt;60 mL Teflon containers for sample preparation, and very long elution times. </w:t>
      </w:r>
    </w:p>
    <w:p w14:paraId="63618D4A" w14:textId="77777777" w:rsidR="005A35E8" w:rsidRDefault="005A35E8" w:rsidP="005A35E8">
      <w:pPr>
        <w:ind w:firstLine="720"/>
        <w:jc w:val="both"/>
      </w:pPr>
      <w:r>
        <w:t xml:space="preserve">The third method tested used the first step of a protocol developed by </w:t>
      </w:r>
      <w:r>
        <w:fldChar w:fldCharType="begin" w:fldLock="1"/>
      </w:r>
      <w:r>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manualFormatting":"Yang et al. (2020)","plainTextFormattedCitation":"(Yang et al., 2020)","previouslyFormattedCitation":"(Yang et al., 2020)"},"properties":{"noteIndex":0},"schema":"https://github.com/citation-style-language/schema/raw/master/csl-citation.json"}</w:instrText>
      </w:r>
      <w:r>
        <w:fldChar w:fldCharType="separate"/>
      </w:r>
      <w:r w:rsidRPr="00456C2A">
        <w:rPr>
          <w:noProof/>
        </w:rPr>
        <w:t xml:space="preserve">Yang et al. </w:t>
      </w:r>
      <w:r>
        <w:rPr>
          <w:noProof/>
        </w:rPr>
        <w:t>(</w:t>
      </w:r>
      <w:r w:rsidRPr="00456C2A">
        <w:rPr>
          <w:noProof/>
        </w:rPr>
        <w:t>2020)</w:t>
      </w:r>
      <w:r>
        <w:fldChar w:fldCharType="end"/>
      </w:r>
      <w:r>
        <w:t xml:space="preserve"> to purify Ni from seawater and used NOBIAS-PA1 resin with an ammonium acetate solution (pH 6±0.2). This method effectively removed (99%) of the Ca, Na, Mg, and S in their samples and had a Ni recovery of &gt;99%. Our tests had similar findings, with a Ca/Ni of ~0.4 and Ni recovery of &gt;98%. Only 10 mL of loading solution was required, so significant Ni contamination from reagents and the need for large sample preparation vessels were no longer of concerns. This method appears </w:t>
      </w:r>
      <w:r>
        <w:lastRenderedPageBreak/>
        <w:t xml:space="preserve">the most appropriate to perform a bulk separation of Ni from Ca and is the first step in the purification procedure developed here. </w:t>
      </w:r>
    </w:p>
    <w:p w14:paraId="30764D50" w14:textId="77777777" w:rsidR="005A35E8" w:rsidRDefault="005A35E8" w:rsidP="00CF6113">
      <w:pPr>
        <w:ind w:firstLine="720"/>
        <w:jc w:val="both"/>
      </w:pPr>
      <w:r>
        <w:t xml:space="preserve">The next challenge was to remove interfering transition metals such as Zn, </w:t>
      </w:r>
      <w:proofErr w:type="spellStart"/>
      <w:r>
        <w:t>Ti</w:t>
      </w:r>
      <w:proofErr w:type="spellEnd"/>
      <w:r>
        <w:t xml:space="preserve">, Mn, and Fe. For these tests, a trace metal solution containing the anticipated trace metal composition of the Bahama carbonate samples and the post-Ca cleanup Ca concentration was passed through the test method. The method described above and developed by </w:t>
      </w:r>
      <w:r>
        <w:fldChar w:fldCharType="begin" w:fldLock="1"/>
      </w:r>
      <w:r>
        <w:instrText>ADDIN CSL_CITATION {"citationItems":[{"id":"ITEM-1","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1","issue":"1","issued":{"date-parts":[["2012","1"]]},"page":"137-145","title":"Determination of mass-dependent variations in nickel isotope compositions using double spiking and MC-ICPMS","type":"paper-conference","volume":"27"},"uris":["http://www.mendeley.com/documents/?uuid=64bde472-9d3b-33db-942d-918311d0c565"]},{"id":"ITEM-2","itemData":{"DOI":"10.1016/S0003-2670(00)83468-6","ISSN":"00032670","abstract":"Comparative cation-exchange distribution coefficients of ammines and aquo complexes of Cu(II), Ni(II), Cd, Zn, Ag, Co(II)/(III), Hg(II), Pd(II), Au(III) and Pt(II) were determined in 0.1, 0.2, 0.5 and 1.0 M ammonium nitrate solution. The values for mercury(II) in ammonium chloride and of the ammine of copper(II) in ammonium citrate and ammonium sulphosalicylate solutions were also measured. The ion-exchange behaviour of the ammines is discussed and some possible separations are demonstrated by the experimental elution curves for the ion pairs Mg-Ni(II), Ca-Zn, Yb-Cd and Fe(III)-Cu(II). © 1990.","author":[{"dropping-particle":"","family":"Strelow","given":"F. W.E.","non-dropping-particle":"","parse-names":false,"suffix":""}],"container-title":"Analytica Chimica Acta","id":"ITEM-2","issued":{"date-parts":[["1990"]]},"title":"Distribution coefficients and cation-exchange behaviour of some ammines and aquo complexes of metallic elements in ammonium nitrate solution","type":"article-journal"},"uris":["http://www.mendeley.com/documents/?uuid=af380d9b-4caa-31b4-b0c6-d658bb208d87"]}],"mendeley":{"formattedCitation":"(Gall et al., 2012; Strelow, 1990)","manualFormatting":"Gall et al. (2012) and Strelow, (1990)","plainTextFormattedCitation":"(Gall et al., 2012; Strelow, 1990)","previouslyFormattedCitation":"(Gall et al., 2012; Strelow, 1990)"},"properties":{"noteIndex":0},"schema":"https://github.com/citation-style-language/schema/raw/master/csl-citation.json"}</w:instrText>
      </w:r>
      <w:r>
        <w:fldChar w:fldCharType="separate"/>
      </w:r>
      <w:r w:rsidRPr="00562A9A">
        <w:rPr>
          <w:noProof/>
        </w:rPr>
        <w:t>Gall et al.</w:t>
      </w:r>
      <w:r>
        <w:rPr>
          <w:noProof/>
        </w:rPr>
        <w:t xml:space="preserve"> (</w:t>
      </w:r>
      <w:r w:rsidRPr="00562A9A">
        <w:rPr>
          <w:noProof/>
        </w:rPr>
        <w:t>2012</w:t>
      </w:r>
      <w:r>
        <w:rPr>
          <w:noProof/>
        </w:rPr>
        <w:t>) and</w:t>
      </w:r>
      <w:r w:rsidRPr="00562A9A">
        <w:rPr>
          <w:noProof/>
        </w:rPr>
        <w:t xml:space="preserve"> Strelow, </w:t>
      </w:r>
      <w:r>
        <w:rPr>
          <w:noProof/>
        </w:rPr>
        <w:t>(</w:t>
      </w:r>
      <w:r w:rsidRPr="00562A9A">
        <w:rPr>
          <w:noProof/>
        </w:rPr>
        <w:t>1990)</w:t>
      </w:r>
      <w:r>
        <w:fldChar w:fldCharType="end"/>
      </w:r>
      <w:r>
        <w:t xml:space="preserve"> effectively removed </w:t>
      </w:r>
      <w:proofErr w:type="spellStart"/>
      <w:r>
        <w:t>Ti</w:t>
      </w:r>
      <w:proofErr w:type="spellEnd"/>
      <w:r>
        <w:t xml:space="preserve">, V, Fe, and leftover Ca and the Ni recovery was 95%. With most of the Ca removed at this step, no precipitates were observed in a 3 mL loading solution. For these reasons, this method is used as the transition metal removal step in the purification procedure developed here. </w:t>
      </w:r>
    </w:p>
    <w:p w14:paraId="4580D273" w14:textId="77777777" w:rsidR="005A35E8" w:rsidRDefault="005A35E8" w:rsidP="00CF6113">
      <w:pPr>
        <w:ind w:firstLine="720"/>
        <w:jc w:val="both"/>
      </w:pPr>
      <w:r>
        <w:t xml:space="preserve">Finally, we performed a finishing cleanup step which removed Zn, </w:t>
      </w:r>
      <w:proofErr w:type="gramStart"/>
      <w:r>
        <w:t>Cu</w:t>
      </w:r>
      <w:proofErr w:type="gramEnd"/>
      <w:r>
        <w:t xml:space="preserve"> and residual Fe. We used a common column for Ni-Fe separation which uses AG1-X8 anion resin and (&gt;6M) hydrochloric acid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2","issue":"1","issued":{"date-parts":[["2012","1"]]},"page":"137-145","title":"Determination of mass-dependent variations in nickel isotope compositions using double spiking and MC-ICPMS","type":"paper-conference","volume":"27"},"uris":["http://www.mendeley.com/documents/?uuid=64bde472-9d3b-33db-942d-918311d0c565"]}],"mendeley":{"formattedCitation":"(Gall et al., 2012; Wasylenki et al., 2015)","plainTextFormattedCitation":"(Gall et al., 2012; Wasylenki et al., 2015)","previouslyFormattedCitation":"(Gall et al., 2012; Wasylenki et al., 2015)"},"properties":{"noteIndex":0},"schema":"https://github.com/citation-style-language/schema/raw/master/csl-citation.json"}</w:instrText>
      </w:r>
      <w:r>
        <w:fldChar w:fldCharType="separate"/>
      </w:r>
      <w:r w:rsidRPr="00C84F54">
        <w:rPr>
          <w:noProof/>
        </w:rPr>
        <w:t>(Gall et al., 2012; Wasylenki et al., 2015)</w:t>
      </w:r>
      <w:r>
        <w:fldChar w:fldCharType="end"/>
      </w:r>
      <w:r>
        <w:t xml:space="preserve">. Iron, Cu and Zn form negatively charged chloride complexes which sorb to the resin, while Ni elutes </w:t>
      </w:r>
      <w:r>
        <w:fldChar w:fldCharType="begin" w:fldLock="1"/>
      </w:r>
      <w:r>
        <w:instrText>ADDIN CSL_CITATION {"citationItems":[{"id":"ITEM-1","itemData":{"DOI":"10.1021/ja01102a054","ISSN":"15205126","abstract":"The anion exchange behavior of the divalent transition elements manganese to zinc was studied in hydrochloric acid solutions. The adsorbabilities of the elements differ sufficiently as a function of hydrochloric acid concentration to permit their separation. The hydrochloric acid concentrations where noticeable adsorption occurs increase in the order Zn, Cu, Co, Fe and Mn with no noticeable adsorption for Ni, even in concentrated hydrochloric acid. It appears that the stability of the negatively charged chloride complexes of these divalent elements decreases in this order. © 1953, American Chemical Society. All rights reserved.","author":[{"dropping-particle":"","family":"Kraus","given":"Kurt A.","non-dropping-particle":"","parse-names":false,"suffix":""},{"dropping-particle":"","family":"Moore","given":"George E.","non-dropping-particle":"","parse-names":false,"suffix":""}],"container-title":"Journal of the American Chemical Society","id":"ITEM-1","issue":"6","issued":{"date-parts":[["1953"]]},"page":"1460-1462","title":"Anion Exchange Studies. VI.1,2 The Divalent Transition Elements Manganese to Zinc in Hydrochloric Acid","type":"article-journal","volume":"75"},"uris":["http://www.mendeley.com/documents/?uuid=0ab13c8b-aeeb-4df1-bc7c-d19d148b6ab1"]}],"mendeley":{"formattedCitation":"(Kraus and Moore, 1953)","plainTextFormattedCitation":"(Kraus and Moore, 1953)","previouslyFormattedCitation":"(Kraus and Moore, 1953)"},"properties":{"noteIndex":0},"schema":"https://github.com/citation-style-language/schema/raw/master/csl-citation.json"}</w:instrText>
      </w:r>
      <w:r>
        <w:fldChar w:fldCharType="separate"/>
      </w:r>
      <w:r w:rsidRPr="00C568D8">
        <w:rPr>
          <w:noProof/>
        </w:rPr>
        <w:t>(Kraus and Moore, 1953)</w:t>
      </w:r>
      <w:r>
        <w:fldChar w:fldCharType="end"/>
      </w:r>
      <w:r>
        <w:t>. This effectively removes Fe, Zn, and Cu from Ni. Because of the simplicity of the column and its short duration (&lt;15min to elute), it can be easily repeated if needed. The combination of these three columns effectively purifies Ni from a carbonate matrix and individual columns can be easily repeated if necessary to achieve adequate purification (see table XXX for full method).</w:t>
      </w:r>
    </w:p>
    <w:p w14:paraId="7A165E31" w14:textId="77777777" w:rsidR="005A35E8" w:rsidRDefault="005A35E8" w:rsidP="00CF6113">
      <w:pPr>
        <w:pStyle w:val="Heading3"/>
      </w:pPr>
      <w:r>
        <w:t>Sample preparation and analysis</w:t>
      </w:r>
    </w:p>
    <w:p w14:paraId="47286487" w14:textId="3FC9B513" w:rsidR="005A35E8" w:rsidRDefault="005A35E8" w:rsidP="005A35E8">
      <w:pPr>
        <w:ind w:firstLine="720"/>
        <w:jc w:val="both"/>
      </w:pPr>
      <w:r>
        <w:t>Approximately 0.1 to 1g of each sample was dissolved in ca. 40 mL of 1M HNO3 and allowed to react at room temperature, uncapped overnight</w:t>
      </w:r>
      <w:r w:rsidR="00422D60">
        <w:t xml:space="preserve"> (similar to </w:t>
      </w:r>
      <w:r w:rsidR="00422D60">
        <w:fldChar w:fldCharType="begin" w:fldLock="1"/>
      </w:r>
      <w:r w:rsidR="007502DC">
        <w:instrText>ADDIN CSL_CITATION {"citationItems":[{"id":"ITEM-1","itemData":{"DOI":"10.1016/j.gca.2018.06.026","ISSN":"00167037","abstract":"Uranium isotope variations (δ238U) recorded in sedimentary carbonate rocks are a promising new proxy for the extent of oceanic anoxia through geological time. However, the effects of diagenetic alteration on the U isotopic composition in carbonate sediments, which are crucial to understand the accurate reconstruction of marine δ238U, are currently poorly constrained. Here we examine the effects of the aragonite-to-calcite transition in the Pleistocene Key Largo Limestone of South Florida, and assess the effects of vadose meteoric, phreatic meteoric, and phreatic marine diagenesis on U isotope fractionation in carbonate sediments from the Bahamas Transect, including the well-studied Clino, Unda, and ODP Site 1006 drill cores. Our results suggest that early diagenetic processes in Bahamas carbonate sediments fractionate U isotopes by an average of 0.27 ± 0.14‰ (1 SD) heavier than contemporaneous seawater. Downcore variations of δ238U in slope and basin sediments display little, if any, correlation with U concentration and common geochemical indicators of diagenesis (δ13C, δ18O, Mn/Sr, Mg/Ca, Sr/Ca), enrichments of redox-sensitive elements, or rare earth elements anomalies. We propose two possible mechanisms to interpret the positive change in the δ238U during carbonate diagenesis: authigenic enrichment of isotopically positive U(IV) in carbonates and preferential incorporation of isotopically positive aqueous U(VI) species into carbonates. These processes likely operate during early (syndepositional) diagenesis on the banktop. Further diagenesis during deeper burial is limited by the low solubility of U(IV) under reducing pore water conditions. The early diagenetic behavior of U isotopes in Bahamas carbonate sediments is likely broadly representative of carbonate diagenesis in the geological past. We suggest that the mean diagenetic offset determined in this study be applied when reconstructing seawater δ238U from ancient carbonates. Furthermore, early diagenesis induces significant statistical variability in sediment δ238U values, pointing to the need for large, high resolution data sets in order to average out stochastic variations in individual bulk sediment samples.","author":[{"dropping-particle":"","family":"Chen","given":"Xinming","non-dropping-particle":"","parse-names":false,"suffix":""},{"dropping-particle":"","family":"Romaniello","given":"Stephen J.","non-dropping-particle":"","parse-names":false,"suffix":""},{"dropping-particle":"","family":"Herrmann","given":"Achim D.","non-dropping-particle":"","parse-names":false,"suffix":""},{"dropping-particle":"","family":"Hardisty","given":"Dalton","non-dropping-particle":"","parse-names":false,"suffix":""},{"dropping-particle":"","family":"Gill","given":"Benjamin C.","non-dropping-particle":"","parse-names":false,"suffix":""},{"dropping-particle":"","family":"Anbar","given":"Ariel D.","non-dropping-particle":"","parse-names":false,"suffix":""}],"container-title":"Geochimica et Cosmochimica Acta","id":"ITEM-1","issued":{"date-parts":[["2018"]]},"page":"294-311","publisher":"Elsevier Ltd","title":"Diagenetic effects on uranium isotope fractionation in carbonate sediments from the Bahamas","type":"article-journal","volume":"237"},"uris":["http://www.mendeley.com/documents/?uuid=9f7f5c59-dd67-415f-ab1f-833db6b5fb6c"]}],"mendeley":{"formattedCitation":"(Chen et al., 2018)","manualFormatting":"Chen et al. (2018)","plainTextFormattedCitation":"(Chen et al., 2018)","previouslyFormattedCitation":"(Chen et al., 2018)"},"properties":{"noteIndex":0},"schema":"https://github.com/citation-style-language/schema/raw/master/csl-citation.json"}</w:instrText>
      </w:r>
      <w:r w:rsidR="00422D60">
        <w:fldChar w:fldCharType="separate"/>
      </w:r>
      <w:r w:rsidR="00422D60" w:rsidRPr="00422D60">
        <w:rPr>
          <w:noProof/>
        </w:rPr>
        <w:t xml:space="preserve">Chen et al. </w:t>
      </w:r>
      <w:r w:rsidR="00422D60">
        <w:rPr>
          <w:noProof/>
        </w:rPr>
        <w:t>(</w:t>
      </w:r>
      <w:r w:rsidR="00422D60" w:rsidRPr="00422D60">
        <w:rPr>
          <w:noProof/>
        </w:rPr>
        <w:t>2018)</w:t>
      </w:r>
      <w:r w:rsidR="00422D60">
        <w:fldChar w:fldCharType="end"/>
      </w:r>
      <w:r w:rsidR="00422D60">
        <w:t>)</w:t>
      </w:r>
      <w:r>
        <w:t>. Additional acid was adding to ensure the complete reaction of carbonate. Samples were dried down and brought back up in 0.2 M HNO3. Residual undissolved material was then removed by centrifugation (</w:t>
      </w:r>
      <w:commentRangeStart w:id="92"/>
      <w:r>
        <w:t>X RPM for Y min</w:t>
      </w:r>
      <w:commentRangeEnd w:id="92"/>
      <w:r w:rsidR="00FA657A">
        <w:rPr>
          <w:rStyle w:val="CommentReference"/>
        </w:rPr>
        <w:commentReference w:id="92"/>
      </w:r>
      <w:r>
        <w:t xml:space="preserve">) and decanting the solution. The samples were stored in 15-30 mL Teflon vials and </w:t>
      </w:r>
      <w:proofErr w:type="spellStart"/>
      <w:r>
        <w:t>parafilmed</w:t>
      </w:r>
      <w:proofErr w:type="spellEnd"/>
      <w:r>
        <w:t xml:space="preserve"> until sample aliquoting.</w:t>
      </w:r>
    </w:p>
    <w:p w14:paraId="73A56A14" w14:textId="77777777" w:rsidR="005A35E8" w:rsidRDefault="005A35E8" w:rsidP="005A35E8">
      <w:pPr>
        <w:ind w:firstLine="720"/>
        <w:jc w:val="both"/>
      </w:pPr>
      <w:r>
        <w:t>To obtain concentration data for appropriate spiking, samples were diluted to obtain a Ca concentration of 100-200 ppm for concentration analysis using an Agilent 7900 quadrupole inductively coupled plasma mass spectrometer (ICP-MS). Nickel isotopes 60 and 58 were measured using He-mode to reduce isobaric interferences (</w:t>
      </w:r>
      <w:r w:rsidRPr="0029472B">
        <w:rPr>
          <w:i/>
          <w:iCs/>
        </w:rPr>
        <w:t>e.g.,</w:t>
      </w:r>
      <w:r>
        <w:t xml:space="preserve"> </w:t>
      </w:r>
      <w:proofErr w:type="spellStart"/>
      <w:r>
        <w:t>CaO</w:t>
      </w:r>
      <w:proofErr w:type="spellEnd"/>
      <w:r>
        <w:t xml:space="preserve">, others, check out interference printout in office). At least three calibrating standards were used for each run. A multi-element internal standard was used to account for beam intensity fluctuations during measurement. Doubly charged ions and oxide formation were monitored using </w:t>
      </w:r>
      <w:commentRangeStart w:id="93"/>
      <w:r>
        <w:t>X</w:t>
      </w:r>
      <w:commentRangeEnd w:id="93"/>
      <w:r>
        <w:rPr>
          <w:rStyle w:val="CommentReference"/>
        </w:rPr>
        <w:commentReference w:id="93"/>
      </w:r>
      <w:r>
        <w:t xml:space="preserve"> and Ce/</w:t>
      </w:r>
      <w:proofErr w:type="spellStart"/>
      <w:r>
        <w:t>CeO</w:t>
      </w:r>
      <w:proofErr w:type="spellEnd"/>
      <w:r>
        <w:t xml:space="preserve">, respectively which were always kept below 2.5%. Beam suppression was monitored by checking the percent recovery for the internal standard elements and was always within a range of 80-120% of the original blank solution measurement. </w:t>
      </w:r>
    </w:p>
    <w:p w14:paraId="2BE375B5" w14:textId="243667DC" w:rsidR="005A35E8" w:rsidRDefault="005A35E8" w:rsidP="005A35E8">
      <w:pPr>
        <w:ind w:firstLine="720"/>
        <w:jc w:val="both"/>
      </w:pPr>
      <w:r>
        <w:t xml:space="preserve">Approximately 75 to 360 ng of Ni from each sample was aliquoted and spiked with a Ni 61-62 double spike prepared by the SESAME Lab at Indiana University (cite papers who have used this spike before and maybe add a table of the spike composition?) in a 36:64 sample-to-spike ratio, to the best of our ability. The optimal sample-spike ratio was determined using the double-spike toolbox </w:t>
      </w:r>
      <w:r>
        <w:fldChar w:fldCharType="begin" w:fldLock="1"/>
      </w:r>
      <w:r>
        <w:instrText>ADDIN CSL_CITATION {"citationItems":[{"id":"ITEM-1","itemData":{"DOI":"10.1016/j.chemgeo.2009.05.010","ISSN":"00092541","abstract":"The double spike technique is a well established method for correcting for instrumental mass fractionation in mass spectrometry. The precision of the technique is controlled by the choices of double spike composition and the proportions in which the double spike and sample are mixed. To make these choices easier, we provide software (\"the double spike toolbox\") for calculating optimal double spikes, which are chosen purely on the basis of minimising error propagation. In addition, we provide \"cocktail lists\" of optimal double spikes for all 33 elements that have 4 or more naturally occurring isotopes, using some sensible default parameters. As examples, we discuss the application of the software to Fe, Pb, and Ca isotopes. © 2009 Elsevier B.V. All rights reserved.","author":[{"dropping-particle":"","family":"Rudge","given":"John F.","non-dropping-particle":"","parse-names":false,"suffix":""},{"dropping-particle":"","family":"Reynolds","given":"Ben C.","non-dropping-particle":"","parse-names":false,"suffix":""},{"dropping-particle":"","family":"Bourdon","given":"Bernard","non-dropping-particle":"","parse-names":false,"suffix":""}],"container-title":"Chemical Geology","id":"ITEM-1","issue":"3-4","issued":{"date-parts":[["2009","7","30"]]},"page":"420-431","title":"The double spike toolbox","type":"article-journal","volume":"265"},"uris":["http://www.mendeley.com/documents/?uuid=7b3444b0-b4a8-3f11-a7d5-8aa2f75429f0"]}],"mendeley":{"formattedCitation":"(Rudge et al., 2009)","plainTextFormattedCitation":"(Rudge et al., 2009)","previouslyFormattedCitation":"(Rudge et al., 2009)"},"properties":{"noteIndex":0},"schema":"https://github.com/citation-style-language/schema/raw/master/csl-citation.json"}</w:instrText>
      </w:r>
      <w:r>
        <w:fldChar w:fldCharType="separate"/>
      </w:r>
      <w:r w:rsidRPr="0056649F">
        <w:rPr>
          <w:noProof/>
        </w:rPr>
        <w:t>(Rudge et al., 2009)</w:t>
      </w:r>
      <w:r>
        <w:fldChar w:fldCharType="end"/>
      </w:r>
      <w:r>
        <w:t xml:space="preserve"> given the double spike. Samples were then fluxed overnight at </w:t>
      </w:r>
      <w:r>
        <w:lastRenderedPageBreak/>
        <w:t xml:space="preserve">120℃. Subsequently, they were then put through the ion chromatography protocol developed here, described above and in table X. After the chemical separation, samples were analyzed for Ca, Mg, Fe, Mn, and Zn to ensure proper purification and repurified through columns as needed. Nickel recoveries ranged from 70 to 105%, except for a few outliers. The values exceeding 100% may be due to uncertainty in the ICP-MS measurement (RSD ~3-5%). </w:t>
      </w:r>
    </w:p>
    <w:p w14:paraId="50275EB8" w14:textId="77777777" w:rsidR="005A35E8" w:rsidRDefault="005A35E8" w:rsidP="005A35E8">
      <w:pPr>
        <w:ind w:firstLine="720"/>
        <w:jc w:val="both"/>
      </w:pPr>
      <w:r>
        <w:t xml:space="preserve">Nickel isotope </w:t>
      </w:r>
      <w:r w:rsidRPr="00A56C0A">
        <w:t xml:space="preserve">analysis was performed on a </w:t>
      </w:r>
      <w:proofErr w:type="spellStart"/>
      <w:r w:rsidRPr="00A56C0A">
        <w:t>ThermoScientific</w:t>
      </w:r>
      <w:proofErr w:type="spellEnd"/>
      <w:r w:rsidRPr="00A56C0A">
        <w:t xml:space="preserve"> Neptune Plus MC-ICP-MS in combination with an apex omega coupled to an ESI introduction system (Sc-μ DX) at Lawrence Livermore National Laboratory</w:t>
      </w:r>
      <w:r>
        <w:t xml:space="preserve"> (LLNL). We measured voltages for Fe, Ni, and Cu on masses 57, 58, 60, </w:t>
      </w:r>
      <w:r w:rsidRPr="00A56C0A">
        <w:t xml:space="preserve">61, 62, and 63. </w:t>
      </w:r>
      <w:r>
        <w:t xml:space="preserve">Voltages were measured on the lower end of the mass range to avoid Ca and </w:t>
      </w:r>
      <w:proofErr w:type="spellStart"/>
      <w:r>
        <w:t>Ar</w:t>
      </w:r>
      <w:proofErr w:type="spellEnd"/>
      <w:r>
        <w:t xml:space="preserve"> oxides interreferences on </w:t>
      </w:r>
      <w:r w:rsidRPr="00F56953">
        <w:rPr>
          <w:vertAlign w:val="superscript"/>
        </w:rPr>
        <w:t>57</w:t>
      </w:r>
      <w:r>
        <w:t>Fe (</w:t>
      </w:r>
      <w:r w:rsidRPr="00F56953">
        <w:rPr>
          <w:i/>
          <w:iCs/>
        </w:rPr>
        <w:t>e.g.,</w:t>
      </w:r>
      <w:r>
        <w:t xml:space="preserve"> </w:t>
      </w:r>
      <w:r w:rsidRPr="00F56953">
        <w:rPr>
          <w:vertAlign w:val="superscript"/>
        </w:rPr>
        <w:t>40</w:t>
      </w:r>
      <w:r w:rsidRPr="00F56953">
        <w:t>Ar</w:t>
      </w:r>
      <w:r w:rsidRPr="00F56953">
        <w:rPr>
          <w:vertAlign w:val="superscript"/>
        </w:rPr>
        <w:t>16</w:t>
      </w:r>
      <w:r w:rsidRPr="00F56953">
        <w:t>OH</w:t>
      </w:r>
      <w:r>
        <w:t xml:space="preserve">, </w:t>
      </w:r>
      <w:r w:rsidRPr="00F56953">
        <w:rPr>
          <w:vertAlign w:val="superscript"/>
        </w:rPr>
        <w:t>40</w:t>
      </w:r>
      <w:r w:rsidRPr="00F56953">
        <w:t>Ar</w:t>
      </w:r>
      <w:r w:rsidRPr="00F56953">
        <w:rPr>
          <w:vertAlign w:val="superscript"/>
        </w:rPr>
        <w:t>17</w:t>
      </w:r>
      <w:r w:rsidRPr="00F56953">
        <w:t>O)</w:t>
      </w:r>
      <w:r>
        <w:t xml:space="preserve">, </w:t>
      </w:r>
      <w:r w:rsidRPr="00F56953">
        <w:rPr>
          <w:vertAlign w:val="superscript"/>
        </w:rPr>
        <w:t>58</w:t>
      </w:r>
      <w:r>
        <w:t xml:space="preserve">Ni (e.g., </w:t>
      </w:r>
      <w:r>
        <w:rPr>
          <w:vertAlign w:val="superscript"/>
        </w:rPr>
        <w:t>40</w:t>
      </w:r>
      <w:r>
        <w:t>Ca</w:t>
      </w:r>
      <w:r>
        <w:rPr>
          <w:vertAlign w:val="superscript"/>
        </w:rPr>
        <w:t>18</w:t>
      </w:r>
      <w:r>
        <w:t xml:space="preserve">O, </w:t>
      </w:r>
      <w:r>
        <w:rPr>
          <w:vertAlign w:val="superscript"/>
        </w:rPr>
        <w:t>42</w:t>
      </w:r>
      <w:r>
        <w:t>Ca</w:t>
      </w:r>
      <w:r>
        <w:rPr>
          <w:vertAlign w:val="superscript"/>
        </w:rPr>
        <w:t>16</w:t>
      </w:r>
      <w:r>
        <w:t xml:space="preserve">O, </w:t>
      </w:r>
      <w:r>
        <w:rPr>
          <w:vertAlign w:val="superscript"/>
        </w:rPr>
        <w:t>40</w:t>
      </w:r>
      <w:r>
        <w:t>Ar</w:t>
      </w:r>
      <w:r>
        <w:rPr>
          <w:vertAlign w:val="superscript"/>
        </w:rPr>
        <w:t>18</w:t>
      </w:r>
      <w:r>
        <w:t xml:space="preserve">O, </w:t>
      </w:r>
      <w:r>
        <w:rPr>
          <w:vertAlign w:val="superscript"/>
        </w:rPr>
        <w:t>40</w:t>
      </w:r>
      <w:r>
        <w:t>Ar</w:t>
      </w:r>
      <w:r>
        <w:rPr>
          <w:vertAlign w:val="superscript"/>
        </w:rPr>
        <w:t>17</w:t>
      </w:r>
      <w:r>
        <w:t>O</w:t>
      </w:r>
      <w:r>
        <w:rPr>
          <w:vertAlign w:val="superscript"/>
        </w:rPr>
        <w:t>1</w:t>
      </w:r>
      <w:r>
        <w:t xml:space="preserve">H) and </w:t>
      </w:r>
      <w:r w:rsidRPr="00F56953">
        <w:rPr>
          <w:vertAlign w:val="superscript"/>
        </w:rPr>
        <w:t>60</w:t>
      </w:r>
      <w:r>
        <w:t>Ni (</w:t>
      </w:r>
      <w:r w:rsidRPr="0045749E">
        <w:rPr>
          <w:i/>
          <w:iCs/>
        </w:rPr>
        <w:t>e.g.,</w:t>
      </w:r>
      <w:r>
        <w:t xml:space="preserve"> </w:t>
      </w:r>
      <w:r>
        <w:rPr>
          <w:vertAlign w:val="superscript"/>
        </w:rPr>
        <w:t>44</w:t>
      </w:r>
      <w:r>
        <w:t>Ca</w:t>
      </w:r>
      <w:r>
        <w:rPr>
          <w:vertAlign w:val="superscript"/>
        </w:rPr>
        <w:t>16</w:t>
      </w:r>
      <w:r>
        <w:t xml:space="preserve">O, </w:t>
      </w:r>
      <w:r>
        <w:rPr>
          <w:vertAlign w:val="superscript"/>
        </w:rPr>
        <w:t>43</w:t>
      </w:r>
      <w:r>
        <w:t>Ca</w:t>
      </w:r>
      <w:r>
        <w:rPr>
          <w:vertAlign w:val="superscript"/>
        </w:rPr>
        <w:t>16</w:t>
      </w:r>
      <w:r>
        <w:t>O</w:t>
      </w:r>
      <w:r>
        <w:rPr>
          <w:vertAlign w:val="superscript"/>
        </w:rPr>
        <w:t>1</w:t>
      </w:r>
      <w:r>
        <w:t>H). In addition, tuning was performed specifically to minimize oxide formation which was monitored using Ce/</w:t>
      </w:r>
      <w:proofErr w:type="spellStart"/>
      <w:r>
        <w:t>CeO</w:t>
      </w:r>
      <w:proofErr w:type="spellEnd"/>
      <w:r>
        <w:t xml:space="preserve"> and always kept below </w:t>
      </w:r>
      <w:commentRangeStart w:id="94"/>
      <w:r>
        <w:t>1</w:t>
      </w:r>
      <w:commentRangeEnd w:id="94"/>
      <w:r>
        <w:rPr>
          <w:rStyle w:val="CommentReference"/>
        </w:rPr>
        <w:commentReference w:id="94"/>
      </w:r>
      <w:r>
        <w:t>%.</w:t>
      </w:r>
    </w:p>
    <w:p w14:paraId="11699B01" w14:textId="5105B3A4" w:rsidR="005A35E8" w:rsidRDefault="005A35E8" w:rsidP="005A35E8">
      <w:pPr>
        <w:ind w:firstLine="720"/>
        <w:jc w:val="both"/>
      </w:pPr>
      <w:r w:rsidRPr="00A56C0A">
        <w:t xml:space="preserve">All samples and bracketing standards were run at a Ni concentration of 250 ppb </w:t>
      </w:r>
      <w:r>
        <w:t xml:space="preserve">with an uptake rate of 50 </w:t>
      </w:r>
      <w:proofErr w:type="spellStart"/>
      <w:r>
        <w:t>μL</w:t>
      </w:r>
      <w:proofErr w:type="spellEnd"/>
      <w:r>
        <w:t xml:space="preserve">/min </w:t>
      </w:r>
      <w:r w:rsidRPr="00A56C0A">
        <w:t xml:space="preserve">using a </w:t>
      </w:r>
      <w:r>
        <w:t>j</w:t>
      </w:r>
      <w:r w:rsidRPr="00A56C0A">
        <w:t>et sampler cone and X-skimmer cone in high resolution mode which resulted in a</w:t>
      </w:r>
      <w:r>
        <w:t xml:space="preserve"> </w:t>
      </w:r>
      <w:r w:rsidRPr="00A56C0A">
        <w:t>58Ni beam of ~2V.</w:t>
      </w:r>
      <w:r>
        <w:t xml:space="preserve"> Each sample analysis was bracketed by a blank acid measurement, for later background subtraction, and a bracketing standard spiked with same double spike and in the same proportion as the samples. Instrumental mass bias correction was performed using the double-spike correction as described in </w:t>
      </w:r>
      <w:r>
        <w:fldChar w:fldCharType="begin" w:fldLock="1"/>
      </w:r>
      <w:r w:rsidR="006A6D1F">
        <w:instrText>ADDIN CSL_CITATION {"citationItems":[{"id":"ITEM-1","itemData":{"DOI":"10.1016/j.chemgeo.2009.05.010","ISSN":"00092541","abstract":"The double spike technique is a well established method for correcting for instrumental mass fractionation in mass spectrometry. The precision of the technique is controlled by the choices of double spike composition and the proportions in which the double spike and sample are mixed. To make these choices easier, we provide software (\"the double spike toolbox\") for calculating optimal double spikes, which are chosen purely on the basis of minimising error propagation. In addition, we provide \"cocktail lists\" of optimal double spikes for all 33 elements that have 4 or more naturally occurring isotopes, using some sensible default parameters. As examples, we discuss the application of the software to Fe, Pb, and Ca isotopes. © 2009 Elsevier B.V. All rights reserved.","author":[{"dropping-particle":"","family":"Rudge","given":"John F.","non-dropping-particle":"","parse-names":false,"suffix":""},{"dropping-particle":"","family":"Reynolds","given":"Ben C.","non-dropping-particle":"","parse-names":false,"suffix":""},{"dropping-particle":"","family":"Bourdon","given":"Bernard","non-dropping-particle":"","parse-names":false,"suffix":""}],"container-title":"Chemical Geology","id":"ITEM-1","issue":"3-4","issued":{"date-parts":[["2009","7","30"]]},"page":"420-431","title":"The double spike toolbox","type":"article-journal","volume":"265"},"uris":["http://www.mendeley.com/documents/?uuid=7b3444b0-b4a8-3f11-a7d5-8aa2f75429f0"]},{"id":"ITEM-2","itemData":{"abstract":"[1] Abstract: Molybdenum isotopic compositions are precisely determined by MC-ICP-MS measurements using a Mo double spike. The double spike is added prior to chemical purification, so that laboratory and instrumental mass fractionations are separated from natural mass-dependent fractionation. Fractionation is determined on four Mo mass ratios, providing an internal consistency check. The external standard reproducibility is at 0.06 per mil on the 98 Mo/ 95 Mo ratio (2 standard deviation)). Using a normal microconcentric nebuliser with a cyclonic spray chamber, the minimum quantity of Mo is $1 mg for high-precision results. A hydrothermal molybdenite shows fractionation of À0.3 per mil on the 98 Mo/ 95 Mo ratio relative to our standard (Johnson Matthey, 1000 mg/mL (0.3%) ICP standard solution, lot 602332B). Fine-grained sediments show fractionation of 0.1 and À0.3 per mil on the 98 Mo/ 95 Mo ratio. The observed Mo isotope fractionation is small but resolvable with the presented high-resolution technique., 2001. Determination of molybdenum isotope fractionation by double-spike multicollector inductively coupled plasma mass spectrometry,","author":[{"dropping-particle":"","family":"Siebert","given":"Christopher","non-dropping-particle":"","parse-names":false,"suffix":""},{"dropping-particle":"","family":"Ègler","given":"Thomas F Na","non-dropping-particle":"","parse-names":false,"suffix":""},{"dropping-particle":"","family":"Kramers","given":"Jan D","non-dropping-particle":"","parse-names":false,"suffix":""},{"dropping-particle":"","family":"Siebert","given":"C","non-dropping-particle":"","parse-names":false,"suffix":""},{"dropping-particle":"","family":"Ègler","given":"T F Na","non-dropping-particle":"","parse-names":false,"suffix":""},{"dropping-particle":"","family":"Kramers","given":"J D","non-dropping-particle":"","parse-names":false,"suffix":""}],"container-title":"Geochem. Geophys. Geosyst","id":"ITEM-2","issued":{"date-parts":[["2001"]]},"title":"Determination of molybdenum isotope fractionation by double-spike multicollector inductively coupled plasma mass spectrometry","type":"report","volume":"2"},"uris":["http://www.mendeley.com/documents/?uuid=97ab9b91-d54c-33d7-bd3f-06a771d6bae9"]}],"mendeley":{"formattedCitation":"(Rudge et al., 2009; Siebert et al., 2001)","manualFormatting":"Rudge et al. (2009) and Siebert et al. (2001)","plainTextFormattedCitation":"(Rudge et al., 2009; Siebert et al., 2001)","previouslyFormattedCitation":"(Rudge et al., 2009; Siebert et al., 2001)"},"properties":{"noteIndex":0},"schema":"https://github.com/citation-style-language/schema/raw/master/csl-citation.json"}</w:instrText>
      </w:r>
      <w:r>
        <w:fldChar w:fldCharType="separate"/>
      </w:r>
      <w:r w:rsidRPr="00A56C0A">
        <w:rPr>
          <w:noProof/>
        </w:rPr>
        <w:t xml:space="preserve">Rudge et al. </w:t>
      </w:r>
      <w:r>
        <w:rPr>
          <w:noProof/>
        </w:rPr>
        <w:t>(</w:t>
      </w:r>
      <w:r w:rsidRPr="00A56C0A">
        <w:rPr>
          <w:noProof/>
        </w:rPr>
        <w:t>2009</w:t>
      </w:r>
      <w:r>
        <w:rPr>
          <w:noProof/>
        </w:rPr>
        <w:t xml:space="preserve">) and </w:t>
      </w:r>
      <w:r w:rsidRPr="00A56C0A">
        <w:rPr>
          <w:noProof/>
        </w:rPr>
        <w:t xml:space="preserve">Siebert et al. </w:t>
      </w:r>
      <w:r>
        <w:rPr>
          <w:noProof/>
        </w:rPr>
        <w:t>(</w:t>
      </w:r>
      <w:r w:rsidRPr="00A56C0A">
        <w:rPr>
          <w:noProof/>
        </w:rPr>
        <w:t>2001)</w:t>
      </w:r>
      <w:r>
        <w:fldChar w:fldCharType="end"/>
      </w:r>
      <w:r>
        <w:t xml:space="preserve"> which resulted in analytically indistinguishable results. Samples were measured at least twice across multiple days and runs.</w:t>
      </w:r>
    </w:p>
    <w:p w14:paraId="1B6C26E5" w14:textId="77777777" w:rsidR="005A35E8" w:rsidRDefault="005A35E8" w:rsidP="005A35E8">
      <w:pPr>
        <w:jc w:val="both"/>
      </w:pPr>
      <w:r>
        <w:tab/>
        <w:t xml:space="preserve">We took several different approaches to monitor the quality of the data. Based on repeated measurements of double spiked NIST SRM 986 over the course of the entire analysis, the </w:t>
      </w:r>
      <w:proofErr w:type="gramStart"/>
      <w:r>
        <w:t>long term</w:t>
      </w:r>
      <w:proofErr w:type="gramEnd"/>
      <w:r>
        <w:t xml:space="preserve"> reproducibility of our analysis is δ</w:t>
      </w:r>
      <w:r>
        <w:rPr>
          <w:vertAlign w:val="superscript"/>
        </w:rPr>
        <w:t>60</w:t>
      </w:r>
      <w:r>
        <w:t>Ni=0.00±0.06‰, n=283. We also passed NIST SRM986 through the purification procedure and analyzed it along with samples. This yielded an average δ</w:t>
      </w:r>
      <w:r>
        <w:rPr>
          <w:vertAlign w:val="superscript"/>
        </w:rPr>
        <w:t>60</w:t>
      </w:r>
      <w:r>
        <w:t>Ni of 0.03±0.03‰, n=8. A secondary standard, Ni AAS</w:t>
      </w:r>
      <w:r>
        <w:rPr>
          <w:rStyle w:val="FootnoteReference"/>
        </w:rPr>
        <w:footnoteReference w:id="3"/>
      </w:r>
      <w:r>
        <w:t xml:space="preserve">, was also measured along with samples to monitor the </w:t>
      </w:r>
      <w:proofErr w:type="gramStart"/>
      <w:r>
        <w:t>day to day</w:t>
      </w:r>
      <w:proofErr w:type="gramEnd"/>
      <w:r>
        <w:t xml:space="preserve"> reproducibility and efficacy of the chemical purification procedure. Double spiked aliquots of Ni AAS, one which had gone through the purification protocol and one which had not, had analytically indistinguishable δ</w:t>
      </w:r>
      <w:r>
        <w:rPr>
          <w:vertAlign w:val="superscript"/>
        </w:rPr>
        <w:t>60</w:t>
      </w:r>
      <w:r>
        <w:t xml:space="preserve">Ni, -0.43±0.08‰, n=64 and -0.44±0.06‰, n=9, respectively. In addition, an aliquot of Ni AAS was doped with Ca, Mg, Fe, Mn, and Zn, passed through the purification </w:t>
      </w:r>
      <w:proofErr w:type="gramStart"/>
      <w:r>
        <w:t>protocol</w:t>
      </w:r>
      <w:proofErr w:type="gramEnd"/>
      <w:r>
        <w:t xml:space="preserve"> and measured along with samples, and, again, had an isotopic composition indistinguishable from the previously described aliquots (δ</w:t>
      </w:r>
      <w:r>
        <w:rPr>
          <w:vertAlign w:val="superscript"/>
        </w:rPr>
        <w:t>60</w:t>
      </w:r>
      <w:r>
        <w:t>Ni=-0.42±0.07‰, n=16). Finally, crosses of NIST SRM 986 and Ni AAS (3:1, 1:1, 1:3) were passed through chemistry and analyzed for Ni isotopic composition. The linear regression of the expected versus the measured δ</w:t>
      </w:r>
      <w:r>
        <w:rPr>
          <w:vertAlign w:val="superscript"/>
        </w:rPr>
        <w:t>60</w:t>
      </w:r>
      <w:r>
        <w:t>Ni for the crosses has a slope of 1.06 and an R</w:t>
      </w:r>
      <w:r>
        <w:rPr>
          <w:vertAlign w:val="superscript"/>
        </w:rPr>
        <w:t>2</w:t>
      </w:r>
      <w:r>
        <w:t xml:space="preserve"> of 0.89 (presented in graph Y and table X). </w:t>
      </w:r>
    </w:p>
    <w:p w14:paraId="1F1CD524" w14:textId="613B3149" w:rsidR="005A35E8" w:rsidRDefault="005A35E8" w:rsidP="005A35E8">
      <w:pPr>
        <w:jc w:val="both"/>
      </w:pPr>
      <w:r>
        <w:lastRenderedPageBreak/>
        <w:t>[mention the external data used here,</w:t>
      </w:r>
      <w:r w:rsidR="00F471D5">
        <w:t xml:space="preserve"> </w:t>
      </w:r>
      <w:proofErr w:type="spellStart"/>
      <w:r w:rsidR="00F471D5">
        <w:t>dO</w:t>
      </w:r>
      <w:proofErr w:type="spellEnd"/>
      <w:r w:rsidR="00F471D5">
        <w:t xml:space="preserve">, </w:t>
      </w:r>
      <w:proofErr w:type="spellStart"/>
      <w:r w:rsidR="00F471D5">
        <w:t>dC</w:t>
      </w:r>
      <w:proofErr w:type="spellEnd"/>
      <w:r w:rsidR="00F471D5">
        <w:t xml:space="preserve">, mineralogy, </w:t>
      </w:r>
      <w:r w:rsidR="00DC28C5">
        <w:t xml:space="preserve">TE </w:t>
      </w:r>
      <w:proofErr w:type="gramStart"/>
      <w:r w:rsidR="00DC28C5">
        <w:t xml:space="preserve">concentrations, </w:t>
      </w:r>
      <w:r>
        <w:t xml:space="preserve"> how</w:t>
      </w:r>
      <w:proofErr w:type="gramEnd"/>
      <w:r>
        <w:t xml:space="preserve"> it was collected and who collected it super briefly]</w:t>
      </w:r>
    </w:p>
    <w:p w14:paraId="57187AE9" w14:textId="32080F18" w:rsidR="00030758" w:rsidRDefault="00030758" w:rsidP="00FE7D63">
      <w:pPr>
        <w:pStyle w:val="Heading2"/>
      </w:pPr>
      <w:r>
        <w:t xml:space="preserve">Preliminary </w:t>
      </w:r>
      <w:r w:rsidRPr="005C5CF3">
        <w:t>Results</w:t>
      </w:r>
      <w:r>
        <w:t xml:space="preserve"> from Draft 1</w:t>
      </w:r>
    </w:p>
    <w:p w14:paraId="7A37E9E6" w14:textId="72E09A6B" w:rsidR="00FB2CFF" w:rsidRPr="00FB2CFF" w:rsidRDefault="00FB2CFF" w:rsidP="00DC28C5">
      <w:pPr>
        <w:pStyle w:val="Heading3"/>
      </w:pPr>
      <w:r>
        <w:t>Results</w:t>
      </w:r>
    </w:p>
    <w:p w14:paraId="61302ADD" w14:textId="77777777" w:rsidR="00030758" w:rsidRDefault="00030758" w:rsidP="00030758">
      <w:pPr>
        <w:ind w:firstLine="720"/>
        <w:jc w:val="both"/>
      </w:pPr>
      <w:r w:rsidRPr="005C5CF3">
        <w:t>A subset of the carbonates in possession were selected for analysis to direct more pointed future analysis. For the short cores, we selected 15 samples to analyze from three different, C1</w:t>
      </w:r>
      <w:r>
        <w:t>,</w:t>
      </w:r>
      <w:r w:rsidRPr="005C5CF3">
        <w:t xml:space="preserve"> C4 and C5.</w:t>
      </w:r>
      <w:r>
        <w:t xml:space="preserve"> </w:t>
      </w:r>
      <w:r w:rsidRPr="005C5CF3">
        <w:t>The cores</w:t>
      </w:r>
      <w:r>
        <w:t xml:space="preserve"> are </w:t>
      </w:r>
      <w:r w:rsidRPr="005C5CF3">
        <w:t>generally homogenous</w:t>
      </w:r>
      <w:r>
        <w:t xml:space="preserve"> within a site and exhibit</w:t>
      </w:r>
      <w:r w:rsidRPr="005C5CF3">
        <w:t xml:space="preserve"> no obvious trends downcore</w:t>
      </w:r>
      <w:r>
        <w:t xml:space="preserve"> </w:t>
      </w:r>
      <w:proofErr w:type="gramStart"/>
      <w:r>
        <w:t>with regard to</w:t>
      </w:r>
      <w:proofErr w:type="gramEnd"/>
      <w:r>
        <w:t xml:space="preserve"> </w:t>
      </w:r>
      <w:r w:rsidRPr="005C5CF3">
        <w:t>δ</w:t>
      </w:r>
      <w:r w:rsidRPr="005C5CF3">
        <w:rPr>
          <w:vertAlign w:val="superscript"/>
        </w:rPr>
        <w:t>60</w:t>
      </w:r>
      <w:r w:rsidRPr="005C5CF3">
        <w:t>Ni</w:t>
      </w:r>
      <w:r>
        <w:t xml:space="preserve"> or [Ni]</w:t>
      </w:r>
      <w:r w:rsidRPr="005C5CF3">
        <w:t>. The</w:t>
      </w:r>
      <w:r>
        <w:t xml:space="preserve"> </w:t>
      </w:r>
      <w:r w:rsidRPr="005C5CF3">
        <w:t>δ</w:t>
      </w:r>
      <w:r w:rsidRPr="005C5CF3">
        <w:rPr>
          <w:vertAlign w:val="superscript"/>
        </w:rPr>
        <w:t>60</w:t>
      </w:r>
      <w:r w:rsidRPr="005C5CF3">
        <w:t xml:space="preserve">Ni </w:t>
      </w:r>
      <w:r>
        <w:t xml:space="preserve">and [Ni] values range from 1.11‰ to 1.61‰ and 0.3 to 1.36 ppm, and the average </w:t>
      </w:r>
      <w:r w:rsidRPr="005C5CF3">
        <w:t>δ</w:t>
      </w:r>
      <w:r w:rsidRPr="005C5CF3">
        <w:rPr>
          <w:vertAlign w:val="superscript"/>
        </w:rPr>
        <w:t>60</w:t>
      </w:r>
      <w:r w:rsidRPr="005C5CF3">
        <w:t xml:space="preserve">Ni </w:t>
      </w:r>
      <w:r>
        <w:t xml:space="preserve">and [Ni] values are 1.31‰ and 0.72 ppm, respectively. The core C5 has the lowest average [Ni] and </w:t>
      </w:r>
      <w:r w:rsidRPr="005C5CF3">
        <w:t>δ</w:t>
      </w:r>
      <w:r w:rsidRPr="005C5CF3">
        <w:rPr>
          <w:vertAlign w:val="superscript"/>
        </w:rPr>
        <w:t>60</w:t>
      </w:r>
      <w:r w:rsidRPr="005C5CF3">
        <w:t>Ni</w:t>
      </w:r>
      <w:r>
        <w:t xml:space="preserve"> values (0.32 ppm and 1.14‰), and C4 has the highest average [Ni] and </w:t>
      </w:r>
      <w:r w:rsidRPr="005C5CF3">
        <w:t>δ</w:t>
      </w:r>
      <w:r w:rsidRPr="005C5CF3">
        <w:rPr>
          <w:vertAlign w:val="superscript"/>
        </w:rPr>
        <w:t>60</w:t>
      </w:r>
      <w:r w:rsidRPr="005C5CF3">
        <w:t>Ni</w:t>
      </w:r>
      <w:r>
        <w:t xml:space="preserve"> values (1.29 ppm and 1.40‰). There appears to be a correlation between </w:t>
      </w:r>
      <w:r w:rsidRPr="005C5CF3">
        <w:t>δ</w:t>
      </w:r>
      <w:r w:rsidRPr="005C5CF3">
        <w:rPr>
          <w:vertAlign w:val="superscript"/>
        </w:rPr>
        <w:t>60</w:t>
      </w:r>
      <w:r w:rsidRPr="005C5CF3">
        <w:t>Ni</w:t>
      </w:r>
      <w:r>
        <w:t xml:space="preserve"> and [Ni], although two data points clearly fall off trend (Fig. X). Nickel concentrations and </w:t>
      </w:r>
      <w:r w:rsidRPr="005C5CF3">
        <w:t>δ</w:t>
      </w:r>
      <w:r w:rsidRPr="005C5CF3">
        <w:rPr>
          <w:vertAlign w:val="superscript"/>
        </w:rPr>
        <w:t>60</w:t>
      </w:r>
      <w:r w:rsidRPr="005C5CF3">
        <w:t>Ni</w:t>
      </w:r>
      <w:r>
        <w:t xml:space="preserve"> generally decrease with increasing aragonite content (R</w:t>
      </w:r>
      <w:r>
        <w:rPr>
          <w:vertAlign w:val="superscript"/>
        </w:rPr>
        <w:t>2</w:t>
      </w:r>
      <w:r>
        <w:t xml:space="preserve">=0.49 for </w:t>
      </w:r>
      <w:r w:rsidRPr="005C5CF3">
        <w:t>δ</w:t>
      </w:r>
      <w:r w:rsidRPr="005C5CF3">
        <w:rPr>
          <w:vertAlign w:val="superscript"/>
        </w:rPr>
        <w:t>60</w:t>
      </w:r>
      <w:r w:rsidRPr="005C5CF3">
        <w:t>Ni</w:t>
      </w:r>
      <w:r>
        <w:t xml:space="preserve"> vs. aragonite wt. % and R</w:t>
      </w:r>
      <w:r>
        <w:rPr>
          <w:vertAlign w:val="superscript"/>
        </w:rPr>
        <w:t>2</w:t>
      </w:r>
      <w:r>
        <w:t xml:space="preserve">=0.61 for [Ni] vs. aragonite wt. %). Nickel concentrations and </w:t>
      </w:r>
      <w:r w:rsidRPr="005C5CF3">
        <w:t>δ</w:t>
      </w:r>
      <w:r w:rsidRPr="005C5CF3">
        <w:rPr>
          <w:vertAlign w:val="superscript"/>
        </w:rPr>
        <w:t>60</w:t>
      </w:r>
      <w:r w:rsidRPr="005C5CF3">
        <w:t>Ni</w:t>
      </w:r>
      <w:r>
        <w:t xml:space="preserve"> generally increase with increasing HMC content (R62). There is no clear correlation between </w:t>
      </w:r>
      <w:r w:rsidRPr="005C5CF3">
        <w:t>δ</w:t>
      </w:r>
      <w:r w:rsidRPr="005C5CF3">
        <w:rPr>
          <w:vertAlign w:val="superscript"/>
        </w:rPr>
        <w:t>60</w:t>
      </w:r>
      <w:r w:rsidRPr="005C5CF3">
        <w:t>Ni</w:t>
      </w:r>
      <w:r>
        <w:t xml:space="preserve"> and </w:t>
      </w:r>
      <w:r w:rsidRPr="005C5CF3">
        <w:t>δ</w:t>
      </w:r>
      <w:r>
        <w:rPr>
          <w:vertAlign w:val="superscript"/>
        </w:rPr>
        <w:t>18</w:t>
      </w:r>
      <w:r>
        <w:t xml:space="preserve">O or </w:t>
      </w:r>
      <w:r w:rsidRPr="005C5CF3">
        <w:t>δ</w:t>
      </w:r>
      <w:r>
        <w:rPr>
          <w:vertAlign w:val="superscript"/>
        </w:rPr>
        <w:t>13</w:t>
      </w:r>
      <w:r>
        <w:t xml:space="preserve">C (Fig. x). </w:t>
      </w:r>
    </w:p>
    <w:p w14:paraId="0FE9418C" w14:textId="77777777" w:rsidR="00030758" w:rsidRDefault="00030758" w:rsidP="00030758">
      <w:pPr>
        <w:ind w:firstLine="720"/>
        <w:jc w:val="both"/>
      </w:pPr>
      <w:r>
        <w:t xml:space="preserve">A set of 16 and 10 samples were selected for the first round of analysis of the </w:t>
      </w:r>
      <w:proofErr w:type="spellStart"/>
      <w:r>
        <w:t>Clino</w:t>
      </w:r>
      <w:proofErr w:type="spellEnd"/>
      <w:r>
        <w:t xml:space="preserve"> and </w:t>
      </w:r>
      <w:proofErr w:type="spellStart"/>
      <w:r>
        <w:t>Unda</w:t>
      </w:r>
      <w:proofErr w:type="spellEnd"/>
      <w:r>
        <w:t xml:space="preserve"> cores, respectively. The samples were selected to target the different diagenetic regimes (</w:t>
      </w:r>
      <w:r w:rsidRPr="00E06C03">
        <w:rPr>
          <w:i/>
          <w:iCs/>
        </w:rPr>
        <w:t>i.e.,</w:t>
      </w:r>
      <w:r>
        <w:t xml:space="preserve"> zones of meteoric vadose and phreatic diagenesis, marine burial diagenesis, and massive dolomitization). The </w:t>
      </w:r>
      <w:proofErr w:type="spellStart"/>
      <w:r>
        <w:t>Clino</w:t>
      </w:r>
      <w:proofErr w:type="spellEnd"/>
      <w:r>
        <w:t xml:space="preserve"> core has both meteoric diagenetic and marine burial diagenesis zones. The overall ranges for [Ni] and </w:t>
      </w:r>
      <w:r w:rsidRPr="005C5CF3">
        <w:t>δ</w:t>
      </w:r>
      <w:r w:rsidRPr="005C5CF3">
        <w:rPr>
          <w:vertAlign w:val="superscript"/>
        </w:rPr>
        <w:t>60</w:t>
      </w:r>
      <w:r w:rsidRPr="005C5CF3">
        <w:t>Ni</w:t>
      </w:r>
      <w:r>
        <w:t xml:space="preserve"> in </w:t>
      </w:r>
      <w:proofErr w:type="spellStart"/>
      <w:r>
        <w:t>Clino</w:t>
      </w:r>
      <w:proofErr w:type="spellEnd"/>
      <w:r>
        <w:t xml:space="preserve"> are 0.24 ppm to 3.99 ppm and 0.86‰ to 1.67‰, respectively, and clearly exhibit a larger spread than the primary carbonates. The isotopically lightest and lowest [Ni] values come from the zones of meteoric diagenesis. Unlike the primary carbonates, there is no apparent correlation between [Ni] and </w:t>
      </w:r>
      <w:r w:rsidRPr="005C5CF3">
        <w:t>δ</w:t>
      </w:r>
      <w:r w:rsidRPr="005C5CF3">
        <w:rPr>
          <w:vertAlign w:val="superscript"/>
        </w:rPr>
        <w:t>60</w:t>
      </w:r>
      <w:r w:rsidRPr="005C5CF3">
        <w:t>Ni</w:t>
      </w:r>
      <w:r>
        <w:t xml:space="preserve">, although this may be due to sample size and the differing </w:t>
      </w:r>
      <w:proofErr w:type="spellStart"/>
      <w:r>
        <w:t>affects</w:t>
      </w:r>
      <w:proofErr w:type="spellEnd"/>
      <w:r>
        <w:t xml:space="preserve"> of diagenetic regimes. The primary mineralogy of </w:t>
      </w:r>
      <w:proofErr w:type="spellStart"/>
      <w:r>
        <w:t>Clino</w:t>
      </w:r>
      <w:proofErr w:type="spellEnd"/>
      <w:r>
        <w:t xml:space="preserve"> is LMC and aragonite with minor components of dolomite. Comparing </w:t>
      </w:r>
      <w:r w:rsidRPr="005C5CF3">
        <w:t>δ</w:t>
      </w:r>
      <w:r w:rsidRPr="005C5CF3">
        <w:rPr>
          <w:vertAlign w:val="superscript"/>
        </w:rPr>
        <w:t>60</w:t>
      </w:r>
      <w:r w:rsidRPr="005C5CF3">
        <w:t>Ni</w:t>
      </w:r>
      <w:r>
        <w:t xml:space="preserve"> and aragonite plus HMC content produces a profile which looks </w:t>
      </w:r>
      <w:proofErr w:type="gramStart"/>
      <w:r>
        <w:t>similar to</w:t>
      </w:r>
      <w:proofErr w:type="gramEnd"/>
      <w:r>
        <w:t xml:space="preserve"> some sort of three-end member mixing, although again this is complicated by diagenesis and the small sample size. There is no clear correlation between </w:t>
      </w:r>
      <w:r w:rsidRPr="005C5CF3">
        <w:t>δ</w:t>
      </w:r>
      <w:r w:rsidRPr="005C5CF3">
        <w:rPr>
          <w:vertAlign w:val="superscript"/>
        </w:rPr>
        <w:t>60</w:t>
      </w:r>
      <w:r w:rsidRPr="005C5CF3">
        <w:t>Ni</w:t>
      </w:r>
      <w:r>
        <w:t xml:space="preserve"> and </w:t>
      </w:r>
      <w:r w:rsidRPr="005C5CF3">
        <w:t>δ</w:t>
      </w:r>
      <w:r>
        <w:rPr>
          <w:vertAlign w:val="superscript"/>
        </w:rPr>
        <w:t>18</w:t>
      </w:r>
      <w:r>
        <w:t xml:space="preserve">O or </w:t>
      </w:r>
      <w:r w:rsidRPr="005C5CF3">
        <w:t>δ</w:t>
      </w:r>
      <w:r>
        <w:rPr>
          <w:vertAlign w:val="superscript"/>
        </w:rPr>
        <w:t>13</w:t>
      </w:r>
      <w:r>
        <w:t>C.</w:t>
      </w:r>
    </w:p>
    <w:p w14:paraId="0284427F" w14:textId="77777777" w:rsidR="00030758" w:rsidRDefault="00030758" w:rsidP="00030758">
      <w:pPr>
        <w:ind w:firstLine="720"/>
        <w:jc w:val="both"/>
      </w:pPr>
      <w:r>
        <w:t xml:space="preserve">For </w:t>
      </w:r>
      <w:proofErr w:type="spellStart"/>
      <w:r>
        <w:t>Unda</w:t>
      </w:r>
      <w:proofErr w:type="spellEnd"/>
      <w:r>
        <w:t xml:space="preserve">, the 10 samples analyzed clustered around the transition between meteoric and marine burial diagenesis zones and the zone of massive dolomitization. The </w:t>
      </w:r>
      <w:proofErr w:type="spellStart"/>
      <w:r>
        <w:t>Unda</w:t>
      </w:r>
      <w:proofErr w:type="spellEnd"/>
      <w:r>
        <w:t xml:space="preserve"> core had the isotopically lightest and highest [Ni] samples of the entire set analyzed here. The ranges for [Ni] and </w:t>
      </w:r>
      <w:r w:rsidRPr="005C5CF3">
        <w:t>δ</w:t>
      </w:r>
      <w:r w:rsidRPr="005C5CF3">
        <w:rPr>
          <w:vertAlign w:val="superscript"/>
        </w:rPr>
        <w:t>60</w:t>
      </w:r>
      <w:r w:rsidRPr="005C5CF3">
        <w:t>Ni</w:t>
      </w:r>
      <w:r>
        <w:t xml:space="preserve"> are 0.30 ppm to 5.36 ppm and 0.48‰ to 1.52‰, respectively. This is an even greater spread than in the </w:t>
      </w:r>
      <w:proofErr w:type="spellStart"/>
      <w:r>
        <w:t>Clino</w:t>
      </w:r>
      <w:proofErr w:type="spellEnd"/>
      <w:r>
        <w:t xml:space="preserve"> or short core samples. The highest [Ni] and lowest </w:t>
      </w:r>
      <w:r w:rsidRPr="005C5CF3">
        <w:t>δ</w:t>
      </w:r>
      <w:r w:rsidRPr="005C5CF3">
        <w:rPr>
          <w:vertAlign w:val="superscript"/>
        </w:rPr>
        <w:t>60</w:t>
      </w:r>
      <w:r w:rsidRPr="005C5CF3">
        <w:t>Ni</w:t>
      </w:r>
      <w:r>
        <w:t xml:space="preserve"> values came from the zone of massive dolomitization. The primary mineralogy of the </w:t>
      </w:r>
      <w:proofErr w:type="spellStart"/>
      <w:r>
        <w:t>Unda</w:t>
      </w:r>
      <w:proofErr w:type="spellEnd"/>
      <w:r>
        <w:t xml:space="preserve"> core is dolomite and LMC with minor contributions from aragonite. Higher [Ni] and lower </w:t>
      </w:r>
      <w:r w:rsidRPr="005C5CF3">
        <w:t>δ</w:t>
      </w:r>
      <w:r w:rsidRPr="005C5CF3">
        <w:rPr>
          <w:vertAlign w:val="superscript"/>
        </w:rPr>
        <w:t>60</w:t>
      </w:r>
      <w:r w:rsidRPr="005C5CF3">
        <w:t>Ni</w:t>
      </w:r>
      <w:r>
        <w:t xml:space="preserve"> are generally correlated with increased dolomite content and, increases in </w:t>
      </w:r>
      <w:r w:rsidRPr="005C5CF3">
        <w:t>δ</w:t>
      </w:r>
      <w:r w:rsidRPr="005C5CF3">
        <w:rPr>
          <w:vertAlign w:val="superscript"/>
        </w:rPr>
        <w:t>60</w:t>
      </w:r>
      <w:r w:rsidRPr="005C5CF3">
        <w:t>Ni</w:t>
      </w:r>
      <w:r>
        <w:t xml:space="preserve"> and decreases in [Ni] are generally correlated with increased LMC content. As seen for the </w:t>
      </w:r>
      <w:proofErr w:type="spellStart"/>
      <w:r>
        <w:t>Clino</w:t>
      </w:r>
      <w:proofErr w:type="spellEnd"/>
      <w:r>
        <w:t xml:space="preserve"> and short cores, there is no clear correlation between </w:t>
      </w:r>
      <w:r w:rsidRPr="005C5CF3">
        <w:t>δ</w:t>
      </w:r>
      <w:r w:rsidRPr="005C5CF3">
        <w:rPr>
          <w:vertAlign w:val="superscript"/>
        </w:rPr>
        <w:t>60</w:t>
      </w:r>
      <w:r w:rsidRPr="005C5CF3">
        <w:t>Ni</w:t>
      </w:r>
      <w:r>
        <w:t xml:space="preserve"> and </w:t>
      </w:r>
      <w:r w:rsidRPr="005C5CF3">
        <w:t>δ</w:t>
      </w:r>
      <w:r>
        <w:rPr>
          <w:vertAlign w:val="superscript"/>
        </w:rPr>
        <w:t>18</w:t>
      </w:r>
      <w:r>
        <w:t xml:space="preserve">O or </w:t>
      </w:r>
      <w:r w:rsidRPr="005C5CF3">
        <w:t>δ</w:t>
      </w:r>
      <w:r>
        <w:rPr>
          <w:vertAlign w:val="superscript"/>
        </w:rPr>
        <w:t>13</w:t>
      </w:r>
      <w:r>
        <w:t>C.</w:t>
      </w:r>
    </w:p>
    <w:p w14:paraId="26F7C32D" w14:textId="77777777" w:rsidR="00030758" w:rsidRDefault="00030758" w:rsidP="00E653B1">
      <w:pPr>
        <w:pStyle w:val="Heading2"/>
      </w:pPr>
      <w:commentRangeStart w:id="95"/>
      <w:r>
        <w:lastRenderedPageBreak/>
        <w:t>Discussion and Questions to Pursue</w:t>
      </w:r>
      <w:commentRangeEnd w:id="95"/>
      <w:r w:rsidR="00FB2CFF">
        <w:rPr>
          <w:rStyle w:val="CommentReference"/>
        </w:rPr>
        <w:commentReference w:id="95"/>
      </w:r>
    </w:p>
    <w:p w14:paraId="6B3423E6" w14:textId="1660BCAC" w:rsidR="0099049E" w:rsidRDefault="0099049E" w:rsidP="00030758">
      <w:pPr>
        <w:ind w:firstLine="720"/>
        <w:jc w:val="both"/>
      </w:pPr>
      <w:r>
        <w:t xml:space="preserve">At first glance, carbonates do not appear to be an isotopically light enough sink to fully resolve the imbalance, but they do lessen the demand for an incredibly isotopically heavy source. However, the present data </w:t>
      </w:r>
      <w:r w:rsidR="005D1136">
        <w:t xml:space="preserve">teases at </w:t>
      </w:r>
      <w:r>
        <w:t>several questions</w:t>
      </w:r>
      <w:r w:rsidR="005D1136">
        <w:t xml:space="preserve">. Addressing these questions will further explore the role of carbonates as an isotopically light sink of Ni and the potential for shallow-water carbonates as a record of </w:t>
      </w:r>
      <w:r w:rsidR="005D1136" w:rsidRPr="005C5CF3">
        <w:t>δ</w:t>
      </w:r>
      <w:r w:rsidR="005D1136" w:rsidRPr="005C5CF3">
        <w:rPr>
          <w:vertAlign w:val="superscript"/>
        </w:rPr>
        <w:t>60</w:t>
      </w:r>
      <w:r w:rsidR="005D1136" w:rsidRPr="005C5CF3">
        <w:t>Ni</w:t>
      </w:r>
      <w:r w:rsidR="005D1136">
        <w:t>.</w:t>
      </w:r>
    </w:p>
    <w:p w14:paraId="0A07624E" w14:textId="0A9758BE" w:rsidR="00030758" w:rsidRDefault="00030758" w:rsidP="00030758">
      <w:pPr>
        <w:ind w:firstLine="720"/>
        <w:jc w:val="both"/>
      </w:pPr>
      <w:r>
        <w:t xml:space="preserve">The short cores have a relatively tight bulk range of </w:t>
      </w:r>
      <w:r w:rsidRPr="005C5CF3">
        <w:t>δ</w:t>
      </w:r>
      <w:r w:rsidRPr="005C5CF3">
        <w:rPr>
          <w:vertAlign w:val="superscript"/>
        </w:rPr>
        <w:t>60</w:t>
      </w:r>
      <w:r w:rsidRPr="005C5CF3">
        <w:t>Ni</w:t>
      </w:r>
      <w:r>
        <w:t xml:space="preserve"> (1.31±0.28‰ 2sd) that is quite </w:t>
      </w:r>
      <w:proofErr w:type="gramStart"/>
      <w:r>
        <w:t>similar to</w:t>
      </w:r>
      <w:proofErr w:type="gramEnd"/>
      <w:r>
        <w:t xml:space="preserve"> deep seawater (~1.3-1.4‰). However, it is unclear if the isotopic composition of deep seawater is an appropriate analog for the solution from which the short cores ultimately precipitated. Surface water (depths &lt;200 m) has been observed to both have and not have enrichment in the heavier Ni isotopes relative to deep seawater </w:t>
      </w:r>
      <w:r>
        <w:fldChar w:fldCharType="begin" w:fldLock="1"/>
      </w:r>
      <w:r>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id":"ITEM-2","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2","issued":{"date-parts":[["2017"]]},"title":"A simple and rapid method for isotopic analysis of nickel, copper, and zinc in seawater using chelating extraction and anion exchange","type":"article-journal"},"uris":["http://www.mendeley.com/documents/?uuid=6965f8b5-8993-3cd4-8348-91e58107c632"]},{"id":"ITEM-3","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3","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4","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4","issued":{"date-parts":[["2014","3","1"]]},"page":"195-211","title":"Heavy nickel isotope compositions in rivers and the oceans","type":"article-journal","volume":"128"},"uris":["http://www.mendeley.com/documents/?uuid=28c16f23-e94c-3072-9f3d-90736d46299c"]}],"mendeley":{"formattedCitation":"(Archer et al., 2020; Cameron and Vance, 2014; Takano et al., 2017; Yang et al., 2020)","plainTextFormattedCitation":"(Archer et al., 2020; Cameron and Vance, 2014; Takano et al., 2017; Yang et al., 2020)","previouslyFormattedCitation":"(Archer et al., 2020; Cameron and Vance, 2014; Takano et al., 2017; Yang et al., 2020)"},"properties":{"noteIndex":0},"schema":"https://github.com/citation-style-language/schema/raw/master/csl-citation.json"}</w:instrText>
      </w:r>
      <w:r>
        <w:fldChar w:fldCharType="separate"/>
      </w:r>
      <w:r w:rsidRPr="007771FD">
        <w:rPr>
          <w:noProof/>
        </w:rPr>
        <w:t>(Archer et al., 2020; Cameron and Vance, 2014; Takano et al., 2017; Yang et al., 2020)</w:t>
      </w:r>
      <w:r>
        <w:fldChar w:fldCharType="end"/>
      </w:r>
      <w:r>
        <w:t xml:space="preserve">. Considering the samples here were collected from locations &lt;10 m water depth, the overlying waters may have </w:t>
      </w:r>
      <w:r w:rsidRPr="005C5CF3">
        <w:t>δ</w:t>
      </w:r>
      <w:r w:rsidRPr="005C5CF3">
        <w:rPr>
          <w:vertAlign w:val="superscript"/>
        </w:rPr>
        <w:t>60</w:t>
      </w:r>
      <w:r w:rsidRPr="005C5CF3">
        <w:t>Ni</w:t>
      </w:r>
      <w:r>
        <w:t xml:space="preserve"> greater than that observed for the deep ocean (up to 1.8‰). If this were the case, the primary carbonates would be isotopically light relative to the solution from which they precipitate, as suggested by the indirect data discussed in section X. </w:t>
      </w:r>
      <w:r w:rsidRPr="00306E67">
        <w:rPr>
          <w:i/>
          <w:iCs/>
        </w:rPr>
        <w:t>What is the δ</w:t>
      </w:r>
      <w:r w:rsidRPr="00306E67">
        <w:rPr>
          <w:i/>
          <w:iCs/>
          <w:vertAlign w:val="superscript"/>
        </w:rPr>
        <w:t>60</w:t>
      </w:r>
      <w:r w:rsidRPr="00306E67">
        <w:rPr>
          <w:i/>
          <w:iCs/>
        </w:rPr>
        <w:t xml:space="preserve">Ni </w:t>
      </w:r>
      <w:r>
        <w:rPr>
          <w:i/>
          <w:iCs/>
        </w:rPr>
        <w:t>of modern</w:t>
      </w:r>
      <w:r w:rsidRPr="00306E67">
        <w:rPr>
          <w:i/>
          <w:iCs/>
        </w:rPr>
        <w:t xml:space="preserve"> Bahama seawater?</w:t>
      </w:r>
      <w:r>
        <w:t xml:space="preserve"> To address this question, we will ideally obtain and analyze seawater samples from this area. If this is not possible, we will use a hypothesis developed by Archer et al. (2020), which proposes that the ambient biology determines whether there is a surface enrichment in heavy Ni isotopes, to infer whether the </w:t>
      </w:r>
      <w:r w:rsidRPr="005C5CF3">
        <w:t>δ</w:t>
      </w:r>
      <w:r w:rsidRPr="005C5CF3">
        <w:rPr>
          <w:vertAlign w:val="superscript"/>
        </w:rPr>
        <w:t>60</w:t>
      </w:r>
      <w:r w:rsidRPr="005C5CF3">
        <w:t>Ni</w:t>
      </w:r>
      <w:r>
        <w:t xml:space="preserve"> is expected to be greater than the </w:t>
      </w:r>
      <w:r w:rsidRPr="005C5CF3">
        <w:t>δ</w:t>
      </w:r>
      <w:r w:rsidRPr="005C5CF3">
        <w:rPr>
          <w:vertAlign w:val="superscript"/>
        </w:rPr>
        <w:t>60</w:t>
      </w:r>
      <w:r w:rsidRPr="005C5CF3">
        <w:t>Ni</w:t>
      </w:r>
      <w:r>
        <w:t xml:space="preserve"> of deep seawater. </w:t>
      </w:r>
    </w:p>
    <w:p w14:paraId="5853035B" w14:textId="47DF666A" w:rsidR="00030758" w:rsidRDefault="00030758" w:rsidP="00030758">
      <w:pPr>
        <w:ind w:firstLine="720"/>
        <w:jc w:val="both"/>
      </w:pPr>
      <w:r>
        <w:rPr>
          <w:i/>
          <w:iCs/>
        </w:rPr>
        <w:t>Is there</w:t>
      </w:r>
      <w:r w:rsidRPr="00A84977">
        <w:rPr>
          <w:i/>
          <w:iCs/>
        </w:rPr>
        <w:t xml:space="preserve"> difference in isotopic composition between meteoric and marine burial diagenesis zones</w:t>
      </w:r>
      <w:r>
        <w:rPr>
          <w:i/>
          <w:iCs/>
        </w:rPr>
        <w:t>, and, if so, what causes this</w:t>
      </w:r>
      <w:r w:rsidRPr="00A84977">
        <w:rPr>
          <w:i/>
          <w:iCs/>
        </w:rPr>
        <w:t>?</w:t>
      </w:r>
      <w:r>
        <w:t xml:space="preserve"> The </w:t>
      </w:r>
      <w:proofErr w:type="spellStart"/>
      <w:r>
        <w:t>Clino</w:t>
      </w:r>
      <w:proofErr w:type="spellEnd"/>
      <w:r>
        <w:t xml:space="preserve"> and </w:t>
      </w:r>
      <w:proofErr w:type="spellStart"/>
      <w:r>
        <w:t>Unda</w:t>
      </w:r>
      <w:proofErr w:type="spellEnd"/>
      <w:r>
        <w:t xml:space="preserve"> cores both have larger ranges in </w:t>
      </w:r>
      <w:r w:rsidRPr="005C5CF3">
        <w:t>δ</w:t>
      </w:r>
      <w:r w:rsidRPr="005C5CF3">
        <w:rPr>
          <w:vertAlign w:val="superscript"/>
        </w:rPr>
        <w:t>60</w:t>
      </w:r>
      <w:r w:rsidRPr="005C5CF3">
        <w:t>Ni</w:t>
      </w:r>
      <w:r>
        <w:t xml:space="preserve"> compared to the short cores and show correlations with diagenetic zones. In </w:t>
      </w:r>
      <w:proofErr w:type="spellStart"/>
      <w:r>
        <w:t>Clino</w:t>
      </w:r>
      <w:proofErr w:type="spellEnd"/>
      <w:r>
        <w:t xml:space="preserve">, the </w:t>
      </w:r>
      <w:r w:rsidRPr="005C5CF3">
        <w:t>δ</w:t>
      </w:r>
      <w:r w:rsidRPr="005C5CF3">
        <w:rPr>
          <w:vertAlign w:val="superscript"/>
        </w:rPr>
        <w:t>60</w:t>
      </w:r>
      <w:r w:rsidRPr="005C5CF3">
        <w:t>Ni</w:t>
      </w:r>
      <w:r>
        <w:t xml:space="preserve"> of meteoric (vadose) diagenesis samples cluster around 1.1‰, which is </w:t>
      </w:r>
      <w:proofErr w:type="gramStart"/>
      <w:r>
        <w:t>similar to</w:t>
      </w:r>
      <w:proofErr w:type="gramEnd"/>
      <w:r>
        <w:t xml:space="preserve"> the value of primary aragonite extrapolated from the short core mineralogy relationships. </w:t>
      </w:r>
      <w:r w:rsidR="006A77C7">
        <w:t>T</w:t>
      </w:r>
      <w:r>
        <w:t xml:space="preserve">he measured </w:t>
      </w:r>
      <w:r w:rsidRPr="005C5CF3">
        <w:t>δ</w:t>
      </w:r>
      <w:r w:rsidRPr="005C5CF3">
        <w:rPr>
          <w:vertAlign w:val="superscript"/>
        </w:rPr>
        <w:t>60</w:t>
      </w:r>
      <w:r w:rsidRPr="005C5CF3">
        <w:t>Ni</w:t>
      </w:r>
      <w:r>
        <w:t xml:space="preserve"> </w:t>
      </w:r>
      <w:r w:rsidR="006A77C7">
        <w:t xml:space="preserve">of the meteoric samples </w:t>
      </w:r>
      <w:r>
        <w:t>may be</w:t>
      </w:r>
      <w:r w:rsidR="006A77C7">
        <w:t xml:space="preserve"> recording the preserved </w:t>
      </w:r>
      <w:r>
        <w:t xml:space="preserve">primary aragonitic </w:t>
      </w:r>
      <w:r w:rsidRPr="005C5CF3">
        <w:t>δ</w:t>
      </w:r>
      <w:r w:rsidRPr="005C5CF3">
        <w:rPr>
          <w:vertAlign w:val="superscript"/>
        </w:rPr>
        <w:t>60</w:t>
      </w:r>
      <w:r w:rsidRPr="005C5CF3">
        <w:t>Ni</w:t>
      </w:r>
      <w:r>
        <w:t xml:space="preserve">. On the other hand, the lighter values may be a result of exchange with isotopically lighter meteoric fluids. Rivers typically have </w:t>
      </w:r>
      <w:r w:rsidRPr="005C5CF3">
        <w:t>δ</w:t>
      </w:r>
      <w:r w:rsidRPr="005C5CF3">
        <w:rPr>
          <w:vertAlign w:val="superscript"/>
        </w:rPr>
        <w:t>60</w:t>
      </w:r>
      <w:r w:rsidRPr="005C5CF3">
        <w:t>Ni</w:t>
      </w:r>
      <w:r>
        <w:t xml:space="preserve"> values lighter than seawater (~0.9‰) and the few available </w:t>
      </w:r>
      <w:r w:rsidRPr="005C5CF3">
        <w:t>δ</w:t>
      </w:r>
      <w:r w:rsidRPr="005C5CF3">
        <w:rPr>
          <w:vertAlign w:val="superscript"/>
        </w:rPr>
        <w:t>60</w:t>
      </w:r>
      <w:r w:rsidRPr="005C5CF3">
        <w:t>Ni</w:t>
      </w:r>
      <w:r>
        <w:t xml:space="preserve"> values for snow and rain are all below 1</w:t>
      </w:r>
      <w:r w:rsidR="00560160">
        <w:t>.0</w:t>
      </w:r>
      <w:r>
        <w:t xml:space="preserve">‰ (although these samples had clear anthropogenic influences) </w:t>
      </w:r>
      <w:r>
        <w:fldChar w:fldCharType="begin" w:fldLock="1"/>
      </w:r>
      <w:r>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id":"ITEM-2","itemData":{"DOI":"10.2343/geochemj.2.0627","author":[{"dropping-particle":"","family":"Takano","given":"Shotaro","non-dropping-particle":"","parse-names":false,"suffix":""},{"dropping-particle":"","family":"Tsuchiya","given":"Mao","non-dropping-particle":"","parse-names":false,"suffix":""},{"dropping-particle":"","family":"Imai","given":"Shoji","non-dropping-particle":"","parse-names":false,"suffix":""},{"dropping-particle":"","family":"Yamamoto","given":"Yuhei","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Geochemical Journal","id":"ITEM-2","issued":{"date-parts":[["2021"]]},"page":"171-183","title":"Isotopic analysis of nickel , copper , and zinc in various freshwater samples for source identification","type":"article-journal","volume":"55"},"uris":["http://www.mendeley.com/documents/?uuid=fb329219-a638-4935-85bd-9d17decc6ad9"]},{"id":"ITEM-3","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3","issued":{"date-parts":[["2014","3","1"]]},"page":"195-211","title":"Heavy nickel isotope compositions in rivers and the oceans","type":"article-journal","volume":"128"},"uris":["http://www.mendeley.com/documents/?uuid=28c16f23-e94c-3072-9f3d-90736d46299c"]}],"mendeley":{"formattedCitation":"(Cameron and Vance, 2014; Revels et al., 2021; Takano et al., 2021)","plainTextFormattedCitation":"(Cameron and Vance, 2014; Revels et al., 2021; Takano et al., 2021)","previouslyFormattedCitation":"(Cameron and Vance, 2014; Revels et al., 2021; Takano et al., 2021)"},"properties":{"noteIndex":0},"schema":"https://github.com/citation-style-language/schema/raw/master/csl-citation.json"}</w:instrText>
      </w:r>
      <w:r>
        <w:fldChar w:fldCharType="separate"/>
      </w:r>
      <w:r w:rsidRPr="00B332D5">
        <w:rPr>
          <w:noProof/>
        </w:rPr>
        <w:t>(Cameron and Vance, 2014; Revels et al., 2021; Takano et al., 2021)</w:t>
      </w:r>
      <w:r>
        <w:fldChar w:fldCharType="end"/>
      </w:r>
      <w:r>
        <w:t>. The marine burial diagenesis samples cluster around 1.4</w:t>
      </w:r>
      <w:r w:rsidR="00560160">
        <w:t>‰</w:t>
      </w:r>
      <w:r>
        <w:t xml:space="preserve">, which is </w:t>
      </w:r>
      <w:proofErr w:type="gramStart"/>
      <w:r>
        <w:t>similar to</w:t>
      </w:r>
      <w:proofErr w:type="gramEnd"/>
      <w:r>
        <w:t xml:space="preserve"> the bulk values of the primary short cores. </w:t>
      </w:r>
      <w:commentRangeStart w:id="96"/>
      <w:r>
        <w:t>The sediments in this region experienced aragonite to LMC neomorphism in exchange with reducing marine pore</w:t>
      </w:r>
      <w:r w:rsidR="00560160">
        <w:t xml:space="preserve"> which alters the initial signature for some systems and not others</w:t>
      </w:r>
      <w:r>
        <w:t xml:space="preserve"> </w:t>
      </w:r>
      <w:r>
        <w:fldChar w:fldCharType="begin" w:fldLock="1"/>
      </w:r>
      <w:r w:rsidR="006A6D1F">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id":"ITEM-2","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2","issued":{"date-parts":[["2020"]]},"page":"2711-2711","publisher":"Elsevier B.V.","title":"Chromium Isotope Systematics and Diagenesis in Marine Carbonates","type":"article-journal","volume":"562"},"uris":["http://www.mendeley.com/documents/?uuid=2a6b39e7-bd97-4396-b597-7448e5f917c1"]},{"id":"ITEM-3","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3","issue":"8","issued":{"date-parts":[["1995"]]},"page":"755-758","title":"Meteoric-like fabrics forming in marine waters: implications for the use of petrography to identify diagenetic environments","type":"article-journal","volume":"23"},"uris":["http://www.mendeley.com/documents/?uuid=c25c1d6e-5268-4bdc-acdb-a6934dcd525c"]},{"id":"ITEM-4","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4","issued":{"date-parts":[["2000"]]},"title":"The Origin of Dolomites in Tertiary Sediments from the Margin of Great Bahama Bank","type":"article-journal","volume":"Vol. 70 (2"},"uris":["http://www.mendeley.com/documents/?uuid=588ad5b6-90dd-4fbf-9e78-a745590adec6"]}],"mendeley":{"formattedCitation":"(Hardisty et al., 2017; Melim et al., 1995; Swart and Melim, 2000; Wang et al., 2020)","plainTextFormattedCitation":"(Hardisty et al., 2017; Melim et al., 1995; Swart and Melim, 2000; Wang et al., 2020)","previouslyFormattedCitation":"(Hardisty et al., 2017; Melim et al., 1995; Swart and Melim, 2000; Wang et al., 2020)"},"properties":{"noteIndex":0},"schema":"https://github.com/citation-style-language/schema/raw/master/csl-citation.json"}</w:instrText>
      </w:r>
      <w:r>
        <w:fldChar w:fldCharType="separate"/>
      </w:r>
      <w:r w:rsidRPr="00703AA1">
        <w:rPr>
          <w:noProof/>
        </w:rPr>
        <w:t>(Hardisty et al., 2017; Melim et al., 1995; Swart and Melim, 2000; Wang et al., 2020)</w:t>
      </w:r>
      <w:r>
        <w:fldChar w:fldCharType="end"/>
      </w:r>
      <w:commentRangeEnd w:id="96"/>
      <w:r>
        <w:rPr>
          <w:rStyle w:val="CommentReference"/>
          <w:rFonts w:eastAsiaTheme="majorEastAsia"/>
        </w:rPr>
        <w:commentReference w:id="96"/>
      </w:r>
      <w:r>
        <w:t>. There is a clear difference in isotopic composition between samples from the meteoric and marine burial diagenesis zones, however we only have a handful of samples from these areas, concentrated to certain locations</w:t>
      </w:r>
      <w:r w:rsidRPr="00B95263">
        <w:rPr>
          <w:i/>
          <w:iCs/>
        </w:rPr>
        <w:t>. If there is a difference between these two regimes, where in the column does the transition in δ</w:t>
      </w:r>
      <w:r w:rsidRPr="00B95263">
        <w:rPr>
          <w:i/>
          <w:iCs/>
          <w:vertAlign w:val="superscript"/>
        </w:rPr>
        <w:t>60</w:t>
      </w:r>
      <w:r w:rsidRPr="00B95263">
        <w:rPr>
          <w:i/>
          <w:iCs/>
        </w:rPr>
        <w:t>Ni occur?</w:t>
      </w:r>
      <w:r>
        <w:t xml:space="preserve"> Additional analysis of meteoric and marine burial diagenesis samples </w:t>
      </w:r>
      <w:r w:rsidR="001722C2">
        <w:t xml:space="preserve">from areas of varied mineralogy </w:t>
      </w:r>
      <w:r>
        <w:t>will indicate if these trends are persistent throughout the core</w:t>
      </w:r>
      <w:r w:rsidR="00560160">
        <w:t>.</w:t>
      </w:r>
    </w:p>
    <w:p w14:paraId="03B49CAB" w14:textId="77777777" w:rsidR="00030758" w:rsidRDefault="00030758" w:rsidP="00030758">
      <w:pPr>
        <w:ind w:firstLine="720"/>
        <w:jc w:val="both"/>
      </w:pPr>
      <w:r w:rsidRPr="00C430B2">
        <w:rPr>
          <w:i/>
          <w:iCs/>
        </w:rPr>
        <w:t xml:space="preserve">What may be causing the variations </w:t>
      </w:r>
      <w:r>
        <w:rPr>
          <w:i/>
          <w:iCs/>
        </w:rPr>
        <w:t>i</w:t>
      </w:r>
      <w:r w:rsidRPr="00C430B2">
        <w:rPr>
          <w:i/>
          <w:iCs/>
        </w:rPr>
        <w:t xml:space="preserve">n the marine burial diagenesis zone of </w:t>
      </w:r>
      <w:proofErr w:type="spellStart"/>
      <w:r w:rsidRPr="00C430B2">
        <w:rPr>
          <w:i/>
          <w:iCs/>
        </w:rPr>
        <w:t>Clino</w:t>
      </w:r>
      <w:proofErr w:type="spellEnd"/>
      <w:r w:rsidRPr="00C430B2">
        <w:rPr>
          <w:i/>
          <w:iCs/>
        </w:rPr>
        <w:t>?</w:t>
      </w:r>
      <w:r>
        <w:t xml:space="preserve"> In the </w:t>
      </w:r>
      <w:proofErr w:type="spellStart"/>
      <w:r>
        <w:t>Clino</w:t>
      </w:r>
      <w:proofErr w:type="spellEnd"/>
      <w:r>
        <w:t xml:space="preserve"> core, there are a set of samples between 200m to 350m that hover around the </w:t>
      </w:r>
      <w:r w:rsidRPr="005C5CF3">
        <w:t>δ</w:t>
      </w:r>
      <w:r w:rsidRPr="005C5CF3">
        <w:rPr>
          <w:vertAlign w:val="superscript"/>
        </w:rPr>
        <w:t>60</w:t>
      </w:r>
      <w:r w:rsidRPr="005C5CF3">
        <w:t>Ni</w:t>
      </w:r>
      <w:r>
        <w:t xml:space="preserve"> value of </w:t>
      </w:r>
      <w:r>
        <w:lastRenderedPageBreak/>
        <w:t xml:space="preserve">deep seawater (~1.3‰-1.4‰) and another set between 150m to 200m and &gt;350m that hovers around 1.6‰. While this difference is not too dissimilar to the variability observed in the primary carbonates (1.31±0.28‰ 2sd), the variations coincide with changes in lithology and warrant further investigation. The regions with isotopically lighter values are dominated by </w:t>
      </w:r>
      <w:proofErr w:type="spellStart"/>
      <w:r>
        <w:t>peloids</w:t>
      </w:r>
      <w:proofErr w:type="spellEnd"/>
      <w:r>
        <w:t xml:space="preserve"> whereas the regions with isotopically heavier values contain mixtures of </w:t>
      </w:r>
      <w:proofErr w:type="spellStart"/>
      <w:r>
        <w:t>peloids</w:t>
      </w:r>
      <w:proofErr w:type="spellEnd"/>
      <w:r>
        <w:t xml:space="preserve"> and skeletal components. </w:t>
      </w:r>
      <w:r w:rsidRPr="008A3AA3">
        <w:rPr>
          <w:i/>
          <w:iCs/>
        </w:rPr>
        <w:t>Are biogenic carbonates isotopically heavier than abiotic carbonates?</w:t>
      </w:r>
      <w:r>
        <w:t xml:space="preserve"> To address these questions, we plan to target areas with significant coral and skeletal components (as described by </w:t>
      </w:r>
      <w:r>
        <w:fldChar w:fldCharType="begin" w:fldLock="1"/>
      </w:r>
      <w:r>
        <w:instrText>ADDIN CSL_CITATION {"citationItems":[{"id":"ITEM-1","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1","issued":{"date-parts":[["2001"]]},"page":"61-100","title":"Sea-Level-Driven Sedimentation Patterns on the Slope and Margin","type":"chapter"},"uris":["http://www.mendeley.com/documents/?uuid=e7f2af06-56c2-405a-bea0-c92c628ada56"]},{"id":"ITEM-2","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2","issued":{"date-parts":[["2001"]]},"page":"17-39","title":"Pliocene to Pleistocene Depositional History of the Upper Platform Margin","type":"chapter"},"uris":["http://www.mendeley.com/documents/?uuid=6837830e-bc48-4f81-a15f-a2ff0ef28bad"]}],"mendeley":{"formattedCitation":"(Kenter et al., 2001; Manfrino and Ginsburg, 2001)","manualFormatting":"Kenter et al., 2001 and Manfrino and Ginsburg, 2001)","plainTextFormattedCitation":"(Kenter et al., 2001; Manfrino and Ginsburg, 2001)","previouslyFormattedCitation":"(Kenter et al., 2001; Manfrino and Ginsburg, 2001)"},"properties":{"noteIndex":0},"schema":"https://github.com/citation-style-language/schema/raw/master/csl-citation.json"}</w:instrText>
      </w:r>
      <w:r>
        <w:fldChar w:fldCharType="separate"/>
      </w:r>
      <w:r w:rsidRPr="00CF6965">
        <w:rPr>
          <w:noProof/>
        </w:rPr>
        <w:t>Kenter et al., 2001</w:t>
      </w:r>
      <w:r>
        <w:rPr>
          <w:noProof/>
        </w:rPr>
        <w:t xml:space="preserve"> and </w:t>
      </w:r>
      <w:r w:rsidRPr="00CF6965">
        <w:rPr>
          <w:noProof/>
        </w:rPr>
        <w:t>Manfrino and Ginsburg, 2001)</w:t>
      </w:r>
      <w:r>
        <w:fldChar w:fldCharType="end"/>
      </w:r>
      <w:r>
        <w:t xml:space="preserve"> in future sample analysis. In addition, we will also analyze a sample containing </w:t>
      </w:r>
      <w:proofErr w:type="spellStart"/>
      <w:r>
        <w:t>forams</w:t>
      </w:r>
      <w:proofErr w:type="spellEnd"/>
      <w:r>
        <w:t xml:space="preserve"> and microfossils from the Santa Barbara Formation.</w:t>
      </w:r>
    </w:p>
    <w:p w14:paraId="7D2D3A55" w14:textId="6520A45F" w:rsidR="005A35E8" w:rsidRDefault="00030758" w:rsidP="00030758">
      <w:pPr>
        <w:ind w:firstLine="360"/>
        <w:jc w:val="both"/>
      </w:pPr>
      <w:r w:rsidRPr="00F1684A">
        <w:rPr>
          <w:i/>
          <w:iCs/>
        </w:rPr>
        <w:t>Does the process of dolomitization cause the δ</w:t>
      </w:r>
      <w:r w:rsidRPr="00F1684A">
        <w:rPr>
          <w:i/>
          <w:iCs/>
          <w:vertAlign w:val="superscript"/>
        </w:rPr>
        <w:t>60</w:t>
      </w:r>
      <w:r w:rsidRPr="00F1684A">
        <w:rPr>
          <w:i/>
          <w:iCs/>
        </w:rPr>
        <w:t xml:space="preserve">Ni value of the primary carbonate to become </w:t>
      </w:r>
      <w:proofErr w:type="gramStart"/>
      <w:r w:rsidRPr="00F1684A">
        <w:rPr>
          <w:i/>
          <w:iCs/>
        </w:rPr>
        <w:t>lighter?</w:t>
      </w:r>
      <w:r>
        <w:t>.</w:t>
      </w:r>
      <w:proofErr w:type="gramEnd"/>
      <w:r>
        <w:t xml:space="preserve"> There are three categorizations of dolomite in the </w:t>
      </w:r>
      <w:proofErr w:type="spellStart"/>
      <w:r>
        <w:t>Unda</w:t>
      </w:r>
      <w:proofErr w:type="spellEnd"/>
      <w:r>
        <w:t xml:space="preserve"> and </w:t>
      </w:r>
      <w:proofErr w:type="spellStart"/>
      <w:r>
        <w:t>Clino</w:t>
      </w:r>
      <w:proofErr w:type="spellEnd"/>
      <w:r>
        <w:t xml:space="preserve"> cores: hardground dolomite which form near </w:t>
      </w:r>
      <w:proofErr w:type="spellStart"/>
      <w:r>
        <w:t>nondepositional</w:t>
      </w:r>
      <w:proofErr w:type="spellEnd"/>
      <w:r>
        <w:t xml:space="preserve"> surfaces, background dolomite which form in the void space of sediments from the recrystallization of precursor minerals or direct precipitation, and </w:t>
      </w:r>
      <w:r w:rsidRPr="00E653B1">
        <w:t xml:space="preserve">finally massive dolomite, from the </w:t>
      </w:r>
      <w:proofErr w:type="spellStart"/>
      <w:r w:rsidRPr="00E653B1">
        <w:t>Unda</w:t>
      </w:r>
      <w:proofErr w:type="spellEnd"/>
      <w:r w:rsidRPr="00E653B1">
        <w:t xml:space="preserve"> core, </w:t>
      </w:r>
      <w:r>
        <w:t xml:space="preserve">which may have formed near the sediment water interface, where advective exchange can occur between seawater and pore fluid </w:t>
      </w:r>
      <w:r>
        <w:fldChar w:fldCharType="begin" w:fldLock="1"/>
      </w:r>
      <w:r>
        <w:instrText>ADDIN CSL_CITATION {"citationItems":[{"id":"ITEM-1","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1","issued":{"date-parts":[["2000"]]},"title":"The Origin of Dolomites in Tertiary Sediments from the Margin of Great Bahama Bank","type":"article-journal","volume":"Vol. 70 (2"},"uris":["http://www.mendeley.com/documents/?uuid=588ad5b6-90dd-4fbf-9e78-a745590adec6"]},{"id":"ITEM-2","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2","issued":{"date-parts":[["2020"]]},"page":"2711-2711","publisher":"Elsevier B.V.","title":"Chromium Isotope Systematics and Diagenesis in Marine Carbonates","type":"article-journal","volume":"562"},"uris":["http://www.mendeley.com/documents/?uuid=2a6b39e7-bd97-4396-b597-7448e5f917c1"]}],"mendeley":{"formattedCitation":"(Swart and Melim, 2000; Wang et al., 2020)","plainTextFormattedCitation":"(Swart and Melim, 2000; Wang et al., 2020)","previouslyFormattedCitation":"(Swart and Melim, 2000; Wang et al., 2020)"},"properties":{"noteIndex":0},"schema":"https://github.com/citation-style-language/schema/raw/master/csl-citation.json"}</w:instrText>
      </w:r>
      <w:r>
        <w:fldChar w:fldCharType="separate"/>
      </w:r>
      <w:r w:rsidRPr="009B2483">
        <w:rPr>
          <w:noProof/>
        </w:rPr>
        <w:t>(Swart and Melim, 2000; Wang et al., 2020)</w:t>
      </w:r>
      <w:r>
        <w:fldChar w:fldCharType="end"/>
      </w:r>
      <w:commentRangeStart w:id="97"/>
      <w:r>
        <w:t xml:space="preserve">. </w:t>
      </w:r>
      <w:commentRangeEnd w:id="97"/>
      <w:r>
        <w:rPr>
          <w:rStyle w:val="CommentReference"/>
          <w:rFonts w:eastAsiaTheme="majorEastAsia"/>
        </w:rPr>
        <w:commentReference w:id="97"/>
      </w:r>
      <w:r>
        <w:t xml:space="preserve"> The massive dolomite samples analyzed in this data set have both the highest [Ni] and the lowest isotopic compositions. There is a general trend between higher dolomite content and higher [Ni] and lower </w:t>
      </w:r>
      <w:r w:rsidRPr="005C5CF3">
        <w:t>δ</w:t>
      </w:r>
      <w:r w:rsidRPr="005C5CF3">
        <w:rPr>
          <w:vertAlign w:val="superscript"/>
        </w:rPr>
        <w:t>60</w:t>
      </w:r>
      <w:r w:rsidRPr="005C5CF3">
        <w:t>Ni</w:t>
      </w:r>
      <w:r>
        <w:t xml:space="preserve"> values. Because the samples were analyzed in bulk and the </w:t>
      </w:r>
      <w:proofErr w:type="spellStart"/>
      <w:r>
        <w:t>Clino</w:t>
      </w:r>
      <w:proofErr w:type="spellEnd"/>
      <w:r>
        <w:t xml:space="preserve"> samples analyzed all contain &lt;10% dolomite, it is challenging to determine from this data whether or not similar trends would be present in the </w:t>
      </w:r>
      <w:proofErr w:type="spellStart"/>
      <w:r>
        <w:t>Clino</w:t>
      </w:r>
      <w:proofErr w:type="spellEnd"/>
      <w:r>
        <w:t xml:space="preserve"> dolomite, which likely formed under very different conditions with different diagenetic fluids </w:t>
      </w:r>
      <w:r>
        <w:fldChar w:fldCharType="begin" w:fldLock="1"/>
      </w:r>
      <w:r>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id":"ITEM-2","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2","issued":{"date-parts":[["2020"]]},"page":"2711-2711","publisher":"Elsevier B.V.","title":"Chromium Isotope Systematics and Diagenesis in Marine Carbonates","type":"article-journal","volume":"562"},"uris":["http://www.mendeley.com/documents/?uuid=2a6b39e7-bd97-4396-b597-7448e5f917c1"]},{"id":"ITEM-3","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3","issued":{"date-parts":[["2000"]]},"title":"The Origin of Dolomites in Tertiary Sediments from the Margin of Great Bahama Bank","type":"article-journal","volume":"Vol. 70 (2"},"uris":["http://www.mendeley.com/documents/?uuid=588ad5b6-90dd-4fbf-9e78-a745590adec6"]}],"mendeley":{"formattedCitation":"(Hardisty et al., 2017; Swart and Melim, 2000; Wang et al., 2020)","plainTextFormattedCitation":"(Hardisty et al., 2017; Swart and Melim, 2000; Wang et al., 2020)","previouslyFormattedCitation":"(Hardisty et al., 2017; Swart and Melim, 2000; Wang et al., 2020)"},"properties":{"noteIndex":0},"schema":"https://github.com/citation-style-language/schema/raw/master/csl-citation.json"}</w:instrText>
      </w:r>
      <w:r>
        <w:fldChar w:fldCharType="separate"/>
      </w:r>
      <w:r w:rsidRPr="009759BA">
        <w:rPr>
          <w:noProof/>
        </w:rPr>
        <w:t>(Hardisty et al., 2017; Swart and Melim, 2000; Wang et al., 2020)</w:t>
      </w:r>
      <w:r>
        <w:fldChar w:fldCharType="end"/>
      </w:r>
      <w:r>
        <w:t xml:space="preserve">. In addition, the trace metal composition of the massive dolomites may be influenced by the contemporary reduction of Mn oxides as suggested for Cr </w:t>
      </w:r>
      <w:r>
        <w:fldChar w:fldCharType="begin" w:fldLock="1"/>
      </w:r>
      <w:r>
        <w:instrText>ADDIN CSL_CITATION {"citationItems":[{"id":"ITEM-1","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1","issued":{"date-parts":[["2020"]]},"page":"2711-2711","publisher":"Elsevier B.V.","title":"Chromium Isotope Systematics and Diagenesis in Marine Carbonates","type":"article-journal","volume":"562"},"uris":["http://www.mendeley.com/documents/?uuid=2a6b39e7-bd97-4396-b597-7448e5f917c1"]}],"mendeley":{"formattedCitation":"(Wang et al., 2020)","plainTextFormattedCitation":"(Wang et al., 2020)","previouslyFormattedCitation":"(Wang et al., 2020)"},"properties":{"noteIndex":0},"schema":"https://github.com/citation-style-language/schema/raw/master/csl-citation.json"}</w:instrText>
      </w:r>
      <w:r>
        <w:fldChar w:fldCharType="separate"/>
      </w:r>
      <w:r w:rsidRPr="00AC2C36">
        <w:rPr>
          <w:noProof/>
        </w:rPr>
        <w:t>(Wang et al., 2020)</w:t>
      </w:r>
      <w:r>
        <w:fldChar w:fldCharType="end"/>
      </w:r>
      <w:r>
        <w:t xml:space="preserve">. The reduction of Mn oxides may have acted a source of Ni to the system. Similar to Cr, the [Ni] and </w:t>
      </w:r>
      <w:r w:rsidRPr="005C5CF3">
        <w:t>δ</w:t>
      </w:r>
      <w:r w:rsidRPr="005C5CF3">
        <w:rPr>
          <w:vertAlign w:val="superscript"/>
        </w:rPr>
        <w:t>60</w:t>
      </w:r>
      <w:r w:rsidRPr="005C5CF3">
        <w:t>Ni</w:t>
      </w:r>
      <w:r>
        <w:t xml:space="preserve"> values of the massive dolomite correlate with Mn contents, which range from 9.7 ppm to 15.7 ppm </w:t>
      </w:r>
      <w:r>
        <w:fldChar w:fldCharType="begin" w:fldLock="1"/>
      </w:r>
      <w:r>
        <w:instrText>ADDIN CSL_CITATION {"citationItems":[{"id":"ITEM-1","itemData":{"DOI":"10.1016/j.gca.2018.12.028","ISSN":"00167037","abstract":"Inferring redox conditions for ancient marine environments is critical to our understanding of biogeochemical cycles over Earth history. Because of the redox sensitivity of cerium (Ce) relative to other rare earth elements (REEs) and its uptake in marine carbonates, the Ce anomaly (Ce/Ce*) is widely applied to ancient carbonates as a proxy for local redox conditions in the water column. However, carbonate sediments and rocks are particularly vulnerable to multiple stages and styles of post-depositional diagenetic alteration where the diagenetic redox conditions and fluid compositions can vary widely from overlying seawater. Evaluations of the effects of this post-depositional alteration for the Ce anomaly have mostly been limited to ancient carbonate rocks rather than recent, well-characterized analog facies. Here, we report on analyses of REE plus yttrium concentrations (REY) and Ce anomalies in bulk carbonate samples from drill cores collected in the Bahamas (Clino and Unda) that allow us to track loss or retention of primary signals of initial oxic deposition through a range of subsequent alteration scenarios mostly under anoxic conditions. Specifically, these materials have experienced well-constrained overprints linked to meteoric processes and marine burial diagenesis, including dolomitization. Our results show that, regardless of mineralogy, diagenetic fluid composition, and redox state, the REY patterns in these carbonates, including the Ce anomaly, are similar to those of modern oxic seawater, indicating that they likely record the seawater signatures of primary deposition. As such, the Ce anomaly in shallow marine carbonates has the potential to preserve records of primary deposition even when subject to multiple stages and styles of diagenetic alteration, confirming its utility in studies of ancient marine redox.","author":[{"dropping-particle":"","family":"Liu","given":"Xiao Ming","non-dropping-particle":"","parse-names":false,"suffix":""},{"dropping-particle":"","family":"Hardisty","given":"Dalton S.","non-dropping-particle":"","parse-names":false,"suffix":""},{"dropping-particle":"","family":"Lyons","given":"Timothy W.","non-dropping-particle":"","parse-names":false,"suffix":""},{"dropping-particle":"","family":"Swart","given":"Peter K.","non-dropping-particle":"","parse-names":false,"suffix":""}],"container-title":"Geochimica et Cosmochimica Acta","id":"ITEM-1","issued":{"date-parts":[["2019"]]},"title":"Evaluating the fidelity of the cerium paleoredox tracer during variable carbonate diagenesis on the Great Bahamas Bank","type":"article-journal"},"uris":["http://www.mendeley.com/documents/?uuid=945f3033-eb25-35ae-a2e0-18642d801d1c"]}],"mendeley":{"formattedCitation":"(Liu et al., 2019)","plainTextFormattedCitation":"(Liu et al., 2019)","previouslyFormattedCitation":"(Liu et al., 2019)"},"properties":{"noteIndex":0},"schema":"https://github.com/citation-style-language/schema/raw/master/csl-citation.json"}</w:instrText>
      </w:r>
      <w:r>
        <w:fldChar w:fldCharType="separate"/>
      </w:r>
      <w:r w:rsidRPr="00AC2C36">
        <w:rPr>
          <w:noProof/>
        </w:rPr>
        <w:t>(Liu et al., 2019)</w:t>
      </w:r>
      <w:r>
        <w:fldChar w:fldCharType="end"/>
      </w:r>
      <w:r>
        <w:t xml:space="preserve">. To further investigate the isotope fractionation and incorporation of Ni into dolomite and the potential influence of Mn oxide reduction, and the influence of differing diagenetic fluids, we hope to analyze dolomite separates or at the very least additional samples with significant dolomite contents from </w:t>
      </w:r>
      <w:proofErr w:type="spellStart"/>
      <w:r>
        <w:t>Unda</w:t>
      </w:r>
      <w:proofErr w:type="spellEnd"/>
      <w:r>
        <w:t xml:space="preserve"> and </w:t>
      </w:r>
      <w:proofErr w:type="spellStart"/>
      <w:r>
        <w:t>Clino</w:t>
      </w:r>
      <w:proofErr w:type="spellEnd"/>
      <w:r>
        <w:t xml:space="preserve"> (e.g., </w:t>
      </w:r>
      <w:r w:rsidRPr="00BA1AFC">
        <w:t>36</w:t>
      </w:r>
      <w:r>
        <w:t>5</w:t>
      </w:r>
      <w:r w:rsidR="005B51ED">
        <w:t xml:space="preserve"> </w:t>
      </w:r>
      <w:proofErr w:type="spellStart"/>
      <w:r w:rsidR="003548EA">
        <w:t>mbsf</w:t>
      </w:r>
      <w:proofErr w:type="spellEnd"/>
      <w:r w:rsidRPr="00BA1AFC">
        <w:t>–38</w:t>
      </w:r>
      <w:r>
        <w:t>0</w:t>
      </w:r>
      <w:r w:rsidR="00DA56C6">
        <w:t xml:space="preserve"> </w:t>
      </w:r>
      <w:proofErr w:type="spellStart"/>
      <w:r>
        <w:t>mbsf</w:t>
      </w:r>
      <w:proofErr w:type="spellEnd"/>
      <w:r>
        <w:t>, 550</w:t>
      </w:r>
      <w:r w:rsidR="003548EA">
        <w:t xml:space="preserve"> </w:t>
      </w:r>
      <w:proofErr w:type="spellStart"/>
      <w:r>
        <w:t>m</w:t>
      </w:r>
      <w:r w:rsidR="00DA56C6">
        <w:t>bsf</w:t>
      </w:r>
      <w:proofErr w:type="spellEnd"/>
      <w:r w:rsidR="003548EA" w:rsidRPr="00BA1AFC">
        <w:t>–</w:t>
      </w:r>
      <w:r>
        <w:t>600</w:t>
      </w:r>
      <w:r w:rsidR="003548EA">
        <w:t xml:space="preserve"> </w:t>
      </w:r>
      <w:proofErr w:type="spellStart"/>
      <w:r>
        <w:t>m</w:t>
      </w:r>
      <w:r w:rsidR="00DA56C6">
        <w:t>bsf</w:t>
      </w:r>
      <w:proofErr w:type="spellEnd"/>
      <w:r>
        <w:t>).</w:t>
      </w:r>
    </w:p>
    <w:p w14:paraId="39085152" w14:textId="1894C4F8" w:rsidR="007502DC" w:rsidRDefault="007502DC" w:rsidP="007502DC">
      <w:pPr>
        <w:pStyle w:val="Heading1"/>
      </w:pPr>
      <w:r>
        <w:t>References</w:t>
      </w:r>
    </w:p>
    <w:p w14:paraId="5E7F9175" w14:textId="529B6D0F" w:rsidR="00135E8F" w:rsidRPr="00135E8F" w:rsidRDefault="00135E8F" w:rsidP="00135E8F">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135E8F">
        <w:rPr>
          <w:noProof/>
        </w:rPr>
        <w:t>Alvarez, C.C., Quitté, G., Schott, J., Oelkers, E.H., 2021. Nickel isotope fractionation as a function of carbonate growth rate during Ni coprecipitation with calcite. Geochim. Cosmochim. Acta 299, 184–198. https://doi.org/10.1016/j.gca.2021.02.019</w:t>
      </w:r>
    </w:p>
    <w:p w14:paraId="5EFC0E5E"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Archer, C., Vance, D., Milne, A., Lohan, M.C., 2020. The oceanic biogeochemistry of nickel and its isotopes: New data from the South Atlantic and the Southern Ocean biogeochemical divide. Earth Planet. Sci. Lett. https://doi.org/10.1016/j.epsl.2020.116118</w:t>
      </w:r>
    </w:p>
    <w:p w14:paraId="06C01653"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Bachmeier, K.L., Williams, A.E., Warmington, J.R., Bang, S.S., 2002. Urease activity in microbiologically-induced calcite precipitation. J. Biotechnol. https://doi.org/10.1016/S0168-1656(01)00393-5</w:t>
      </w:r>
    </w:p>
    <w:p w14:paraId="12253064"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lastRenderedPageBreak/>
        <w:t>Benoiston, A.S., Ibarbalz, F.M., Bittner, L., Guidi, L., Jahn, O., Dutkiewicz, S., Bowler, C., 2017. The evolution of diatoms and their biogeochemical functions. Philos. Trans. R. Soc. B Biol. Sci. 372. https://doi.org/10.1098/rstb.2016.0397</w:t>
      </w:r>
    </w:p>
    <w:p w14:paraId="37BE35AF"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Berner, R.A., 1990. Global biogeochemical cycles of carbon and sulfur and atmospheric O2 over phanerozoic time. Chem. Geol. 84, 159. https://doi.org/10.1016/0009-2541(90)90197-F</w:t>
      </w:r>
    </w:p>
    <w:p w14:paraId="171E4DBF"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Berner, R.A., 1982. Burial of organic carbon and pyrite sulfur in the modern ocean. Am. J. Sci.</w:t>
      </w:r>
    </w:p>
    <w:p w14:paraId="009963B2"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Berner, R.A., Berner, E.K., 1996. Global Environment: Water, Air, and Geochemical Cycles. Prentice-Hall, Engle-wood Cliffs. https://doi.org/https://doi.org/10.1080/00207233.2012.753739</w:t>
      </w:r>
    </w:p>
    <w:p w14:paraId="179245D6"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Boer, J., Mulrooney, S., Hausinger, R., 2012. Nickel-Dependent Metalloenzymes. Bone 23, 1–7. https://doi.org/10.1038/jid.2014.371</w:t>
      </w:r>
    </w:p>
    <w:p w14:paraId="618DCFA0"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Boyle, E.A., Huested, S.S., Grant, B., 1982. The chemical mass balance of the amazon plume-II. Copper, nickel, and cadmium. Deep Sea Res. Part A, Oceanogr. Res. Pap. 29, 1355–1364. https://doi.org/10.1016/0198-0149(82)90013-9</w:t>
      </w:r>
    </w:p>
    <w:p w14:paraId="18630AE7"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Bruland, K.W., 1980. Oceanographic distributions of cadmium, zinc, nickel, and copper in the North Pacific. Earth Planet. Sci. Lett. 47, 176–198. https://doi.org/10.1016/0012-821X(80)90035-7</w:t>
      </w:r>
    </w:p>
    <w:p w14:paraId="2AA5EC94"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Burns, R.G., Burns, V.M., 1977. The Mineralogy and Crystal Chemistry of Deep-Sea Manganese Nodules, a Polymetallic Resource of the Twenty-First Century [and Discussion]. Philos. Trans. R. Soc. London. Ser. A, Math. Phys. Sci. 286, 283–301.</w:t>
      </w:r>
    </w:p>
    <w:p w14:paraId="3A71A722"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Cameron, V., Vance, D., 2014. Heavy nickel isotope compositions in rivers and the oceans. Geochim. Cosmochim. Acta 128, 195–211. https://doi.org/10.1016/j.gca.2013.12.007</w:t>
      </w:r>
    </w:p>
    <w:p w14:paraId="35259420"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Cameron, V., Vance, D., Archer, C., House, C.H., 2009. A biomarker based on the stable isotopes of nickel. Proc. Natl. Acad. Sci. U. S. A. 106, 10944–10948. https://doi.org/10.1073/pnas.0900726106</w:t>
      </w:r>
    </w:p>
    <w:p w14:paraId="7DB0621E"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Chanda, P., Zhou, Z., Latta, D.E., Scherer, M.M., Beard, B.L., Johnson, C.M., 2020. Effect of organic C on stable Fe isotope fractionation and isotope exchange kinetics between aqueous Fe(II) and ferrihydrite at neutral pH. Chem. Geol. 531, 119344. https://doi.org/10.1016/j.chemgeo.2019.119344</w:t>
      </w:r>
    </w:p>
    <w:p w14:paraId="72B11893"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Chen, X., Romaniello, S.J., Herrmann, A.D., Hardisty, D., Gill, B.C., Anbar, A.D., 2018. Diagenetic effects on uranium isotope fractionation in carbonate sediments from the Bahamas. Geochim. Cosmochim. Acta 237, 294–311. https://doi.org/10.1016/j.gca.2018.06.026</w:t>
      </w:r>
    </w:p>
    <w:p w14:paraId="0F08AD07"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Chernonozhkin, S.M., Goderis, S., Lobo, L., Claeys, P., Vanhaecke, F., 2015. Development of an isolation procedure and MC-ICP-MS measurement protocol for the study of stable isotope ratio variations of nickel. J. Anal. At. Spectrom. 30, 1518–1530. https://doi.org/10.1039/c5ja00080g</w:t>
      </w:r>
    </w:p>
    <w:p w14:paraId="5AE28F20"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 xml:space="preserve">Ciscato, E.R., Bontognali, T.R.R., Vance, D., 2018. Nickel and its isotopes in organic-rich sediments: implications for oceanic budgets and a potential record of ancient seawater. </w:t>
      </w:r>
      <w:r w:rsidRPr="00135E8F">
        <w:rPr>
          <w:noProof/>
        </w:rPr>
        <w:lastRenderedPageBreak/>
        <w:t>Earth Planet. Sci. Lett. 494, 239–250. https://doi.org/10.1016/j.epsl.2018.04.061</w:t>
      </w:r>
    </w:p>
    <w:p w14:paraId="4099B78F"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Dai, A., Trenberth, K.E., 2002. Estimates of Freshwater Discharge from Continents : Latitudinal and Seasonal Variations. J. Hydrometeorol. 3, 660–687.</w:t>
      </w:r>
    </w:p>
    <w:p w14:paraId="6423C93B"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Dellinger, M., Hardisty, D.S., Planavsky, N.J., Gill, B.C., Kalderon-Asael, B., Asael, D., Croissant, T., Swart, P.K., West, A.J., 2020. The effects of diagenesis on lithium isotope ratios of shallow marine carbonates. Am. J. Sci. 320, 150–184. https://doi.org/10.2475/02.2020.03</w:t>
      </w:r>
    </w:p>
    <w:p w14:paraId="4BEBC5EF"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Desboeufs, K. V., Sofikitis, A., Losno, R., Colin, J.L., Ausset, P., 2005. Dissolution and solubility of trace metals from natural and anthropogenic aerosol particulate matter. Chemosphere. https://doi.org/10.1016/j.chemosphere.2004.02.025</w:t>
      </w:r>
    </w:p>
    <w:p w14:paraId="2F153213"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Douville, E., Charlou, J.L., Oelkers, E.H., Bienvenu, P., Jove Colon, C.F., Donval, J.P., Fouquet, Y., Prieur, D., Appriou, P., 2002. The rainbow vent fluids (36°14′N, MAR): The influence of ultramafic rocks and phase separation on trace metal content in Mid-Atlantic Ridge hydrothermal fluids. Chem. Geol. https://doi.org/10.1016/S0009-2541(01)00351-5</w:t>
      </w:r>
    </w:p>
    <w:p w14:paraId="5B2ECAFB"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Dupont, C.L., Buck, K.N., Palenik, B., Barbeau, K., 2010. Nickel utilization in phytoplankton assemblages from contrasting oceanic regimes. Deep. Res. Part I Oceanogr. Res. Pap. 57, 553–566. https://doi.org/10.1016/j.dsr.2009.12.014</w:t>
      </w:r>
    </w:p>
    <w:p w14:paraId="2D2DF559"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Eberli, G.P., Swart, P.K., McNeill, D.F., Kenter, J.A.M., Anselmetti, F.S., Melim, L.A., Ginsburg, R.N., 1997. A Synopsis of the Bahamas Drilling Project: Results from Two Deep Core Borings Drilled on the Great Bahama Bank. Proc. Ocean Drill. Program, 166 Initial Reports. https://doi.org/10.2973/odp.proc.ir.166.103.1997</w:t>
      </w:r>
    </w:p>
    <w:p w14:paraId="572A1BF7"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Edmond, J.M., Spivack, A., Grant, B.C., Ming-Hui, H., Zexiam; Chen Sung; Zeng Xiushau, C., 1985. Chemical dynamics of the Changjiang estuary. Cont. Shelf Res. 4, 17–36. https://doi.org/10.1016/0278-4343(85)90019-6</w:t>
      </w:r>
    </w:p>
    <w:p w14:paraId="057FBB42"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Elderfield, H., Schultz, A., 1996. Mid-ocean ridge hydrothermal fluxes and the chemical composition of the ocean. Annu. Rev. Earth Planet. Sci. 24, 191–224. https://doi.org/10.1146/annurev.earth.24.1.191</w:t>
      </w:r>
    </w:p>
    <w:p w14:paraId="103F955E"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Elliott, T., Steele, R.C.J., 2017. The Isotope Geochemistry of Ni, in: Non-Traditional Stable Isotopes. Walter de Gruyter GmbH, pp. 511–541. https://doi.org/10.2138/rmg.2017.82.12</w:t>
      </w:r>
    </w:p>
    <w:p w14:paraId="7251E813"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Fishwick, M.P., Ussher, S.J., Sedwick, P.N., Lohan, M.C., Worsfold, P.J., Buck, K.N., Church, T.M., 2017. Impact of surface ocean conditions and aerosol provenance on the dissolution of aerosol manganese, cobalt, nickel and lead in seawater. Mar. Chem. 198, 28–43. https://doi.org/10.1016/j.marchem.2017.11.003</w:t>
      </w:r>
    </w:p>
    <w:p w14:paraId="4B411232"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Frierdich, A.J., Beard, B.L., Scherer, M.M., Johnson, C.M., 2014. Determination of the Fe(II)aq-magnetite equilibrium iron isotope fractionation factor using the three-isotope method and a multi-direction approach to equilibrium. Earth Planet. Sci. Lett. 391, 77–86. https://doi.org/10.1016/j.epsl.2014.01.032</w:t>
      </w:r>
    </w:p>
    <w:p w14:paraId="1A63D438"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Fuchs, G., Stupperich, E., 1986. Carbon assimilation pathways in archaebacteria. Syst. Appl. Microbiol. 7, 364–369. https://doi.org/10.1016/S0723-2020(86)80035-2</w:t>
      </w:r>
    </w:p>
    <w:p w14:paraId="02D129D6"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lastRenderedPageBreak/>
        <w:t>Gaillardet, J., Viers, J., Dupré, B., 2003. Trace Elements in River Water. https://doi.org/10.1016/B0-08-043751-6/05165-3</w:t>
      </w:r>
    </w:p>
    <w:p w14:paraId="2D3EA0C7"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Gall, L., Williams, H., Siebert, C., Halliday, A., 2012. Determination of mass-dependent variations in nickel isotope compositions using double spiking and MC-ICPMS, in: Journal of Analytical Atomic Spectrometry. pp. 137–145. https://doi.org/10.1039/c1ja10209e</w:t>
      </w:r>
    </w:p>
    <w:p w14:paraId="56AAC850"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Gall, L., Williams, H.M., Siebert, C., Halliday, A.N., Herrington, R.J., Hein, J.R., 2013. Nickel isotopic compositions of ferromanganese crusts and the constancy of deep ocean inputs and continental weathering effects over the Cenozoic. Earth Planet. Sci. Lett. https://doi.org/10.1016/j.epsl.2013.05.019</w:t>
      </w:r>
    </w:p>
    <w:p w14:paraId="70D3839F"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Galloway, J.N., Thornton, J.D., Norton, S.A., Volchok, H.L., McLean, R.A.N., 1982. Trace metals in atmospheric deposition: A review and assessment. Atmos. Environ. 16, 1677–1700. https://doi.org/10.1016/0004-6981(82)90262-1</w:t>
      </w:r>
    </w:p>
    <w:p w14:paraId="7D6D4D70"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Gibbs, R.J., 1977. Transport phases of transition metals in the Amazon and Yukon Rivers. Bull. Geol. Soc. Am. 88, 829–843. https://doi.org/10.1130/0016-7606(1977)88&lt;829:TPOTMI&gt;2.0.CO;2</w:t>
      </w:r>
    </w:p>
    <w:p w14:paraId="6540CA6E"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Gibbs, R.J., 1973. Mechanisms of Trace Metal Transport in Rivers. Science (80-. ). 180, 71–73.</w:t>
      </w:r>
    </w:p>
    <w:p w14:paraId="01A2CAD6"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Glass, J.B., Dupont, C.L., 2017. Oceanic Nickel Biogeochemistry and the Evolution of Nickel Use, in: RSC Metallobiology. Royal Society of Chemistry, pp. 12–26. https://doi.org/10.1039/9781788010580-00012</w:t>
      </w:r>
    </w:p>
    <w:p w14:paraId="5D4C244B"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Gueguen, B., Rouxel, O., 2021. The Nickel isotope composition of the authigenic sink and the diagenetic flux in modern oceans. Chem. Geol. 563, 120050. https://doi.org/10.1016/j.chemgeo.2020.120050</w:t>
      </w:r>
    </w:p>
    <w:p w14:paraId="4D19460F"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Gueguen, B., Rouxel, O., Fouquet, Y., 2020. Nickel isotopes and rare earth elements systematics in marine hydrogenetic and hydrothermal ferromanganese deposits. Chem. Geol. 560.</w:t>
      </w:r>
    </w:p>
    <w:p w14:paraId="5DA19992"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Gueguen, B., Rouxel, O., Ponzevera, E., Bekker, A., Fouquet, Y., 2013. Nickel isotope variations in terrestrial silicate rocks and geological reference materials measured by MC-ICP-MS. Geostand. Geoanalytical Res. 37, 297–317. https://doi.org/10.1111/j.1751-908X.2013.00209.x</w:t>
      </w:r>
    </w:p>
    <w:p w14:paraId="1B8D5400"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Gueguen, B., Rouxel, O., Rouget, M.L., Bollinger, C., Ponzevera, E., Germain, Y., Fouquet, Y., 2016. Comparative geochemistry of four ferromanganese crusts from the Pacific Ocean and significance for the use of Ni isotopes as paleoceanographic tracers. Geochim. Cosmochim. Acta. https://doi.org/10.1016/j.gca.2016.06.005</w:t>
      </w:r>
    </w:p>
    <w:p w14:paraId="17DC554D"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Gueguen, B., Sorensen, J. V., Lalonde, S. V., Peña, J., Toner, B.M., Rouxel, O., 2018. Variable Ni isotope fractionation between Fe-oxyhydroxides and implications for the use of Ni isotopes as geochemical tracers. Chem. Geol. 481, 38–52. https://doi.org/10.1016/j.chemgeo.2018.01.023</w:t>
      </w:r>
    </w:p>
    <w:p w14:paraId="7AC12184"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Hardisty, D.S., Lu, Z., Bekker, A., Diamond, C.W., Gill, B.C., Jiang, G., Kah, L.C., Knoll, A.H., Loyd, S.J., Osburn, M.R., Planavsky, N.J., Wang, C., Zhou, X., Lyons, T.W., 2017. Perspectives on Proterozoic surface ocean redox from iodine contents in ancient and recent carbonate. Earth Planet. Sci. Lett. 463, 159–170. https://doi.org/10.1016/j.epsl.2017.01.032</w:t>
      </w:r>
    </w:p>
    <w:p w14:paraId="5E2FCE25"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lastRenderedPageBreak/>
        <w:t>Hawco, N.J., Yang, S.C., Foreman, R.K., Funkey, C.P., Dugenne, M., White, A.E., Wilson, S.T., Kelly, R.L., Bian, X., Huang, K.F., Karl, D.M., John, S.G., 2020. Metal isotope signatures from lava-seawater interaction during the 2018 eruption of Kīlauea. Geochim. Cosmochim. Acta 282, 340–356. https://doi.org/10.1016/j.gca.2020.05.005</w:t>
      </w:r>
    </w:p>
    <w:p w14:paraId="6B0451C2"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Hayes, C.T., Costa, K.M., Anderson, R.F., Calvo, E., Chase, Z., Demina, L.L., Dutay, J.C., German, C.R., Heimbürger-Boavida, L.E., Jaccard, S.L., Jacobel, A., Kohfeld, K.E., Kravchishina, M.D., Lippold, J., Mekik, F., Missiaen, L., Pavia, F.J., Paytan, A., Pedrosa-Pamies, R., Petrova, M. V., Rahman, S., Robinson, L.F., Roy-Barman, M., Sanchez-Vidal, A., Shiller, A., Tagliabue, A., Tessin, A.C., van Hulten, M., Zhang, J., 2021. Global Ocean Sediment Composition and Burial Flux in the Deep Sea. Global Biogeochem. Cycles 35, 1–25. https://doi.org/10.1029/2020GB006769</w:t>
      </w:r>
    </w:p>
    <w:p w14:paraId="1FC16408"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Hedges, J.I., Keil, R.G., 1995. Sedimentary organic matter preservation: an assessment and speculative synthesis. Mar. Chem. 49, 81–115. https://doi.org/10.1016/0304-4203(95)00008-F</w:t>
      </w:r>
    </w:p>
    <w:p w14:paraId="592757C1"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Hens, T., Brugger, J., Etschmann, B., Paterson, D., Brand, H.E.A., Whitworth, A., Frierdich, A.J., 2019. Nickel exchange between aqueous Ni(II) and deep-sea ferromanganese nodules and crusts. Chem. Geol. https://doi.org/10.1016/j.chemgeo.2019.119276</w:t>
      </w:r>
    </w:p>
    <w:p w14:paraId="555E6094"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Higgins, J.A., Blättler, C.L., Lundstrom, E.A., Santiago-Ramos, D.P., Akhtar, A.A., Crüger Ahm, A.S., Bialik, O., Holmden, C., Bradbury, H., Murray, S.T., Swart, P.K., 2018. Mineralogy, early marine diagenesis, and the chemistry of shallow-water carbonate sediments. Geochim. Cosmochim. Acta. https://doi.org/10.1016/j.gca.2017.09.046</w:t>
      </w:r>
    </w:p>
    <w:p w14:paraId="20ABE2F6"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Horner, T., Little, S., Conway, T., Farmer, J., Hertzberg, J., Lough, A., McKay, J., Tessin, A., Galer, S., Jaccard, S., Lacan, F., Paytan, A., Wuttig, K., Bolton, C., Calvo, E., Cardinal, D., Garidel-Thoron, T. de, Fietz, S., Hendry, K., Marcantonio, F., Rafter, P., Ren, H., Somes, C., Sutton, J., Torfstein, A., Winckler, G., 2021. Bioactive trace metals and their isotopes as paleoproductivity proxies: An assessment using GEOTRACES-era data. Global Biogeochem. Cycles. https://doi.org/10.1002/essoar.10504252.1</w:t>
      </w:r>
    </w:p>
    <w:p w14:paraId="7D2EBEFF"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Hsu, S.C., Lin, F.J., Jeng, W.L., 2005. Seawater solubility of natural and anthropogenic metals within ambient aerosols collected from Taiwan coastal sites. Atmos. Environ. 39, 3989–4001. https://doi.org/10.1016/j.atmosenv.2005.03.033</w:t>
      </w:r>
    </w:p>
    <w:p w14:paraId="05622F5B"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Iglesias-Rodriguez, M.D., Armstrong, R., Feely, R., Hood, R., Kleypas, J., Milliman, J.D., Sabine, C., Sarmiento, J., 2002. Progress made in study of ocean’s calcium carbonate budget. Eos (Washington. DC). 83, 2000–2002. https://doi.org/10.1029/2002EO000267</w:t>
      </w:r>
    </w:p>
    <w:p w14:paraId="22BF6D22"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Jickells, T.D., An, Z.S., Andersen, K.K., Baker, A.R., Bergametti, C., Brooks, N., Cao, J.J., Boyd, P.W., Duce, R.A., Hunter, K.A., Kawahata, H., Kubilay, N., LaRoche, J., Liss, P.S., Mahowald, N., Prospero, J.M., Ridgwell, A.J., Tegen, I., Torres, R., 2005. Global iron connections between desert dust, ocean biogeochemistry, and climate. Science (80-. ). 308, 67–71. https://doi.org/10.1126/science.1105959</w:t>
      </w:r>
    </w:p>
    <w:p w14:paraId="24CA783C"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Jickells, T.D., Baker, A.R., Chance, R., 2016. Atmospheric transport of trace elements and nutrients to the oceans. Philos. Trans. R. Soc. A Math. Phys. Eng. Sci. 374. https://doi.org/10.1098/rsta.2015.0286</w:t>
      </w:r>
    </w:p>
    <w:p w14:paraId="06736932"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lastRenderedPageBreak/>
        <w:t>Kendall, B., Dahl, T.W., Anbar, A.D., 2017. The stable isotope geochemistry of molybdenum. Rev. Mineral. Geochemistry 82, 683–732. https://doi.org/10.2138/rmg.2017.82.16</w:t>
      </w:r>
    </w:p>
    <w:p w14:paraId="14975D03"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Kenter, J.A.M., Ginsburg, R.N., Troelstra, S.R., 2001. Sea-Level-Driven Sedimentation Patterns on the Slope and Margin, in: Subsurface Geology of a Prograding Carbonate Platform Margin, Great Bahama Bank: Results of the Bahamas Drilling Project. pp. 61–100.</w:t>
      </w:r>
    </w:p>
    <w:p w14:paraId="0DD7F843"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Konhauser, K.O., Pecoits, E., Lalonde, S. V., Papineau, D., Nisbet, E.G., Barley, M.E., Arndt, N.T., Zahnle, K., Kamber, B.S., 2009. Oceanic nickel depletion and a methanogen famine before the Great Oxidation Event. Nature 458, 750–753. https://doi.org/10.1038/nature07858</w:t>
      </w:r>
    </w:p>
    <w:p w14:paraId="315BD059"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Konhauser, K.O., Robbins, L.J., Pecoits, E., Peacock, C., Kappler, A., Lalonde, S. V., 2015. The Archean Nickel Famine Revisited. Astrobiology 15, 804–815. https://doi.org/10.1089/ast.2015.1301</w:t>
      </w:r>
    </w:p>
    <w:p w14:paraId="2A54AE0A"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Koschinsky, A., Hein, J.R., 2003. Uptake of elements from seawater by ferromanganese crusts: Solid-phase associations and seawater speciation. Mar. Geol. 198, 331–351. https://doi.org/10.1016/S0025-3227(03)00122-1</w:t>
      </w:r>
    </w:p>
    <w:p w14:paraId="0DA588F5"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Kraus, K.A., Moore, G.E., 1953. Anion Exchange Studies. VI.1,2 The Divalent Transition Elements Manganese to Zinc in Hydrochloric Acid. J. Am. Chem. Soc. 75, 1460–1462. https://doi.org/10.1021/ja01102a054</w:t>
      </w:r>
    </w:p>
    <w:p w14:paraId="2283D1E2"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Krishnaswami, S., 1976. Authigenic transition elements in Pacific pelagic clays. Geochim. Cosmochim. Acta. https://doi.org/10.1016/0016-7037(76)90007-7</w:t>
      </w:r>
    </w:p>
    <w:p w14:paraId="36178B64"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Lakshtanov, L.Z., Stipp, S.L.S., 2007. Experimental study of nickel(II) interaction with calcite: Adsorption and coprecipitation. Geochim. Cosmochim. Acta. https://doi.org/10.1016/j.gca.2007.04.006</w:t>
      </w:r>
    </w:p>
    <w:p w14:paraId="404B4F53"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Lazar, C., Young, E.D., Manning, C.E., 2012. Experimental determination of equilibrium nickel isotope fractionation between metal and silicate from 500°C to 950°C. Geochim. Cosmochim. Acta. https://doi.org/10.1016/j.gca.2012.02.024</w:t>
      </w:r>
    </w:p>
    <w:p w14:paraId="242EEE62"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Li, Y.-H., Schoonmaker, J.E., 2003. Chemical Composition and Mineralogy of Marine Sediments, in: Treatise on Geochemistry. Elsevier, pp. 1–35. https://doi.org/10.1016/B0-08-043751-6/07088-2</w:t>
      </w:r>
    </w:p>
    <w:p w14:paraId="377BE72A"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Little, S., Archer, C., McManus, J., Najorka, J., Wegorzewski, A. V., Vance, D., 2020. Towards balancing the oceanic Ni budget. Earth Planet. Sci. Lett. 547, 116461. https://doi.org/10.1016/j.epsl.2020.116461</w:t>
      </w:r>
    </w:p>
    <w:p w14:paraId="27600DA0"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Little, S.H., Vance, D., Lyons, T.W., McManus, J., 2015. Controls on trace metal authigenic enrichment in reducing sediments: Insights from modern oxygen-deficient settings. Am. J. Sci. 315, 77–119. https://doi.org/10.2475/02.2015.01</w:t>
      </w:r>
    </w:p>
    <w:p w14:paraId="2AF78506"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Little, S.H., Vance, D., Walker-Brown, C., Landing, W.M., 2014. The oceanic mass balance of copper and zinc isotopes, investigated by analysis of their inputs, and outputs to ferromanganese oxide sediments. Geochim. Cosmochim. Acta. https://doi.org/10.1016/j.gca.2013.07.046</w:t>
      </w:r>
    </w:p>
    <w:p w14:paraId="74B6FF1C"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lastRenderedPageBreak/>
        <w:t>Liu, H., Konhauser, K.O., Robbins, L.J., Sun, W., 2021. Global continental volcanism controlled the evolution of the oceanic nickel reservoir. Earth Planet. Sci. Lett. 572, 117116. https://doi.org/10.1016/j.epsl.2021.117116</w:t>
      </w:r>
    </w:p>
    <w:p w14:paraId="2B65BD66"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Liu, X.M., Hardisty, D.S., Lyons, T.W., Swart, P.K., 2019. Evaluating the fidelity of the cerium paleoredox tracer during variable carbonate diagenesis on the Great Bahamas Bank. Geochim. Cosmochim. Acta. https://doi.org/10.1016/j.gca.2018.12.028</w:t>
      </w:r>
    </w:p>
    <w:p w14:paraId="791FBF01"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Mackey, K.R.M., Chien, C. Te, Post, A.F., Saito, M.A., Paytan, A., 2015. Rapid and gradual modes of aerosol trace metal dissolution in seawater. Front. Microbiol. 6, 1–11. https://doi.org/10.3389/fmicb.2014.00794</w:t>
      </w:r>
    </w:p>
    <w:p w14:paraId="51EF781B"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Manfrino, C., Ginsburg, R.N., 2001. Pliocene to Pleistocene Depositional History of the Upper Platform Margin, in: Subsurface Geology of a Prograding Carbonate Platform Margin, Great Bahama Bank: Results of the Bahamas Drilling Project. pp. 17–39.</w:t>
      </w:r>
    </w:p>
    <w:p w14:paraId="6ADF8FA1"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Martin, J.-M., Whitfield, M., 1983. THE SIGNIFICANCE OF THE RIVER INPUT OF CHEMICAL ELEMENTS TO THE OCEAN, in: Trace Metals in Sea Water. pp. 265–296.</w:t>
      </w:r>
    </w:p>
    <w:p w14:paraId="1D95FBF1"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Matsuhisa, Y., Goldsmiths, J.R., Clayton, R.N., 1978. Mechanisms of hydrothermal crystallization at 250 ° C and 15 kbar of quartz 42.</w:t>
      </w:r>
    </w:p>
    <w:p w14:paraId="1DEF081F"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Melim, L.A., Swart, P.K., Maliva, R.G., 2001. Meteoric and Marine-Burial Diagenesis in the Subsurface of Great Bahama Bank. Subsurf. Geol. a Prograding Carbonate Platf. Margin, Gt. Bahama Bank Results Bahamas Drill. Proj. 70, 137–161. https://doi.org/10.2110/pec.01.70</w:t>
      </w:r>
    </w:p>
    <w:p w14:paraId="7617503F"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Melim, L.A., Swart, P.K., Maliva, R.G., 1995. Meteoric-like fabrics forming in marine waters: implications for the use of petrography to identify diagenetic environments. Geology 23, 755–758. https://doi.org/10.1130/0091-7613(1995)023&lt;0755:MLFFIM&gt;2.3.CO;2</w:t>
      </w:r>
    </w:p>
    <w:p w14:paraId="776E698F"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Melim, L.A., Westphal, H., Swart, P.K., Eberli, G.P., Munnecke, A., 2002. Questioning carbonate diagenetic paradigms: Evidence from the Neogene of the Bahamas. Mar. Geol. 185, 27–53. https://doi.org/10.1016/S0025-3227(01)00289-4</w:t>
      </w:r>
    </w:p>
    <w:p w14:paraId="61D489B5"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Milliman, J.D., 1993. Production and Accumulation of Calcium Carbonate in the Ocean: Budget of a Nonsteady State. Global Biogeochem. Cycles 7, 927–957. https://doi.org/10.1038/181669b0</w:t>
      </w:r>
    </w:p>
    <w:p w14:paraId="31B3E136"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Milliman, J.D., Droxler, A.W., 1995. CALCIUM CARBONATE SEDIMENTATION IN THE GLOBAL OCEAN: LINKAGES BETWEEN THE NERITIC AND PELAGIC ENVIRONMENTS.</w:t>
      </w:r>
    </w:p>
    <w:p w14:paraId="5CD3A324"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Morel, F.M.M., Milligan, A.J., Saito, M.A., 2003. Marine Bioinorganic Chemistry: The Role of Trace Metals in the Oceanic Cycles of Major Nutrients. Treatise on Geochemistry 6–9, 113–143. https://doi.org/10.1016/B0-08-043751-6/06108-9</w:t>
      </w:r>
    </w:p>
    <w:p w14:paraId="3E2683B4"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Munsel, D., Kramar, U., Dissard, D., Nehrke, G., Berner, Z., Bijma, J., Reichart, G.J., Neumann, T., 2010. Heavy metal incorporation in foraminiferal calcite: Results from multi-element enrichment culture experiments with Ammonia tepida. Biogeosciences 7, 2339–2350. https://doi.org/10.5194/bg-7-2339-2010</w:t>
      </w:r>
    </w:p>
    <w:p w14:paraId="6697723F"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lastRenderedPageBreak/>
        <w:t>Murray, S.T., Higgins, J.A., Holmden, C., Lu, C., Swart, P.K., 2021. Geochemical fingerprints of dolomitization in Bahamian carbonates: Evidence from sulphur, calcium, magnesium and clumped isotopes. Sedimentology 68, 1–29. https://doi.org/10.1111/sed.12775</w:t>
      </w:r>
    </w:p>
    <w:p w14:paraId="5B06BD44"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Nakamori, T., 2001. Global carbonate accumulation rates from cretaceous to present and their implications for the carbon cycle model. Isl. Arc 10, 1–8. https://doi.org/10.1046/j.1440-1738.2001.00276.x</w:t>
      </w:r>
    </w:p>
    <w:p w14:paraId="2C97C680"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Neubeck, A., Sjöberg, S., Price, A., Callac, N., Schnürer, A., 2016. Effect of nickel levels on hydrogen partial pressure and methane production in methanogens. PLoS One 11, 1–19. https://doi.org/10.1371/journal.pone.0168357</w:t>
      </w:r>
    </w:p>
    <w:p w14:paraId="55A6EC73"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Nriagu, J.O., 1989. A global assessment of natural sources of atmospheric trace metals. Nature 338, 47–49. https://doi.org/10.1038/338047a0</w:t>
      </w:r>
    </w:p>
    <w:p w14:paraId="7FC9CA58"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Opdyke, B.N., Wilkinson, B.H., 1988. Surface Area Control of Shallow Cratonic to Deep Marine Carbonate Accumulation. Paleoceanography 3, 685–703.</w:t>
      </w:r>
    </w:p>
    <w:p w14:paraId="7B64989D"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Panneerselvam, K., Rudragouda, S., Mohan, M., 2018. Toxicity of Nickel on the Selected Species of Marine Diatoms and Copepods. Bull. Environ. Contam. Toxicol. 100, 331–337. https://doi.org/10.1007/s00128-018-2279-7</w:t>
      </w:r>
    </w:p>
    <w:p w14:paraId="5D3FA89C"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Pašava, J., Chrastný, V., Loukola-Ruskeeniemi, K., Šebek, O., 2019. Nickel isotopic variation in black shales from Bohemia, China, Canada, and Finland: a reconnaissance study. Miner. Depos. 54, 719–742. https://doi.org/10.1007/s00126-018-0839-8</w:t>
      </w:r>
    </w:p>
    <w:p w14:paraId="6E343FF6"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Peacock, C.L., 2009. Physiochemical controls on the crystal-chemistry of Ni in birnessite: Genetic implications for ferromanganese precipitates. Geochim. Cosmochim. Acta 73, 3568–3578. https://doi.org/10.1016/j.gca.2009.03.020</w:t>
      </w:r>
    </w:p>
    <w:p w14:paraId="6586B1A8"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Peacock, C.L., Sherman, D.M., 2007. Crystal-chemistry of Ni in marine ferromanganese crusts nodules. Am. Mineral. 92, 1087–1092. https://doi.org/10.2138/am.2007.2378</w:t>
      </w:r>
    </w:p>
    <w:p w14:paraId="7B5A6C72"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Pogge von Strandmann, P.A.E., Schmidt, D.N., Planavsky, N.J., Wei, G., Todd, C.L., Baumann, K.H., 2019. Assessing bulk carbonates as archives for seawater Li isotope ratios. Chem. Geol. 530, 119338. https://doi.org/10.1016/j.chemgeo.2019.119338</w:t>
      </w:r>
    </w:p>
    <w:p w14:paraId="56FF3943"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Porter, S.J., Selby, D., Cameron, V., 2014. Characterising the nickel isotopic composition of organic-rich marine sediments. Chem. Geol. https://doi.org/10.1016/j.chemgeo.2014.07.017</w:t>
      </w:r>
    </w:p>
    <w:p w14:paraId="1844B641"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Ragsdale, S.W., 2009. Nickel-based enzyme systems. J. Biol. Chem. https://doi.org/10.1074/jbc.R900020200</w:t>
      </w:r>
    </w:p>
    <w:p w14:paraId="1F109935"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Ragsdale, S.W., 1998. Nickel biochemistry. Curr. Opin. Chem. Biol. https://doi.org/10.1016/S1367-5931(98)80062-8</w:t>
      </w:r>
    </w:p>
    <w:p w14:paraId="5AD24591"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Revels, B.N., Rickli, J., Moura, C.A. V, Vance, D., 2021. Nickel and its isotopes in the Amazon Basin : The impact of the weathering regime and delivery to the oceans. Geochim. Cosmochim. Acta 293, 344–364. https://doi.org/10.1016/j.gca.2020.11.005</w:t>
      </w:r>
    </w:p>
    <w:p w14:paraId="4FC3B82C"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 xml:space="preserve">Robbins, L.J., Lalonde, S. V., Planavsky, N.J., Partin, C.A., Reinhard, C.T., Kendall, B., Scott, C., Hardisty, D.S., Gill, B.C., Alessi, D.S., Dupont, C.L., Saito, M.A., Crowe, S.A., </w:t>
      </w:r>
      <w:r w:rsidRPr="00135E8F">
        <w:rPr>
          <w:noProof/>
        </w:rPr>
        <w:lastRenderedPageBreak/>
        <w:t>Poulton, S.W., Bekker, A., Lyons, T.W., Konhauser, K.O., 2016. Trace elements at the intersection of marine biological and geochemical evolution. Earth-Science Rev. 163, 323–348. https://doi.org/10.1016/j.earscirev.2016.10.013</w:t>
      </w:r>
    </w:p>
    <w:p w14:paraId="227D4A6D"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Romaniello, S.J., Herrmann, A.D., Anbar, A.D., 2013. Uranium concentrations and 238U/235U isotope ratios in modern carbonates from the Bahamas: Assessing a novel paleoredox proxy. Chem. Geol. https://doi.org/10.1016/j.chemgeo.2013.10.002</w:t>
      </w:r>
    </w:p>
    <w:p w14:paraId="3B9CF44A"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Rothman, D.H., Fournier, G.P., French, K.L., Alm, E.J., Boyle, E.A., Cao, C., Summons, R.E., 2014. Methanogenic burst in the end-Permian carbon cycle. Proc. Natl. Acad. Sci. U. S. A. 111, 5462–5467. https://doi.org/10.1073/pnas.1318106111</w:t>
      </w:r>
    </w:p>
    <w:p w14:paraId="0F5499AC"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Rudge, J.F., Reynolds, B.C., Bourdon, B., 2009. The double spike toolbox. Chem. Geol. 265, 420–431. https://doi.org/10.1016/j.chemgeo.2009.05.010</w:t>
      </w:r>
    </w:p>
    <w:p w14:paraId="3B980658"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Rudnick, R.L., Gao, S., 2014. Composition ofthe Continental Crust, in: Treatise on Geochemistry (Second Edition). pp. 1–51.</w:t>
      </w:r>
    </w:p>
    <w:p w14:paraId="523833E9"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Saito, M.A., Sigman, D.M., Morel, F.M.M., 2003. The bioinorganic chemistry of the ancient ocean: The co-evolution of cyanobacterial metal requirements and biogeochemical cycles at the Archean-Proterozoic boundary? Inorganica Chim. Acta 356, 308–318. https://doi.org/10.1016/S0020-1693(03)00442-0</w:t>
      </w:r>
    </w:p>
    <w:p w14:paraId="512C5898"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Schonheit, P., Moll, J., Thauer, R., 1979. Nickel, cobalt, and molybdenum requirement for growth of Methanobacterium thermoautotrophicum. Arch. Microbiol. 105–107.</w:t>
      </w:r>
    </w:p>
    <w:p w14:paraId="2D4FAF17"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Schrag, D.P., Higgins, J.A., Macdonald, F.A., Johnston, D.T., 2013. Authigenic carbonate and the history of the global carbon cycle. Science (80-. ). 339, 1383. https://doi.org/10.1126/science.339.6126.1383-b</w:t>
      </w:r>
    </w:p>
    <w:p w14:paraId="64FCC019"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Sclater, F.R., Boyle, E., Edmond, J.M., 1976. On the marine geochemistry of nickel. Earth Planet. Sci. Lett. https://doi.org/10.1016/0012-821X(76)90103-5</w:t>
      </w:r>
    </w:p>
    <w:p w14:paraId="4F626881"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Seyler, P.T., Boaventura, G.R., 2003. Distribution and partition of trace metals in the Amazon basin. Hydrol. Process. 17, 1345–1361. https://doi.org/10.1002/hyp.1288</w:t>
      </w:r>
    </w:p>
    <w:p w14:paraId="0D500C83"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Siebert, Christopher, Ègler, Thomas F Na, Kramers, Jan D, Siebert, C, Ègler, T F Na, Kramers, J D, 2001. Determination of molybdenum isotope fractionation by double-spike multicollector inductively coupled plasma mass spectrometry, Geochem. Geophys. Geosyst.</w:t>
      </w:r>
    </w:p>
    <w:p w14:paraId="52FCA36E"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Simanova, A.A., Kwon, K.D., Bone, S.E., Bargar, J.R., Refson, K., Sposito, G., Peña, J., 2015. Probing the sorption reactivity of the edge surfaces in birnessite nanoparticles using nickel(II). Geochim. Cosmochim. Acta 164, 191–204. https://doi.org/10.1016/j.gca.2015.04.050</w:t>
      </w:r>
    </w:p>
    <w:p w14:paraId="41168263"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Smith, C.W., Fehrenbacher, J.S., Goldstein, S.T., 2020. Incorporation of heavy metals in experimentally grown foraminifera from Sapelo Island, Georgia and Little Duck Key, Florida, U.S.A. Mar. Micropaleontol. 156. https://doi.org/10.1016/j.marmicro.2020.101854</w:t>
      </w:r>
    </w:p>
    <w:p w14:paraId="1794D820"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Smith, C.W., Goldstein, S.T., 2019. The Effects of Selected Heavy Metal Elements (Arsenic, Cadmium, Nickel, Zinc) on Experimentally Grown Foraminiferal Assemblages from Sapelo ISland, Georgia and Little Duck Key, Florida, U.S.A. J. Foraminifer. Res. 49, 303–317.</w:t>
      </w:r>
    </w:p>
    <w:p w14:paraId="4433F407"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lastRenderedPageBreak/>
        <w:t>Smith, S. V., Mackenzie, F.T., 2016. The Role of CaCO3 Reactions in the Contemporary Oceanic CO2 Cycle. Aquat. Geochemistry 22, 153–175. https://doi.org/10.1007/s10498-015-9282-y</w:t>
      </w:r>
    </w:p>
    <w:p w14:paraId="1825976C"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Sorensen, J. V., Gueguen, B., Stewart, B.D., Peña, J., Rouxel, O., Toner, B.M., 2020. Large nickel isotope fractionation caused by surface complexation reactions with hexagonal birnessite. Chem. Geol. 537. https://doi.org/10.1016/j.chemgeo.2020.119481</w:t>
      </w:r>
    </w:p>
    <w:p w14:paraId="752ECCC5"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Spivak-Birndorf, L.J., Wang, S.J., Bish, D.L., Wasylenki, L.E., 2018. Nickel isotope fractionation during continental weathering. Chem. Geol. 476, 316–326. https://doi.org/10.1016/j.chemgeo.2017.11.028</w:t>
      </w:r>
    </w:p>
    <w:p w14:paraId="1F7286CC"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Strelow, F.W.E., 1990. Distribution coefficients and cation-exchange behaviour of some ammines and aquo complexes of metallic elements in ammonium nitrate solution. Anal. Chim. Acta. https://doi.org/10.1016/S0003-2670(00)83468-6</w:t>
      </w:r>
    </w:p>
    <w:p w14:paraId="07AA02E0"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Strelow, F.W.E., S W Weinert, C.H., Eloff, C., Den Winkel, V., Speeke, A., Hoste, J., 1972. Distribution Coefficients and Anion Exchange Behavior of Elements in Oxalic Acid-Hydrochloric Acid Mixtures, Z. Dizdar, Reel. Trav. Inst. Recherches Structure Matiere. UTC.</w:t>
      </w:r>
    </w:p>
    <w:p w14:paraId="203CF8C9"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Swart, P.K., Melim, L.A., 2000. The Origin of Dolomites in Tertiary Sediments from the Margin of Great Bahama Bank. SEPM J. Sediment. Res. Vol. 70 (2. https://doi.org/10.1306/d4268c98-2b26-11d7-8648000102c1865d</w:t>
      </w:r>
    </w:p>
    <w:p w14:paraId="5E20ED57"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Swart, P.K., Oehlert, A.M., 2018. Revised interpretations of stable C and O patterns in carbonate rocks resulting from meteoric diagenesis. Sediment. Geol. 364, 14–23. https://doi.org/10.1016/j.sedgeo.2017.12.005</w:t>
      </w:r>
    </w:p>
    <w:p w14:paraId="303E16E5"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Swart, P.K., Reijmer, J.J.G., Otto, R., 2012. A Re-Evaluation of Facies on Great Bahama Bank II: Variations in the δ13C, δ18O and Mineralogy of Surface Sediments. Perspect. Carbonate Geol. 47–59. https://doi.org/10.1002/9781444312065.ch4</w:t>
      </w:r>
    </w:p>
    <w:p w14:paraId="5901256F"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Takano, S., Tanimizu, M., Hirata, T., Shin, K.C., Fukami, Y., Suzuki, K., Sohrin, Y., 2017. A simple and rapid method for isotopic analysis of nickel, copper, and zinc in seawater using chelating extraction and anion exchange. Anal. Chim. Acta. https://doi.org/10.1016/j.aca.2017.03.010</w:t>
      </w:r>
    </w:p>
    <w:p w14:paraId="1C05EFCA"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Takano, S., Tsuchiya, M., Imai, S., Yamamoto, Y., Fukami, Y., Suzuki, K., Sohrin, Y., 2021. Isotopic analysis of nickel , copper , and zinc in various freshwater samples for source identification. Geochem. J. 55, 171–183. https://doi.org/10.2343/geochemj.2.0627</w:t>
      </w:r>
    </w:p>
    <w:p w14:paraId="2ACCD168"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Tamagnini, P., Axelsson, R., Lindberg, P., Oxelfelt, F., Wünschiers, R., Lindblad, P., 2002. Hydrogenases and Hydrogen Metabolism of Cyanobacteria. Microbiol. Mol. Biol. Rev. 66, 1–20. https://doi.org/10.1128/mmbr.66.1.1-20.2002</w:t>
      </w:r>
    </w:p>
    <w:p w14:paraId="0E8A3F07"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Turner, A., Martino, M., 2006. Modelling the equilibrium speciation of nickel in the Tweed Estuary, UK: Voltammetric determinations and simulations using WHAM. Mar. Chem. 102, 198–207. https://doi.org/10.1016/j.marchem.2006.04.002</w:t>
      </w:r>
    </w:p>
    <w:p w14:paraId="68A0A484"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 xml:space="preserve">Turner, D.R., Whitfield, M., Dickson, A.G., 1981. The equilibrium speciation of dissolved components in freshwater and sea water at 25°C and 1 atm pressure. Geochim. Cosmochim. </w:t>
      </w:r>
      <w:r w:rsidRPr="00135E8F">
        <w:rPr>
          <w:noProof/>
        </w:rPr>
        <w:lastRenderedPageBreak/>
        <w:t>Acta 45, 855–881. https://doi.org/10.1016/0016-7037(81)90115-0</w:t>
      </w:r>
    </w:p>
    <w:p w14:paraId="75D445E6"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Twining, B.S., Baines, S.B., Vogt, S., Nelson, D.M., 2012. Role of diatoms in nickel biogeochemistry in the ocean. Global Biogeochem. Cycles 26, 1–9. https://doi.org/10.1029/2011GB004233</w:t>
      </w:r>
    </w:p>
    <w:p w14:paraId="6B8A829C"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Ussher, S.J., Achterberg, E.P., Powell, C., Baker, A.R., Jickells, T.D., Torres, R., Worsfold, P.J., 2013. Impact of atmospheric deposition on the contrasting iron biogeochemistry of the North and South Atlantic Ocean. Global Biogeochem. Cycles 27, 1096–1107. https://doi.org/10.1002/gbc.20056</w:t>
      </w:r>
    </w:p>
    <w:p w14:paraId="3BC196D4"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van der Ploeg, R., Boudreau, B.P., Middelburg, J.J., Sluijs, A., 2019. Cenozoic carbonate burial along continental margins. Geology 47, 1025–1028. https://doi.org/10.1130/G46418.1</w:t>
      </w:r>
    </w:p>
    <w:p w14:paraId="0CC41C1C"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Vance, D., Little, S.H., Archer, C., Cameron, V., Andersen, M.B., Rijkenberg, M.J.A., Lyons, T.W., 2016. The oceanic budgets of nickel and zinc isotopes: The importance of sulfdic environments as illustrated by the Black Sea. Philos. Trans. R. Soc. A Math. Phys. Eng. Sci. 374. https://doi.org/10.1098/rsta.2015.0294</w:t>
      </w:r>
    </w:p>
    <w:p w14:paraId="5A771086"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Viers, J., Dupré, B., Gaillardet, J., 2009. Chemical composition of suspended sediments in World Rivers: New insights from a new database. Sci. Total Environ. 407, 853–868. https://doi.org/10.1016/j.scitotenv.2008.09.053</w:t>
      </w:r>
    </w:p>
    <w:p w14:paraId="24C1C0EB"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Wang, C., Rybacki, K., Hardisty, D., Wang, X., Reinhard, C.T., Planavsky, N., 2020. Chromium Isotope Systematics and Diagenesis in Marine Carbonates. Earth Planet. Sci. Lett. 562, 2711–2711. https://doi.org/10.46427/gold2020.2711</w:t>
      </w:r>
    </w:p>
    <w:p w14:paraId="3812C1DA"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Wang, R.M., Archer, C., Bowie, A.R., Vance, D., 2019. Zinc and nickel isotopes in seawater from the Indian Sector of the Southern Ocean: The impact of natural iron fertilization versus Southern Ocean hydrography and biogeochemistry. Chem. Geol. https://doi.org/10.1016/j.chemgeo.2018.09.010</w:t>
      </w:r>
    </w:p>
    <w:p w14:paraId="42A390CD"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Wang, S.J., Rudnick, R.L., Gaschnig, R.M., Wang, H., Wasylenki, L.E., 2019. Methanogenesis sustained by sulfide weathering during the Great Oxidation Event. Nat. Geosci. https://doi.org/10.1038/s41561-019-0320-z</w:t>
      </w:r>
    </w:p>
    <w:p w14:paraId="17F6E2B0"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Wasylenki, L.E., Howe, H.D., Spivak-Birndorf, L.J., Bish, D.L., 2015. Ni isotope fractionation during sorption to ferrihydrite: Implications for Ni in banded iron formations. Chem. Geol. https://doi.org/10.1016/j.chemgeo.2015.02.007</w:t>
      </w:r>
    </w:p>
    <w:p w14:paraId="75634816"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Wasylenki, L.E., Wells, R., Frierdich, A., 2019. Ionic strength strongly affects Ni isotope fractionation between solution and Mn oxyhydroxide, in: Goldschmidt.</w:t>
      </w:r>
    </w:p>
    <w:p w14:paraId="7CD15F23"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Wheat, C.G., Jannasch, H.W., Kastner, M., Plant, J.N., DeCarlo, E.H., 2003. Seawater transport and reaction in upper oceanic basaltic basement: Chemical data from continuous monitoring of sealed boreholes in a ridge flank environment. Earth Planet. Sci. Lett. 216, 549–564. https://doi.org/10.1016/S0012-821X(03)00549-1</w:t>
      </w:r>
    </w:p>
    <w:p w14:paraId="073BB855"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Wheat, C.G., Mottl, M.J., Rudnicki, M., 2002. Trace element and REE composition of a low-temperature ridge-flank hydrothermal spring. Geochim. Cosmochim. Acta 66, 3693–3705. https://doi.org/10.1016/S0016-7037(02)00894-3</w:t>
      </w:r>
    </w:p>
    <w:p w14:paraId="191B36AD"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lastRenderedPageBreak/>
        <w:t>Wilkinson, B.H., Walker, J.C.G., 1989. Phanerozoic cycling of sedimentary carbonate. Am. J. Sci. 289, 525–548.</w:t>
      </w:r>
    </w:p>
    <w:p w14:paraId="440D3B40"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Wu, G., Zhu, J.-M., Wang, X., Han, G., Tan, D., Wang, S.-J., 2019. A novel purification method for high precision measurement of Ni isotopes by double spike MC-ICP-MS. J. Anal. At. Spectrom. 34, 1639–1651. https://doi.org/10.1039/c9ja00077a</w:t>
      </w:r>
    </w:p>
    <w:p w14:paraId="4AA6ED20"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Yang, S.C., Hawco, N.J., Pinedo-González, P., Bian, X., Huang, K.F., Zhang, R., John, S.G., 2020. A new purification method for Ni and Cu stable isotopes in seawater provides evidence for widespread Ni isotope fractionation by phytoplankton in the North Pacific. Chem. Geol. 547. https://doi.org/10.1016/j.chemgeo.2020.119662</w:t>
      </w:r>
    </w:p>
    <w:p w14:paraId="00E3CD87"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Yoshikawa, K., 1991. The relationship between manganese minerals and metallic elements in deep-sea manganese nodules. Mar. Geol. 101, 267–286. https://doi.org/10.1016/0025-3227(91)90075-F</w:t>
      </w:r>
    </w:p>
    <w:p w14:paraId="3E5072E9"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Zerkle, A.L., House, C.H., Brantley, S.L., 2005. BIOGEOCHEMICAL SIGNATURES THROUGH TIME AS INFERRED FROM WHOLE MICROBIAL GENOMES. Am. J. Sci. 305, 467–502.</w:t>
      </w:r>
    </w:p>
    <w:p w14:paraId="2F551755"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Zhang, S., Henehan, M.J., Hull, P.M., Reid, R.P., Hardisty, D.S., Hood, A. v. S., Planavsky, N.J., 2017. Investigating controls on boron isotope ratios in shallow marine carbonates. Earth Planet. Sci. Lett. https://doi.org/10.1016/j.epsl.2016.10.059</w:t>
      </w:r>
    </w:p>
    <w:p w14:paraId="6E6CF024" w14:textId="77777777" w:rsidR="00135E8F" w:rsidRPr="00135E8F" w:rsidRDefault="00135E8F" w:rsidP="00135E8F">
      <w:pPr>
        <w:widowControl w:val="0"/>
        <w:autoSpaceDE w:val="0"/>
        <w:autoSpaceDN w:val="0"/>
        <w:adjustRightInd w:val="0"/>
        <w:spacing w:line="240" w:lineRule="auto"/>
        <w:ind w:left="480" w:hanging="480"/>
        <w:rPr>
          <w:noProof/>
        </w:rPr>
      </w:pPr>
      <w:r w:rsidRPr="00135E8F">
        <w:rPr>
          <w:noProof/>
        </w:rPr>
        <w:t>Zhao, M.Y., Zheng, Y.F., 2014. Marine carbonate records of terrigenous input into Paleotethyan seawater: Geochemical constraints from Carboniferous limestones. Geochim. Cosmochim. Acta 141, 508–531. https://doi.org/10.1016/j.gca.2014.07.001</w:t>
      </w:r>
    </w:p>
    <w:p w14:paraId="1E55256E" w14:textId="308DFFCF" w:rsidR="007502DC" w:rsidRPr="007502DC" w:rsidRDefault="00135E8F" w:rsidP="007502DC">
      <w:r>
        <w:fldChar w:fldCharType="end"/>
      </w:r>
    </w:p>
    <w:sectPr w:rsidR="007502DC" w:rsidRPr="007502D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Eva Juliet Baransky" w:date="2021-08-01T14:35:00Z" w:initials="EJB">
    <w:p w14:paraId="570E3310" w14:textId="77777777" w:rsidR="00246FE3" w:rsidRDefault="00246FE3" w:rsidP="00246FE3">
      <w:pPr>
        <w:pStyle w:val="CommentText"/>
      </w:pPr>
      <w:r>
        <w:rPr>
          <w:rStyle w:val="CommentReference"/>
          <w:rFonts w:eastAsiaTheme="majorEastAsia"/>
        </w:rPr>
        <w:annotationRef/>
      </w:r>
      <w:r>
        <w:t xml:space="preserve">I need to get relevant references for this. </w:t>
      </w:r>
    </w:p>
  </w:comment>
  <w:comment w:id="5" w:author="Eva Juliet Baransky" w:date="2021-08-26T12:40:00Z" w:initials="EJB">
    <w:p w14:paraId="56C9CE71" w14:textId="77777777" w:rsidR="00246FE3" w:rsidRDefault="00246FE3" w:rsidP="00246FE3">
      <w:pPr>
        <w:pStyle w:val="CommentText"/>
      </w:pPr>
      <w:r>
        <w:rPr>
          <w:rStyle w:val="CommentReference"/>
          <w:rFonts w:eastAsiaTheme="majorEastAsia"/>
        </w:rPr>
        <w:annotationRef/>
      </w:r>
      <w:r>
        <w:t>Are these still the correct citations</w:t>
      </w:r>
    </w:p>
  </w:comment>
  <w:comment w:id="6" w:author="Eva Juliet Baransky" w:date="2021-08-01T14:52:00Z" w:initials="EJB">
    <w:p w14:paraId="1701B8E5" w14:textId="77777777" w:rsidR="00246FE3" w:rsidRDefault="00246FE3" w:rsidP="00246FE3">
      <w:pPr>
        <w:pStyle w:val="CommentText"/>
      </w:pPr>
      <w:r>
        <w:rPr>
          <w:rStyle w:val="CommentReference"/>
          <w:rFonts w:eastAsiaTheme="majorEastAsia"/>
        </w:rPr>
        <w:annotationRef/>
      </w:r>
      <w:r>
        <w:t xml:space="preserve">Add citations to this paragraph </w:t>
      </w:r>
    </w:p>
    <w:p w14:paraId="381ED5A0" w14:textId="77777777" w:rsidR="00246FE3" w:rsidRDefault="00246FE3" w:rsidP="00246FE3">
      <w:pPr>
        <w:pStyle w:val="CommentText"/>
      </w:pPr>
      <w:r>
        <w:t>Flesh out this paragraph</w:t>
      </w:r>
    </w:p>
  </w:comment>
  <w:comment w:id="7" w:author="Laura W" w:date="2021-08-25T10:05:00Z" w:initials="LEW">
    <w:p w14:paraId="11F629F4" w14:textId="77777777" w:rsidR="00246FE3" w:rsidRDefault="00246FE3" w:rsidP="00246FE3">
      <w:pPr>
        <w:pStyle w:val="CommentText"/>
      </w:pPr>
      <w:r>
        <w:rPr>
          <w:rStyle w:val="CommentReference"/>
          <w:rFonts w:eastAsiaTheme="majorEastAsia"/>
        </w:rPr>
        <w:annotationRef/>
      </w:r>
      <w:r>
        <w:t xml:space="preserve">Probably good to include Wang et al. 2019 and Li et al. 2021 in this paragraph. And now there is that brand new paper on Ni going down before GOE. </w:t>
      </w:r>
    </w:p>
  </w:comment>
  <w:comment w:id="10" w:author="Laura W" w:date="2021-08-25T10:08:00Z" w:initials="LEW">
    <w:p w14:paraId="2BB42C6A" w14:textId="77777777" w:rsidR="00246FE3" w:rsidRDefault="00246FE3" w:rsidP="00246FE3">
      <w:pPr>
        <w:pStyle w:val="CommentText"/>
      </w:pPr>
      <w:r>
        <w:rPr>
          <w:rStyle w:val="CommentReference"/>
          <w:rFonts w:eastAsiaTheme="majorEastAsia"/>
        </w:rPr>
        <w:annotationRef/>
      </w:r>
      <w:r>
        <w:t xml:space="preserve">Let’s get a little duck, just for </w:t>
      </w:r>
      <w:proofErr w:type="gramStart"/>
      <w:r>
        <w:t>fun?</w:t>
      </w:r>
      <w:proofErr w:type="gramEnd"/>
    </w:p>
  </w:comment>
  <w:comment w:id="11" w:author="Eva Juliet Baransky" w:date="2021-08-01T20:29:00Z" w:initials="EJB">
    <w:p w14:paraId="3A18AFE1" w14:textId="77777777" w:rsidR="00246FE3" w:rsidRDefault="00246FE3" w:rsidP="00246FE3">
      <w:pPr>
        <w:pStyle w:val="CommentText"/>
      </w:pPr>
      <w:r>
        <w:rPr>
          <w:rStyle w:val="CommentReference"/>
          <w:rFonts w:eastAsiaTheme="majorEastAsia"/>
        </w:rPr>
        <w:annotationRef/>
      </w:r>
      <w:r>
        <w:t>Not sure where to put this paragraph</w:t>
      </w:r>
    </w:p>
  </w:comment>
  <w:comment w:id="12" w:author="Laura W" w:date="2021-08-25T10:09:00Z" w:initials="LEW">
    <w:p w14:paraId="60202E9E" w14:textId="77777777" w:rsidR="00246FE3" w:rsidRDefault="00246FE3" w:rsidP="00246FE3">
      <w:pPr>
        <w:pStyle w:val="CommentText"/>
      </w:pPr>
      <w:r>
        <w:rPr>
          <w:rStyle w:val="CommentReference"/>
          <w:rFonts w:eastAsiaTheme="majorEastAsia"/>
        </w:rPr>
        <w:annotationRef/>
      </w:r>
      <w:r>
        <w:t>How about changing the next header to “The modern marine Ni budget and an apparently imbalance,” then putting this paragraph first.</w:t>
      </w:r>
    </w:p>
  </w:comment>
  <w:comment w:id="13" w:author="Laura W" w:date="2021-08-25T10:10:00Z" w:initials="LEW">
    <w:p w14:paraId="4DA9421B" w14:textId="77777777" w:rsidR="00246FE3" w:rsidRDefault="00246FE3" w:rsidP="00246FE3">
      <w:pPr>
        <w:pStyle w:val="CommentText"/>
      </w:pPr>
      <w:r>
        <w:rPr>
          <w:rStyle w:val="CommentReference"/>
          <w:rFonts w:eastAsiaTheme="majorEastAsia"/>
        </w:rPr>
        <w:annotationRef/>
      </w:r>
      <w:r>
        <w:t>I’d stick to stuff about conc, speciation, res time first, then regeneration stuff last. Just easier to absorb that way.</w:t>
      </w:r>
    </w:p>
  </w:comment>
  <w:comment w:id="15" w:author="Laura W" w:date="2021-08-25T10:11:00Z" w:initials="LEW">
    <w:p w14:paraId="7159F66C" w14:textId="77777777" w:rsidR="00246FE3" w:rsidRDefault="00246FE3" w:rsidP="00246FE3">
      <w:pPr>
        <w:pStyle w:val="CommentText"/>
      </w:pPr>
      <w:r>
        <w:rPr>
          <w:rStyle w:val="CommentReference"/>
          <w:rFonts w:eastAsiaTheme="majorEastAsia"/>
        </w:rPr>
        <w:annotationRef/>
      </w:r>
      <w:r>
        <w:t xml:space="preserve">This word is 100% strictly forbidden! </w:t>
      </w:r>
    </w:p>
  </w:comment>
  <w:comment w:id="16" w:author="Eva Juliet Baransky" w:date="2021-08-01T16:35:00Z" w:initials="EJB">
    <w:p w14:paraId="234F8DAA" w14:textId="77777777" w:rsidR="00246FE3" w:rsidRDefault="00246FE3" w:rsidP="00246FE3">
      <w:pPr>
        <w:pStyle w:val="CommentText"/>
      </w:pPr>
      <w:r>
        <w:rPr>
          <w:rStyle w:val="CommentReference"/>
          <w:rFonts w:eastAsiaTheme="majorEastAsia"/>
        </w:rPr>
        <w:annotationRef/>
      </w:r>
      <w:r>
        <w:t>Awkward transition</w:t>
      </w:r>
    </w:p>
  </w:comment>
  <w:comment w:id="19" w:author="Laura W" w:date="2021-08-25T10:22:00Z" w:initials="LEW">
    <w:p w14:paraId="3DFA731F" w14:textId="77777777" w:rsidR="00246FE3" w:rsidRDefault="00246FE3" w:rsidP="00246FE3">
      <w:pPr>
        <w:pStyle w:val="CommentText"/>
      </w:pPr>
      <w:r>
        <w:rPr>
          <w:rStyle w:val="CommentReference"/>
          <w:rFonts w:eastAsiaTheme="majorEastAsia"/>
        </w:rPr>
        <w:annotationRef/>
      </w:r>
      <w:r>
        <w:t xml:space="preserve">I think you mean the flux is small, not the dust. </w:t>
      </w:r>
      <w:proofErr w:type="gramStart"/>
      <w:r>
        <w:t>Of course</w:t>
      </w:r>
      <w:proofErr w:type="gramEnd"/>
      <w:r>
        <w:t xml:space="preserve"> dust is small. (OMG, Laura, quit picking at writing.)</w:t>
      </w:r>
    </w:p>
  </w:comment>
  <w:comment w:id="20" w:author="Eva Juliet Baransky" w:date="2021-07-01T09:34:00Z" w:initials="EJB">
    <w:p w14:paraId="4C1F4739" w14:textId="77777777" w:rsidR="00246FE3" w:rsidRDefault="00246FE3" w:rsidP="00246FE3">
      <w:pPr>
        <w:pStyle w:val="CommentText"/>
      </w:pPr>
      <w:r>
        <w:rPr>
          <w:rStyle w:val="CommentReference"/>
          <w:rFonts w:eastAsiaTheme="majorEastAsia"/>
        </w:rPr>
        <w:annotationRef/>
      </w:r>
      <w:r>
        <w:t xml:space="preserve">Does this include anthropogenic particles and natural dust? I’m not </w:t>
      </w:r>
      <w:proofErr w:type="gramStart"/>
      <w:r>
        <w:t>really sure</w:t>
      </w:r>
      <w:proofErr w:type="gramEnd"/>
    </w:p>
  </w:comment>
  <w:comment w:id="21" w:author="Laura W" w:date="2021-08-25T10:12:00Z" w:initials="LEW">
    <w:p w14:paraId="66FC432D" w14:textId="77777777" w:rsidR="00246FE3" w:rsidRDefault="00246FE3" w:rsidP="00246FE3">
      <w:pPr>
        <w:pStyle w:val="CommentText"/>
      </w:pPr>
      <w:r>
        <w:rPr>
          <w:rStyle w:val="CommentReference"/>
          <w:rFonts w:eastAsiaTheme="majorEastAsia"/>
        </w:rPr>
        <w:annotationRef/>
      </w:r>
      <w:r>
        <w:t>10-30; and you should include citations for this.</w:t>
      </w:r>
    </w:p>
  </w:comment>
  <w:comment w:id="22" w:author="Eva Juliet Baransky" w:date="2021-07-01T20:03:00Z" w:initials="EJB">
    <w:p w14:paraId="76A9FDA5" w14:textId="77777777" w:rsidR="00246FE3" w:rsidRDefault="00246FE3" w:rsidP="00246FE3">
      <w:pPr>
        <w:pStyle w:val="CommentText"/>
      </w:pPr>
      <w:r>
        <w:rPr>
          <w:rStyle w:val="CommentReference"/>
          <w:rFonts w:eastAsiaTheme="majorEastAsia"/>
        </w:rPr>
        <w:annotationRef/>
      </w:r>
    </w:p>
    <w:p w14:paraId="72749D26" w14:textId="77777777" w:rsidR="00246FE3" w:rsidRDefault="00246FE3" w:rsidP="00246FE3">
      <w:pPr>
        <w:pStyle w:val="CommentText"/>
      </w:pPr>
      <w:r>
        <w:t xml:space="preserve">Double check all authors used this functional definition. </w:t>
      </w:r>
    </w:p>
  </w:comment>
  <w:comment w:id="23" w:author="Eva Juliet Baransky" w:date="2021-08-01T17:42:00Z" w:initials="EJB">
    <w:p w14:paraId="7EBD9E88" w14:textId="77777777" w:rsidR="00246FE3" w:rsidRDefault="00246FE3" w:rsidP="00246FE3">
      <w:pPr>
        <w:pStyle w:val="CommentText"/>
      </w:pPr>
      <w:r>
        <w:rPr>
          <w:rStyle w:val="CommentReference"/>
          <w:rFonts w:eastAsiaTheme="majorEastAsia"/>
        </w:rPr>
        <w:annotationRef/>
      </w:r>
      <w:r>
        <w:t>It is unclear to me how they get this value</w:t>
      </w:r>
    </w:p>
  </w:comment>
  <w:comment w:id="24" w:author="Eva Juliet Baransky" w:date="2021-08-01T17:45:00Z" w:initials="EJB">
    <w:p w14:paraId="4B77BE9E" w14:textId="77777777" w:rsidR="00246FE3" w:rsidRDefault="00246FE3" w:rsidP="00246FE3">
      <w:pPr>
        <w:pStyle w:val="CommentText"/>
      </w:pPr>
      <w:r>
        <w:rPr>
          <w:rStyle w:val="CommentReference"/>
          <w:rFonts w:eastAsiaTheme="majorEastAsia"/>
        </w:rPr>
        <w:annotationRef/>
      </w:r>
      <w:r>
        <w:t>Unclear if this is the abundance weighted value or not</w:t>
      </w:r>
    </w:p>
  </w:comment>
  <w:comment w:id="25" w:author="Laura W" w:date="2021-08-25T10:43:00Z" w:initials="LEW">
    <w:p w14:paraId="4BD88CF0" w14:textId="77777777" w:rsidR="00246FE3" w:rsidRDefault="00246FE3" w:rsidP="00246FE3">
      <w:pPr>
        <w:pStyle w:val="CommentText"/>
      </w:pPr>
      <w:r>
        <w:rPr>
          <w:rStyle w:val="CommentReference"/>
          <w:rFonts w:eastAsiaTheme="majorEastAsia"/>
        </w:rPr>
        <w:annotationRef/>
      </w:r>
      <w:r>
        <w:t xml:space="preserve">It would be crazy if not abundance weighted. If you scan their data, can you tell whether they just averaged or multiplied by abundances? Not sure I’ve read that paper. </w:t>
      </w:r>
    </w:p>
  </w:comment>
  <w:comment w:id="28" w:author="Laura W" w:date="2021-08-25T10:14:00Z" w:initials="LEW">
    <w:p w14:paraId="4DA3AF59" w14:textId="77777777" w:rsidR="00246FE3" w:rsidRDefault="00246FE3" w:rsidP="00246FE3">
      <w:pPr>
        <w:pStyle w:val="CommentText"/>
      </w:pPr>
      <w:r>
        <w:rPr>
          <w:rStyle w:val="CommentReference"/>
          <w:rFonts w:eastAsiaTheme="majorEastAsia"/>
        </w:rPr>
        <w:annotationRef/>
      </w:r>
      <w:r>
        <w:t>What’s the difference between “based on” and “based off?” I think the former is correct. The latter is slang.</w:t>
      </w:r>
    </w:p>
  </w:comment>
  <w:comment w:id="29" w:author="Eva Juliet Baransky" w:date="2021-08-01T18:17:00Z" w:initials="EJB">
    <w:p w14:paraId="1B8AD335" w14:textId="77777777" w:rsidR="00246FE3" w:rsidRDefault="00246FE3" w:rsidP="00246FE3">
      <w:pPr>
        <w:pStyle w:val="CommentText"/>
      </w:pPr>
      <w:r>
        <w:rPr>
          <w:rStyle w:val="CommentReference"/>
          <w:rFonts w:eastAsiaTheme="majorEastAsia"/>
        </w:rPr>
        <w:annotationRef/>
      </w:r>
      <w:r>
        <w:t>(Based on a quick back calculation from their estimates, they assume Fe-Mn crust covers ~85% of the seafloor)</w:t>
      </w:r>
    </w:p>
  </w:comment>
  <w:comment w:id="30" w:author="Laura W" w:date="2021-08-25T10:15:00Z" w:initials="LEW">
    <w:p w14:paraId="37D564FB" w14:textId="77777777" w:rsidR="00246FE3" w:rsidRDefault="00246FE3" w:rsidP="00246FE3">
      <w:pPr>
        <w:pStyle w:val="CommentText"/>
      </w:pPr>
      <w:r>
        <w:rPr>
          <w:rStyle w:val="CommentReference"/>
          <w:rFonts w:eastAsiaTheme="majorEastAsia"/>
        </w:rPr>
        <w:annotationRef/>
      </w:r>
      <w:r>
        <w:t xml:space="preserve">Seems like you are assuming the reader already has the two distinct types of Mn-rich pelagic sediments in mind. Better at least mention the distinction explicitly to make sure everybody’s with you. </w:t>
      </w:r>
    </w:p>
  </w:comment>
  <w:comment w:id="31" w:author="Eva Juliet Baransky" w:date="2021-07-22T11:29:00Z" w:initials="EJB">
    <w:p w14:paraId="108FCB07" w14:textId="77777777" w:rsidR="00246FE3" w:rsidRDefault="00246FE3" w:rsidP="00246FE3">
      <w:pPr>
        <w:pStyle w:val="CommentText"/>
      </w:pPr>
      <w:r>
        <w:rPr>
          <w:rStyle w:val="CommentReference"/>
          <w:rFonts w:eastAsiaTheme="majorEastAsia"/>
        </w:rPr>
        <w:annotationRef/>
      </w:r>
      <w:r>
        <w:t xml:space="preserve">I feel like this is a “worse value” because I think Gall calculates this value in a very opaque way and the </w:t>
      </w:r>
      <w:proofErr w:type="gramStart"/>
      <w:r>
        <w:t>numbers</w:t>
      </w:r>
      <w:proofErr w:type="gramEnd"/>
      <w:r>
        <w:t xml:space="preserve"> I can extrapolate from her calc (i.e. seafloor coverage) seem highly unreasonable.</w:t>
      </w:r>
    </w:p>
  </w:comment>
  <w:comment w:id="32" w:author="Laura W" w:date="2021-08-25T10:16:00Z" w:initials="LEW">
    <w:p w14:paraId="776C76D9" w14:textId="77777777" w:rsidR="00246FE3" w:rsidRDefault="00246FE3" w:rsidP="00246FE3">
      <w:pPr>
        <w:pStyle w:val="CommentText"/>
      </w:pPr>
      <w:r>
        <w:rPr>
          <w:rStyle w:val="CommentReference"/>
          <w:rFonts w:eastAsiaTheme="majorEastAsia"/>
        </w:rPr>
        <w:annotationRef/>
      </w:r>
      <w:r>
        <w:t xml:space="preserve">One thing that’s missing is the Peacock paper in which she says that Ni concentration of the ocean is simply controlled by sorption equilibrium with crusts. Not sure where the best spot is for that (might be up above). </w:t>
      </w:r>
    </w:p>
  </w:comment>
  <w:comment w:id="33" w:author="Laura W" w:date="2021-08-25T10:20:00Z" w:initials="LEW">
    <w:p w14:paraId="17186296" w14:textId="77777777" w:rsidR="00246FE3" w:rsidRDefault="00246FE3" w:rsidP="00246FE3">
      <w:pPr>
        <w:pStyle w:val="CommentText"/>
      </w:pPr>
      <w:r>
        <w:rPr>
          <w:rStyle w:val="CommentReference"/>
          <w:rFonts w:eastAsiaTheme="majorEastAsia"/>
        </w:rPr>
        <w:annotationRef/>
      </w:r>
      <w:r>
        <w:t xml:space="preserve">Seems like the </w:t>
      </w:r>
      <w:proofErr w:type="spellStart"/>
      <w:r>
        <w:t>Klinkhammer</w:t>
      </w:r>
      <w:proofErr w:type="spellEnd"/>
      <w:r>
        <w:t xml:space="preserve">, </w:t>
      </w:r>
      <w:proofErr w:type="spellStart"/>
      <w:r>
        <w:t>Graybeal</w:t>
      </w:r>
      <w:proofErr w:type="spellEnd"/>
      <w:r>
        <w:t xml:space="preserve"> and Heath and Heggie papers should be showing up here? </w:t>
      </w:r>
    </w:p>
  </w:comment>
  <w:comment w:id="34" w:author="Laura W" w:date="2021-08-25T10:18:00Z" w:initials="LEW">
    <w:p w14:paraId="1D8AE2CB" w14:textId="77777777" w:rsidR="00246FE3" w:rsidRDefault="00246FE3" w:rsidP="00246FE3">
      <w:pPr>
        <w:pStyle w:val="CommentText"/>
      </w:pPr>
      <w:r>
        <w:rPr>
          <w:rStyle w:val="CommentReference"/>
          <w:rFonts w:eastAsiaTheme="majorEastAsia"/>
        </w:rPr>
        <w:annotationRef/>
      </w:r>
      <w:r>
        <w:t xml:space="preserve">What does generally cited mean? The paper has only 27 citations, mostly by other nickel geeks. </w:t>
      </w:r>
    </w:p>
  </w:comment>
  <w:comment w:id="35" w:author="Laura W" w:date="2021-08-25T10:19:00Z" w:initials="LEW">
    <w:p w14:paraId="742B5877" w14:textId="77777777" w:rsidR="00246FE3" w:rsidRDefault="00246FE3" w:rsidP="00246FE3">
      <w:pPr>
        <w:pStyle w:val="CommentText"/>
      </w:pPr>
      <w:r>
        <w:rPr>
          <w:rStyle w:val="CommentReference"/>
          <w:rFonts w:eastAsiaTheme="majorEastAsia"/>
        </w:rPr>
        <w:annotationRef/>
      </w:r>
      <w:r>
        <w:t xml:space="preserve">In like 3-4 papers, right? </w:t>
      </w:r>
    </w:p>
  </w:comment>
  <w:comment w:id="38" w:author="Laura W" w:date="2021-08-25T10:25:00Z" w:initials="LEW">
    <w:p w14:paraId="3DEDBB73" w14:textId="77777777" w:rsidR="00246FE3" w:rsidRDefault="00246FE3" w:rsidP="00246FE3">
      <w:pPr>
        <w:pStyle w:val="CommentText"/>
      </w:pPr>
      <w:r>
        <w:rPr>
          <w:rStyle w:val="CommentReference"/>
          <w:rFonts w:eastAsiaTheme="majorEastAsia"/>
        </w:rPr>
        <w:annotationRef/>
      </w:r>
      <w:r>
        <w:t xml:space="preserve">Doesn’t seem like an appropriate heading for what’s under it. </w:t>
      </w:r>
    </w:p>
  </w:comment>
  <w:comment w:id="39" w:author="Laura W" w:date="2021-08-25T10:21:00Z" w:initials="LEW">
    <w:p w14:paraId="643D0C1B" w14:textId="77777777" w:rsidR="00246FE3" w:rsidRDefault="00246FE3" w:rsidP="00246FE3">
      <w:pPr>
        <w:pStyle w:val="CommentText"/>
      </w:pPr>
      <w:r>
        <w:rPr>
          <w:rStyle w:val="CommentReference"/>
          <w:rFonts w:eastAsiaTheme="majorEastAsia"/>
        </w:rPr>
        <w:annotationRef/>
      </w:r>
      <w:proofErr w:type="gramStart"/>
      <w:r>
        <w:t>Ouch,</w:t>
      </w:r>
      <w:proofErr w:type="gramEnd"/>
      <w:r>
        <w:t xml:space="preserve"> sounds yucky because verbs are in mixed tenses and mostly passive.</w:t>
      </w:r>
    </w:p>
  </w:comment>
  <w:comment w:id="40" w:author="Laura W" w:date="2021-08-25T10:23:00Z" w:initials="LEW">
    <w:p w14:paraId="15066624" w14:textId="77777777" w:rsidR="00246FE3" w:rsidRDefault="00246FE3" w:rsidP="00246FE3">
      <w:pPr>
        <w:pStyle w:val="CommentText"/>
      </w:pPr>
      <w:r>
        <w:rPr>
          <w:rStyle w:val="CommentReference"/>
          <w:rFonts w:eastAsiaTheme="majorEastAsia"/>
        </w:rPr>
        <w:annotationRef/>
      </w:r>
      <w:r>
        <w:t xml:space="preserve">Not sure you did </w:t>
      </w:r>
      <w:proofErr w:type="gramStart"/>
      <w:r>
        <w:t>actually show</w:t>
      </w:r>
      <w:proofErr w:type="gramEnd"/>
      <w:r>
        <w:t xml:space="preserve"> how difficult this is? How about “as discussed?”</w:t>
      </w:r>
    </w:p>
  </w:comment>
  <w:comment w:id="41" w:author="Eva Juliet Baransky" w:date="2021-08-01T19:32:00Z" w:initials="EJB">
    <w:p w14:paraId="31892FFF" w14:textId="77777777" w:rsidR="00246FE3" w:rsidRDefault="00246FE3" w:rsidP="00246FE3">
      <w:pPr>
        <w:pStyle w:val="CommentText"/>
      </w:pPr>
      <w:r>
        <w:rPr>
          <w:rStyle w:val="CommentReference"/>
          <w:rFonts w:eastAsiaTheme="majorEastAsia"/>
        </w:rPr>
        <w:annotationRef/>
      </w:r>
      <w:r>
        <w:t xml:space="preserve">Will include definition of </w:t>
      </w:r>
      <w:proofErr w:type="spellStart"/>
      <w:r>
        <w:t>dNi</w:t>
      </w:r>
      <w:proofErr w:type="spellEnd"/>
      <w:r>
        <w:t xml:space="preserve"> and isotope mass balance equation</w:t>
      </w:r>
    </w:p>
  </w:comment>
  <w:comment w:id="43" w:author="Laura W" w:date="2021-08-25T10:24:00Z" w:initials="LEW">
    <w:p w14:paraId="770316F6" w14:textId="77777777" w:rsidR="00246FE3" w:rsidRDefault="00246FE3" w:rsidP="00246FE3">
      <w:pPr>
        <w:pStyle w:val="CommentText"/>
      </w:pPr>
      <w:r>
        <w:rPr>
          <w:rStyle w:val="CommentReference"/>
          <w:rFonts w:eastAsiaTheme="majorEastAsia"/>
        </w:rPr>
        <w:annotationRef/>
      </w:r>
      <w:r>
        <w:t>The metals are not elusive.</w:t>
      </w:r>
    </w:p>
  </w:comment>
  <w:comment w:id="46" w:author="Laura W" w:date="2021-08-25T10:47:00Z" w:initials="LEW">
    <w:p w14:paraId="4C94C697" w14:textId="77777777" w:rsidR="00246FE3" w:rsidRDefault="00246FE3" w:rsidP="00246FE3">
      <w:pPr>
        <w:pStyle w:val="CommentText"/>
      </w:pPr>
      <w:r>
        <w:rPr>
          <w:rStyle w:val="CommentReference"/>
          <w:rFonts w:eastAsiaTheme="majorEastAsia"/>
        </w:rPr>
        <w:annotationRef/>
      </w:r>
      <w:r>
        <w:t>I can barely understand what this sentence means.</w:t>
      </w:r>
    </w:p>
  </w:comment>
  <w:comment w:id="47" w:author="Eva Juliet Baransky" w:date="2021-07-24T11:06:00Z" w:initials="EJB">
    <w:p w14:paraId="02936600" w14:textId="77777777" w:rsidR="00246FE3" w:rsidRDefault="00246FE3" w:rsidP="00246FE3">
      <w:pPr>
        <w:pStyle w:val="CommentText"/>
      </w:pPr>
      <w:r>
        <w:rPr>
          <w:rStyle w:val="CommentReference"/>
          <w:rFonts w:eastAsiaTheme="majorEastAsia"/>
        </w:rPr>
        <w:annotationRef/>
      </w:r>
      <w:r>
        <w:t>I should add something about the new shun-</w:t>
      </w:r>
      <w:proofErr w:type="spellStart"/>
      <w:r>
        <w:t>chung</w:t>
      </w:r>
      <w:proofErr w:type="spellEnd"/>
      <w:r>
        <w:t xml:space="preserve"> yang paper</w:t>
      </w:r>
    </w:p>
  </w:comment>
  <w:comment w:id="52" w:author="Eva Juliet Baransky" w:date="2021-08-01T19:43:00Z" w:initials="EJB">
    <w:p w14:paraId="6BBCCAFD" w14:textId="77777777" w:rsidR="00246FE3" w:rsidRDefault="00246FE3" w:rsidP="00246FE3">
      <w:pPr>
        <w:pStyle w:val="CommentText"/>
      </w:pPr>
      <w:r>
        <w:rPr>
          <w:rStyle w:val="CommentReference"/>
          <w:rFonts w:eastAsiaTheme="majorEastAsia"/>
        </w:rPr>
        <w:annotationRef/>
      </w:r>
      <w:r>
        <w:t>Need to define this somewhere</w:t>
      </w:r>
    </w:p>
  </w:comment>
  <w:comment w:id="50" w:author="Eva Juliet Baransky" w:date="2021-07-24T15:40:00Z" w:initials="EJB">
    <w:p w14:paraId="44C44692" w14:textId="77777777" w:rsidR="00246FE3" w:rsidRDefault="00246FE3" w:rsidP="00246FE3">
      <w:pPr>
        <w:pStyle w:val="CommentText"/>
      </w:pPr>
      <w:r>
        <w:rPr>
          <w:rStyle w:val="CommentReference"/>
          <w:rFonts w:eastAsiaTheme="majorEastAsia"/>
        </w:rPr>
        <w:annotationRef/>
      </w:r>
      <w:r>
        <w:t xml:space="preserve">I feel like this doesn’t fit here. </w:t>
      </w:r>
    </w:p>
  </w:comment>
  <w:comment w:id="51" w:author="Laura W" w:date="2021-08-25T10:26:00Z" w:initials="LEW">
    <w:p w14:paraId="38D426C8" w14:textId="77777777" w:rsidR="00246FE3" w:rsidRDefault="00246FE3" w:rsidP="00246FE3">
      <w:pPr>
        <w:pStyle w:val="CommentText"/>
      </w:pPr>
      <w:r>
        <w:rPr>
          <w:rStyle w:val="CommentReference"/>
          <w:rFonts w:eastAsiaTheme="majorEastAsia"/>
        </w:rPr>
        <w:annotationRef/>
      </w:r>
      <w:r>
        <w:t xml:space="preserve">I think you need to expand what you’ve said about rivers, saying a bit more about what approach and what samples Cameron and Vance used and same for Revels. Then this will fit. You have also said nothing at all about non-river inputs, including hydrothermal. </w:t>
      </w:r>
    </w:p>
    <w:p w14:paraId="3DE09508" w14:textId="77777777" w:rsidR="00246FE3" w:rsidRDefault="00246FE3" w:rsidP="00246FE3">
      <w:pPr>
        <w:pStyle w:val="CommentText"/>
      </w:pPr>
    </w:p>
    <w:p w14:paraId="6BC22D98" w14:textId="77777777" w:rsidR="00246FE3" w:rsidRDefault="00246FE3" w:rsidP="00246FE3">
      <w:pPr>
        <w:pStyle w:val="CommentText"/>
      </w:pPr>
      <w:r>
        <w:t xml:space="preserve">Ok, I see you have missing inputs and outputs below, but your readers don’t know that the “Inputs” header here is going to include only those that have been studied. They will wonder why you only mention rivers. </w:t>
      </w:r>
    </w:p>
  </w:comment>
  <w:comment w:id="55" w:author="Laura W" w:date="2021-08-25T10:34:00Z" w:initials="LEW">
    <w:p w14:paraId="135C0A52" w14:textId="77777777" w:rsidR="00246FE3" w:rsidRDefault="00246FE3" w:rsidP="00246FE3">
      <w:pPr>
        <w:pStyle w:val="CommentText"/>
      </w:pPr>
      <w:r>
        <w:rPr>
          <w:rStyle w:val="CommentReference"/>
          <w:rFonts w:eastAsiaTheme="majorEastAsia"/>
        </w:rPr>
        <w:annotationRef/>
      </w:r>
      <w:r>
        <w:t>Evidence? Citations?</w:t>
      </w:r>
    </w:p>
  </w:comment>
  <w:comment w:id="56" w:author="Laura W" w:date="2021-08-25T10:33:00Z" w:initials="LEW">
    <w:p w14:paraId="4D04A70F" w14:textId="77777777" w:rsidR="00246FE3" w:rsidRDefault="00246FE3" w:rsidP="00246FE3">
      <w:pPr>
        <w:pStyle w:val="CommentText"/>
      </w:pPr>
      <w:r>
        <w:rPr>
          <w:rStyle w:val="CommentReference"/>
          <w:rFonts w:eastAsiaTheme="majorEastAsia"/>
        </w:rPr>
        <w:annotationRef/>
      </w:r>
      <w:r>
        <w:t xml:space="preserve">Wait, there is a consensus about the deposits—the data are what they are. What EXACTLY has no consensus? </w:t>
      </w:r>
    </w:p>
  </w:comment>
  <w:comment w:id="57" w:author="Laura W" w:date="2021-08-25T10:28:00Z" w:initials="LEW">
    <w:p w14:paraId="4689B7ED" w14:textId="77777777" w:rsidR="00246FE3" w:rsidRDefault="00246FE3" w:rsidP="00246FE3">
      <w:pPr>
        <w:pStyle w:val="CommentText"/>
      </w:pPr>
      <w:r>
        <w:rPr>
          <w:rStyle w:val="CommentReference"/>
          <w:rFonts w:eastAsiaTheme="majorEastAsia"/>
        </w:rPr>
        <w:annotationRef/>
      </w:r>
      <w:r>
        <w:t xml:space="preserve">Never yet mentioned…. </w:t>
      </w:r>
    </w:p>
  </w:comment>
  <w:comment w:id="58" w:author="Laura W" w:date="2021-08-25T10:29:00Z" w:initials="LEW">
    <w:p w14:paraId="2C61D1E5" w14:textId="77777777" w:rsidR="00246FE3" w:rsidRDefault="00246FE3" w:rsidP="00246FE3">
      <w:pPr>
        <w:pStyle w:val="CommentText"/>
      </w:pPr>
      <w:r>
        <w:rPr>
          <w:rStyle w:val="CommentReference"/>
          <w:rFonts w:eastAsiaTheme="majorEastAsia"/>
        </w:rPr>
        <w:annotationRef/>
      </w:r>
      <w:r>
        <w:t>“</w:t>
      </w:r>
      <w:proofErr w:type="gramStart"/>
      <w:r>
        <w:t>Typically</w:t>
      </w:r>
      <w:proofErr w:type="gramEnd"/>
      <w:r>
        <w:t xml:space="preserve">” would make sense if there were more than a very few analyses., but there are about 10, right? Not enough for anything to be typical. </w:t>
      </w:r>
    </w:p>
  </w:comment>
  <w:comment w:id="59" w:author="Laura W" w:date="2021-08-25T10:30:00Z" w:initials="LEW">
    <w:p w14:paraId="3FBE0D04" w14:textId="77777777" w:rsidR="00246FE3" w:rsidRDefault="00246FE3" w:rsidP="00246FE3">
      <w:pPr>
        <w:pStyle w:val="CommentText"/>
      </w:pPr>
      <w:r>
        <w:rPr>
          <w:rStyle w:val="CommentReference"/>
          <w:rFonts w:eastAsiaTheme="majorEastAsia"/>
        </w:rPr>
        <w:annotationRef/>
      </w:r>
      <w:r>
        <w:t xml:space="preserve">It’s worse than that—they have the </w:t>
      </w:r>
      <w:proofErr w:type="spellStart"/>
      <w:r>
        <w:t>phyllomanganates</w:t>
      </w:r>
      <w:proofErr w:type="spellEnd"/>
      <w:r>
        <w:t xml:space="preserve"> versus todorokite phases WRONG in some samples. </w:t>
      </w:r>
    </w:p>
  </w:comment>
  <w:comment w:id="60" w:author="Laura W" w:date="2021-08-25T10:31:00Z" w:initials="LEW">
    <w:p w14:paraId="79062F96" w14:textId="77777777" w:rsidR="00246FE3" w:rsidRDefault="00246FE3" w:rsidP="00246FE3">
      <w:pPr>
        <w:pStyle w:val="CommentText"/>
      </w:pPr>
      <w:r>
        <w:rPr>
          <w:rStyle w:val="CommentReference"/>
          <w:rFonts w:eastAsiaTheme="majorEastAsia"/>
        </w:rPr>
        <w:annotationRef/>
      </w:r>
      <w:r>
        <w:t xml:space="preserve">I doubt any of your committee members will be able to understand this sentence. </w:t>
      </w:r>
      <w:proofErr w:type="spellStart"/>
      <w:r>
        <w:t>Gotta</w:t>
      </w:r>
      <w:proofErr w:type="spellEnd"/>
      <w:r>
        <w:t xml:space="preserve"> give them what they need. And they will be confused about why this is in the “outputs” section. </w:t>
      </w:r>
    </w:p>
    <w:p w14:paraId="7D5C8539" w14:textId="77777777" w:rsidR="00246FE3" w:rsidRDefault="00246FE3" w:rsidP="00246FE3">
      <w:pPr>
        <w:pStyle w:val="CommentText"/>
      </w:pPr>
    </w:p>
    <w:p w14:paraId="616FE619" w14:textId="77777777" w:rsidR="00246FE3" w:rsidRDefault="00246FE3" w:rsidP="00246FE3">
      <w:pPr>
        <w:pStyle w:val="CommentText"/>
      </w:pPr>
      <w:r>
        <w:t xml:space="preserve">I would not use solid-solution, but </w:t>
      </w:r>
      <w:proofErr w:type="spellStart"/>
      <w:r>
        <w:t>MnOx</w:t>
      </w:r>
      <w:proofErr w:type="spellEnd"/>
      <w:r>
        <w:t xml:space="preserve"> particle-water.</w:t>
      </w:r>
    </w:p>
  </w:comment>
  <w:comment w:id="61" w:author="Eva Juliet Baransky" w:date="2021-07-31T17:04:00Z" w:initials="EJB">
    <w:p w14:paraId="1CDB39CE" w14:textId="77777777" w:rsidR="00246FE3" w:rsidRDefault="00246FE3" w:rsidP="00246FE3">
      <w:pPr>
        <w:pStyle w:val="CommentText"/>
      </w:pPr>
      <w:r>
        <w:rPr>
          <w:rStyle w:val="CommentReference"/>
          <w:rFonts w:eastAsiaTheme="majorEastAsia"/>
        </w:rPr>
        <w:annotationRef/>
      </w:r>
      <w:r>
        <w:t>Should I add experimental info here?</w:t>
      </w:r>
    </w:p>
  </w:comment>
  <w:comment w:id="63" w:author="Laura W" w:date="2021-08-25T10:33:00Z" w:initials="LEW">
    <w:p w14:paraId="21455CD1" w14:textId="77777777" w:rsidR="00246FE3" w:rsidRDefault="00246FE3" w:rsidP="00246FE3">
      <w:pPr>
        <w:pStyle w:val="CommentText"/>
      </w:pPr>
      <w:r>
        <w:rPr>
          <w:rStyle w:val="CommentReference"/>
          <w:rFonts w:eastAsiaTheme="majorEastAsia"/>
        </w:rPr>
        <w:annotationRef/>
      </w:r>
      <w:r>
        <w:t>Papers can’t investigate. No brains.</w:t>
      </w:r>
    </w:p>
  </w:comment>
  <w:comment w:id="64" w:author="Laura W" w:date="2021-08-25T10:35:00Z" w:initials="LEW">
    <w:p w14:paraId="7D06949D" w14:textId="77777777" w:rsidR="00246FE3" w:rsidRDefault="00246FE3" w:rsidP="00246FE3">
      <w:pPr>
        <w:pStyle w:val="CommentText"/>
      </w:pPr>
      <w:r>
        <w:rPr>
          <w:rStyle w:val="CommentReference"/>
          <w:rFonts w:eastAsiaTheme="majorEastAsia"/>
        </w:rPr>
        <w:annotationRef/>
      </w:r>
      <w:r>
        <w:t>What is this doing under the OM/Euxinic heading?</w:t>
      </w:r>
    </w:p>
  </w:comment>
  <w:comment w:id="65" w:author="Eva Juliet Baransky" w:date="2021-07-31T19:36:00Z" w:initials="EJB">
    <w:p w14:paraId="00805150" w14:textId="77777777" w:rsidR="00246FE3" w:rsidRDefault="00246FE3" w:rsidP="00246FE3">
      <w:pPr>
        <w:pStyle w:val="CommentText"/>
      </w:pPr>
      <w:r>
        <w:rPr>
          <w:rStyle w:val="CommentReference"/>
          <w:rFonts w:eastAsiaTheme="majorEastAsia"/>
        </w:rPr>
        <w:annotationRef/>
      </w:r>
      <w:r>
        <w:t>Awkward transition</w:t>
      </w:r>
    </w:p>
  </w:comment>
  <w:comment w:id="68" w:author="Eva Juliet Baransky" w:date="2021-08-01T20:02:00Z" w:initials="EJB">
    <w:p w14:paraId="55BC0A5B" w14:textId="77777777" w:rsidR="00246FE3" w:rsidRDefault="00246FE3" w:rsidP="00246FE3">
      <w:pPr>
        <w:pStyle w:val="CommentText"/>
      </w:pPr>
      <w:r>
        <w:rPr>
          <w:rStyle w:val="CommentReference"/>
          <w:rFonts w:eastAsiaTheme="majorEastAsia"/>
        </w:rPr>
        <w:annotationRef/>
      </w:r>
      <w:r>
        <w:t>I think I should move this to the sections above, because people have included this flux in Ni mass balance calculations before</w:t>
      </w:r>
    </w:p>
  </w:comment>
  <w:comment w:id="69" w:author="Laura W" w:date="2021-08-25T10:36:00Z" w:initials="LEW">
    <w:p w14:paraId="29E629EA" w14:textId="77777777" w:rsidR="00246FE3" w:rsidRDefault="00246FE3" w:rsidP="00246FE3">
      <w:pPr>
        <w:pStyle w:val="CommentText"/>
      </w:pPr>
      <w:r>
        <w:rPr>
          <w:rStyle w:val="CommentReference"/>
          <w:rFonts w:eastAsiaTheme="majorEastAsia"/>
        </w:rPr>
        <w:annotationRef/>
      </w:r>
      <w:r>
        <w:t xml:space="preserve">Agreed. Your readers will be super confused over the last couple of </w:t>
      </w:r>
      <w:proofErr w:type="gramStart"/>
      <w:r>
        <w:t>pages, because</w:t>
      </w:r>
      <w:proofErr w:type="gramEnd"/>
      <w:r>
        <w:t xml:space="preserve"> they have no idea you are putting missing things in a separate category. </w:t>
      </w:r>
      <w:proofErr w:type="spellStart"/>
      <w:r>
        <w:t>Gotta</w:t>
      </w:r>
      <w:proofErr w:type="spellEnd"/>
      <w:r>
        <w:t xml:space="preserve"> find some other way to organize.</w:t>
      </w:r>
    </w:p>
  </w:comment>
  <w:comment w:id="70" w:author="Laura W" w:date="2021-08-25T10:37:00Z" w:initials="LEW">
    <w:p w14:paraId="7DE2C7AD" w14:textId="77777777" w:rsidR="00246FE3" w:rsidRDefault="00246FE3" w:rsidP="00246FE3">
      <w:pPr>
        <w:pStyle w:val="CommentText"/>
      </w:pPr>
      <w:r>
        <w:rPr>
          <w:rStyle w:val="CommentReference"/>
          <w:rFonts w:eastAsiaTheme="majorEastAsia"/>
        </w:rPr>
        <w:annotationRef/>
      </w:r>
      <w:r>
        <w:t>This is a plural noun.</w:t>
      </w:r>
    </w:p>
  </w:comment>
  <w:comment w:id="71" w:author="Eva Juliet Baransky" w:date="2021-07-31T19:57:00Z" w:initials="EJB">
    <w:p w14:paraId="0013379B" w14:textId="77777777" w:rsidR="00246FE3" w:rsidRDefault="00246FE3" w:rsidP="00246FE3">
      <w:pPr>
        <w:pStyle w:val="CommentText"/>
      </w:pPr>
      <w:r>
        <w:rPr>
          <w:rStyle w:val="CommentReference"/>
          <w:rFonts w:eastAsiaTheme="majorEastAsia"/>
        </w:rPr>
        <w:annotationRef/>
      </w:r>
      <w:proofErr w:type="spellStart"/>
      <w:r>
        <w:rPr>
          <w:highlight w:val="yellow"/>
        </w:rPr>
        <w:t>Sclater</w:t>
      </w:r>
      <w:proofErr w:type="spellEnd"/>
      <w:r>
        <w:rPr>
          <w:highlight w:val="yellow"/>
        </w:rPr>
        <w:t xml:space="preserve"> 1976 also writes that hydrothermal fluids aren’t likely important because sediments around ridge crests that have likely been produced by hydrothermal activity have lower Ni/Fe than open ocean Fe-Mn nodules</w:t>
      </w:r>
    </w:p>
  </w:comment>
  <w:comment w:id="72" w:author="Laura W" w:date="2021-08-25T10:38:00Z" w:initials="LEW">
    <w:p w14:paraId="7C48DD3E" w14:textId="77777777" w:rsidR="00246FE3" w:rsidRDefault="00246FE3" w:rsidP="00246FE3">
      <w:pPr>
        <w:pStyle w:val="CommentText"/>
      </w:pPr>
      <w:r>
        <w:rPr>
          <w:rStyle w:val="CommentReference"/>
          <w:rFonts w:eastAsiaTheme="majorEastAsia"/>
        </w:rPr>
        <w:annotationRef/>
      </w:r>
      <w:r>
        <w:t xml:space="preserve">Ok, we </w:t>
      </w:r>
      <w:proofErr w:type="spellStart"/>
      <w:r>
        <w:t>gotta</w:t>
      </w:r>
      <w:proofErr w:type="spellEnd"/>
      <w:r>
        <w:t xml:space="preserve"> at least have decent grammar. </w:t>
      </w:r>
    </w:p>
  </w:comment>
  <w:comment w:id="73" w:author="Eva Juliet Baransky" w:date="2021-07-30T18:21:00Z" w:initials="EJB">
    <w:p w14:paraId="125C8C9D" w14:textId="77777777" w:rsidR="00246FE3" w:rsidRDefault="00246FE3" w:rsidP="00246FE3">
      <w:pPr>
        <w:pStyle w:val="CommentText"/>
      </w:pPr>
      <w:r>
        <w:rPr>
          <w:rStyle w:val="CommentReference"/>
          <w:rFonts w:eastAsiaTheme="majorEastAsia"/>
        </w:rPr>
        <w:annotationRef/>
      </w:r>
      <w:r>
        <w:t xml:space="preserve">Need to verify this is an </w:t>
      </w:r>
      <w:proofErr w:type="spellStart"/>
      <w:r>
        <w:t>appropraite</w:t>
      </w:r>
      <w:proofErr w:type="spellEnd"/>
      <w:r>
        <w:t xml:space="preserve"> midpoint</w:t>
      </w:r>
    </w:p>
  </w:comment>
  <w:comment w:id="74" w:author="Laura W" w:date="2021-08-25T10:39:00Z" w:initials="LEW">
    <w:p w14:paraId="038B1252" w14:textId="77777777" w:rsidR="00246FE3" w:rsidRDefault="00246FE3" w:rsidP="00246FE3">
      <w:pPr>
        <w:pStyle w:val="CommentText"/>
      </w:pPr>
      <w:r>
        <w:rPr>
          <w:rStyle w:val="CommentReference"/>
          <w:rFonts w:eastAsiaTheme="majorEastAsia"/>
        </w:rPr>
        <w:annotationRef/>
      </w:r>
      <w:r>
        <w:t xml:space="preserve">It is the ONLY sample measured, and </w:t>
      </w:r>
      <w:proofErr w:type="gramStart"/>
      <w:r>
        <w:t>it’s</w:t>
      </w:r>
      <w:proofErr w:type="gramEnd"/>
      <w:r>
        <w:t xml:space="preserve"> sulfide. Way too soon to say it’s representative of anything. </w:t>
      </w:r>
    </w:p>
  </w:comment>
  <w:comment w:id="76" w:author="Eva Juliet Baransky" w:date="2021-07-28T12:40:00Z" w:initials="EJB">
    <w:p w14:paraId="094A7882" w14:textId="77777777" w:rsidR="00246FE3" w:rsidRDefault="00246FE3" w:rsidP="00246FE3">
      <w:pPr>
        <w:pStyle w:val="CommentText"/>
      </w:pPr>
      <w:r>
        <w:rPr>
          <w:rStyle w:val="CommentReference"/>
          <w:rFonts w:eastAsiaTheme="majorEastAsia"/>
        </w:rPr>
        <w:annotationRef/>
      </w:r>
      <w:r>
        <w:t xml:space="preserve">Double check: Edmund 1985, Boyle et al. 1982, </w:t>
      </w:r>
    </w:p>
  </w:comment>
  <w:comment w:id="77" w:author="Laura W" w:date="2021-08-25T10:48:00Z" w:initials="LEW">
    <w:p w14:paraId="08FDC6DB" w14:textId="77777777" w:rsidR="00246FE3" w:rsidRDefault="00246FE3" w:rsidP="00246FE3">
      <w:pPr>
        <w:pStyle w:val="CommentText"/>
      </w:pPr>
      <w:r>
        <w:rPr>
          <w:rStyle w:val="CommentReference"/>
          <w:rFonts w:eastAsiaTheme="majorEastAsia"/>
        </w:rPr>
        <w:annotationRef/>
      </w:r>
      <w:r>
        <w:t xml:space="preserve">What??? Carbonates are NOT ubiquitous. </w:t>
      </w:r>
    </w:p>
  </w:comment>
  <w:comment w:id="78" w:author="Laura W" w:date="2021-08-25T10:50:00Z" w:initials="LEW">
    <w:p w14:paraId="0AC278CF" w14:textId="77777777" w:rsidR="00246FE3" w:rsidRDefault="00246FE3" w:rsidP="00246FE3">
      <w:pPr>
        <w:pStyle w:val="CommentText"/>
      </w:pPr>
      <w:r>
        <w:rPr>
          <w:rStyle w:val="CommentReference"/>
          <w:rFonts w:eastAsiaTheme="majorEastAsia"/>
        </w:rPr>
        <w:annotationRef/>
      </w:r>
      <w:r>
        <w:t>Based on.</w:t>
      </w:r>
    </w:p>
  </w:comment>
  <w:comment w:id="79" w:author="Eva Juliet Baransky" w:date="2021-07-31T16:36:00Z" w:initials="EJB">
    <w:p w14:paraId="61A147FB" w14:textId="77777777" w:rsidR="00246FE3" w:rsidRDefault="00246FE3" w:rsidP="00246FE3">
      <w:pPr>
        <w:pStyle w:val="CommentText"/>
      </w:pPr>
      <w:r>
        <w:rPr>
          <w:rStyle w:val="CommentReference"/>
          <w:rFonts w:eastAsiaTheme="majorEastAsia"/>
        </w:rPr>
        <w:annotationRef/>
      </w:r>
      <w:r>
        <w:t>I’m having a hard time talking about this and don’t even mention the Ni adsorption experiments they did</w:t>
      </w:r>
    </w:p>
  </w:comment>
  <w:comment w:id="81" w:author="Eva Juliet Baransky" w:date="2021-07-31T16:51:00Z" w:initials="EJB">
    <w:p w14:paraId="03535D86" w14:textId="77777777" w:rsidR="00246FE3" w:rsidRDefault="00246FE3" w:rsidP="00246FE3">
      <w:pPr>
        <w:pStyle w:val="CommentText"/>
      </w:pPr>
      <w:r>
        <w:rPr>
          <w:rStyle w:val="CommentReference"/>
          <w:rFonts w:eastAsiaTheme="majorEastAsia"/>
        </w:rPr>
        <w:annotationRef/>
      </w:r>
      <w:r>
        <w:t xml:space="preserve">Maybe add a sentence about the bond length differences between Ni-O in aquo complex and the estimated Ni-O in carbonate  </w:t>
      </w:r>
    </w:p>
  </w:comment>
  <w:comment w:id="80" w:author="Eva Juliet Baransky" w:date="2021-07-31T17:20:00Z" w:initials="EJB">
    <w:p w14:paraId="3037A264" w14:textId="77777777" w:rsidR="00246FE3" w:rsidRDefault="00246FE3" w:rsidP="00246FE3">
      <w:pPr>
        <w:pStyle w:val="CommentText"/>
      </w:pPr>
      <w:r>
        <w:rPr>
          <w:rStyle w:val="CommentReference"/>
          <w:rFonts w:eastAsiaTheme="majorEastAsia"/>
        </w:rPr>
        <w:annotationRef/>
      </w:r>
      <w:r>
        <w:t>Can I find an example of this as being important for another system?</w:t>
      </w:r>
    </w:p>
  </w:comment>
  <w:comment w:id="84" w:author="Eva Juliet Baransky" w:date="2021-08-10T16:09:00Z" w:initials="EJB">
    <w:p w14:paraId="1996906B" w14:textId="30500468" w:rsidR="007975C6" w:rsidRDefault="007975C6">
      <w:pPr>
        <w:pStyle w:val="CommentText"/>
      </w:pPr>
      <w:r>
        <w:rPr>
          <w:rStyle w:val="CommentReference"/>
        </w:rPr>
        <w:annotationRef/>
      </w:r>
      <w:r>
        <w:t xml:space="preserve">I’m adding this since I think it seems weird to not talk about OM, but I’m not ready to </w:t>
      </w:r>
      <w:r w:rsidR="00F91B0A">
        <w:t>talk a bunch about</w:t>
      </w:r>
      <w:r>
        <w:t xml:space="preserve"> the proposed work f</w:t>
      </w:r>
      <w:r w:rsidR="00D832A4">
        <w:t>or</w:t>
      </w:r>
      <w:r>
        <w:t xml:space="preserve"> that chapter (if it is what ends up being my 3</w:t>
      </w:r>
      <w:r w:rsidRPr="007975C6">
        <w:rPr>
          <w:vertAlign w:val="superscript"/>
        </w:rPr>
        <w:t>rd</w:t>
      </w:r>
      <w:r>
        <w:t xml:space="preserve"> chapter)</w:t>
      </w:r>
    </w:p>
  </w:comment>
  <w:comment w:id="85" w:author="Eva Juliet Baransky" w:date="2021-08-25T18:20:00Z" w:initials="EJB">
    <w:p w14:paraId="50D67BB8" w14:textId="1571FFF1" w:rsidR="00C531B3" w:rsidRDefault="00C531B3">
      <w:pPr>
        <w:pStyle w:val="CommentText"/>
      </w:pPr>
      <w:r>
        <w:rPr>
          <w:rStyle w:val="CommentReference"/>
        </w:rPr>
        <w:annotationRef/>
      </w:r>
      <w:r>
        <w:t>Need to add citations</w:t>
      </w:r>
    </w:p>
  </w:comment>
  <w:comment w:id="88" w:author="Eva Juliet Baransky" w:date="2021-08-19T12:57:00Z" w:initials="EJB">
    <w:p w14:paraId="4629313A" w14:textId="3357CAC1" w:rsidR="005A35E8" w:rsidRDefault="005A35E8" w:rsidP="005A35E8">
      <w:pPr>
        <w:pStyle w:val="CommentText"/>
      </w:pPr>
      <w:r>
        <w:rPr>
          <w:rStyle w:val="CommentReference"/>
        </w:rPr>
        <w:annotationRef/>
      </w:r>
      <w:r w:rsidR="00512DFF">
        <w:t xml:space="preserve">I still need to clarify that </w:t>
      </w:r>
      <w:proofErr w:type="spellStart"/>
      <w:r w:rsidR="00512DFF">
        <w:t>peloids</w:t>
      </w:r>
      <w:proofErr w:type="spellEnd"/>
      <w:r w:rsidR="00512DFF">
        <w:t xml:space="preserve"> are considered “abiotic”</w:t>
      </w:r>
    </w:p>
  </w:comment>
  <w:comment w:id="89" w:author="Eva Juliet Baransky" w:date="2021-08-25T08:15:00Z" w:initials="EJB">
    <w:p w14:paraId="3552500B" w14:textId="6532FBDD" w:rsidR="005A35E8" w:rsidRDefault="005A35E8" w:rsidP="005A35E8">
      <w:pPr>
        <w:pStyle w:val="CommentText"/>
      </w:pPr>
      <w:r>
        <w:rPr>
          <w:rStyle w:val="CommentReference"/>
        </w:rPr>
        <w:annotationRef/>
      </w:r>
      <w:r>
        <w:t xml:space="preserve">I need to specify </w:t>
      </w:r>
      <w:r w:rsidR="00B64A58">
        <w:t>every time I write “m”</w:t>
      </w:r>
      <w:r>
        <w:t xml:space="preserve"> the relative depth I’m talking about.</w:t>
      </w:r>
      <w:r w:rsidR="002E0CE9">
        <w:t xml:space="preserve"> </w:t>
      </w:r>
      <w:r w:rsidR="00B64A58">
        <w:t>(</w:t>
      </w:r>
      <w:proofErr w:type="spellStart"/>
      <w:proofErr w:type="gramStart"/>
      <w:r w:rsidR="00B64A58">
        <w:t>mbsl</w:t>
      </w:r>
      <w:proofErr w:type="spellEnd"/>
      <w:proofErr w:type="gramEnd"/>
      <w:r w:rsidR="00B64A58">
        <w:t xml:space="preserve">, </w:t>
      </w:r>
      <w:proofErr w:type="spellStart"/>
      <w:r w:rsidR="00B64A58">
        <w:t>mbmd</w:t>
      </w:r>
      <w:proofErr w:type="spellEnd"/>
      <w:r w:rsidR="00B64A58">
        <w:t xml:space="preserve">, </w:t>
      </w:r>
      <w:proofErr w:type="spellStart"/>
      <w:r w:rsidR="00B64A58">
        <w:t>mbsf</w:t>
      </w:r>
      <w:proofErr w:type="spellEnd"/>
      <w:r w:rsidR="00B64A58">
        <w:t>)</w:t>
      </w:r>
    </w:p>
  </w:comment>
  <w:comment w:id="90" w:author="Eva Juliet Baransky" w:date="2021-08-21T13:56:00Z" w:initials="EJB">
    <w:p w14:paraId="3DEFF5D8" w14:textId="77777777" w:rsidR="00657000" w:rsidRDefault="005A35E8" w:rsidP="005A35E8">
      <w:pPr>
        <w:pStyle w:val="CommentText"/>
      </w:pPr>
      <w:r>
        <w:rPr>
          <w:rStyle w:val="CommentReference"/>
        </w:rPr>
        <w:annotationRef/>
      </w:r>
      <w:r>
        <w:t xml:space="preserve">NOTE </w:t>
      </w:r>
      <w:r w:rsidR="00657000">
        <w:t xml:space="preserve">TO TELL </w:t>
      </w:r>
      <w:r>
        <w:t xml:space="preserve">LAURA: </w:t>
      </w:r>
      <w:r w:rsidR="00657000">
        <w:t>Reply to email about what skeletal fragments are</w:t>
      </w:r>
    </w:p>
    <w:p w14:paraId="31D584E6" w14:textId="15D583B9" w:rsidR="005A35E8" w:rsidRDefault="00657000" w:rsidP="005A35E8">
      <w:pPr>
        <w:pStyle w:val="CommentText"/>
      </w:pPr>
      <w:r>
        <w:t>F</w:t>
      </w:r>
      <w:r w:rsidR="005A35E8">
        <w:t xml:space="preserve">rom </w:t>
      </w:r>
      <w:proofErr w:type="spellStart"/>
      <w:r w:rsidR="005A35E8">
        <w:t>Kenter</w:t>
      </w:r>
      <w:proofErr w:type="spellEnd"/>
      <w:r w:rsidR="005A35E8">
        <w:t xml:space="preserve"> 2001</w:t>
      </w:r>
    </w:p>
    <w:p w14:paraId="3B2AFB97" w14:textId="2675BD97" w:rsidR="00657000" w:rsidRDefault="00657000" w:rsidP="005A35E8">
      <w:pPr>
        <w:pStyle w:val="CommentText"/>
      </w:pPr>
      <w:proofErr w:type="spellStart"/>
      <w:r>
        <w:t>Unda</w:t>
      </w:r>
      <w:proofErr w:type="spellEnd"/>
    </w:p>
    <w:p w14:paraId="6758294B" w14:textId="77777777" w:rsidR="005A35E8" w:rsidRDefault="005A35E8" w:rsidP="005A35E8">
      <w:pPr>
        <w:pStyle w:val="CommentText"/>
      </w:pPr>
      <w:r>
        <w:t xml:space="preserve">“In decreasing order of abundance, the skeletal components are predominately fragments of coralline algae, echinoids, filaments, small benthic </w:t>
      </w:r>
      <w:proofErr w:type="spellStart"/>
      <w:r>
        <w:t>formainifera</w:t>
      </w:r>
      <w:proofErr w:type="spellEnd"/>
      <w:r>
        <w:t xml:space="preserve">, </w:t>
      </w:r>
      <w:proofErr w:type="spellStart"/>
      <w:r>
        <w:rPr>
          <w:i/>
          <w:iCs/>
        </w:rPr>
        <w:t>Halimeda</w:t>
      </w:r>
      <w:proofErr w:type="spellEnd"/>
      <w:r>
        <w:rPr>
          <w:i/>
          <w:iCs/>
        </w:rPr>
        <w:t xml:space="preserve"> </w:t>
      </w:r>
      <w:r>
        <w:t xml:space="preserve">sp. (minor), sponge spicules, </w:t>
      </w:r>
      <w:proofErr w:type="spellStart"/>
      <w:r>
        <w:rPr>
          <w:i/>
          <w:iCs/>
        </w:rPr>
        <w:t>Amphistegina</w:t>
      </w:r>
      <w:proofErr w:type="spellEnd"/>
      <w:r>
        <w:rPr>
          <w:i/>
          <w:iCs/>
        </w:rPr>
        <w:t xml:space="preserve"> </w:t>
      </w:r>
      <w:r>
        <w:t xml:space="preserve">sp., miliolids, and </w:t>
      </w:r>
      <w:proofErr w:type="spellStart"/>
      <w:r>
        <w:t>molluscs</w:t>
      </w:r>
      <w:proofErr w:type="spellEnd"/>
      <w:r>
        <w:t>…the abundance of planktic foraminifera is on average &lt;1%”</w:t>
      </w:r>
    </w:p>
    <w:p w14:paraId="3C3515DC" w14:textId="77777777" w:rsidR="005A35E8" w:rsidRPr="00E473CD" w:rsidRDefault="005A35E8" w:rsidP="005A35E8">
      <w:pPr>
        <w:pStyle w:val="CommentText"/>
      </w:pPr>
      <w:r>
        <w:t xml:space="preserve">For </w:t>
      </w:r>
      <w:proofErr w:type="spellStart"/>
      <w:r>
        <w:t>Clino</w:t>
      </w:r>
      <w:proofErr w:type="spellEnd"/>
      <w:r>
        <w:t xml:space="preserve">… not too dissimilar it seems, but they don’t have a summary sentence like </w:t>
      </w:r>
      <w:proofErr w:type="spellStart"/>
      <w:r>
        <w:t>Unda</w:t>
      </w:r>
      <w:proofErr w:type="spellEnd"/>
      <w:r>
        <w:t>. They discuss the skeletal components in several sections.</w:t>
      </w:r>
    </w:p>
  </w:comment>
  <w:comment w:id="91" w:author="Eva Juliet Baransky" w:date="2021-08-17T10:03:00Z" w:initials="EJB">
    <w:p w14:paraId="5B947D2D" w14:textId="7F1357F1" w:rsidR="005A35E8" w:rsidRDefault="005A35E8" w:rsidP="005A35E8">
      <w:pPr>
        <w:pStyle w:val="CommentText"/>
      </w:pPr>
      <w:r>
        <w:rPr>
          <w:rStyle w:val="CommentReference"/>
        </w:rPr>
        <w:annotationRef/>
      </w:r>
      <w:r>
        <w:t xml:space="preserve">Not sure </w:t>
      </w:r>
      <w:r w:rsidR="00013A77">
        <w:t>where to put this section</w:t>
      </w:r>
    </w:p>
  </w:comment>
  <w:comment w:id="92" w:author="Eva Juliet Baransky" w:date="2021-08-25T20:13:00Z" w:initials="EJB">
    <w:p w14:paraId="69DAA4D3" w14:textId="5F81091C" w:rsidR="00FA657A" w:rsidRDefault="00FA657A">
      <w:pPr>
        <w:pStyle w:val="CommentText"/>
      </w:pPr>
      <w:r>
        <w:rPr>
          <w:rStyle w:val="CommentReference"/>
        </w:rPr>
        <w:annotationRef/>
      </w:r>
      <w:r>
        <w:t>Get from notebook</w:t>
      </w:r>
    </w:p>
  </w:comment>
  <w:comment w:id="93" w:author="Eva Juliet Baransky" w:date="2021-08-25T11:06:00Z" w:initials="EJB">
    <w:p w14:paraId="0A8AA8B8" w14:textId="4B93B0C6" w:rsidR="005A35E8" w:rsidRDefault="005A35E8" w:rsidP="005A35E8">
      <w:pPr>
        <w:pStyle w:val="CommentText"/>
      </w:pPr>
      <w:r>
        <w:rPr>
          <w:rStyle w:val="CommentReference"/>
        </w:rPr>
        <w:annotationRef/>
      </w:r>
      <w:r>
        <w:t>Some REE</w:t>
      </w:r>
      <w:r w:rsidR="00743852">
        <w:t>, need to double check</w:t>
      </w:r>
    </w:p>
  </w:comment>
  <w:comment w:id="94" w:author="Eva Juliet Baransky" w:date="2021-08-16T13:53:00Z" w:initials="EJB">
    <w:p w14:paraId="271EC9AC" w14:textId="5615B754" w:rsidR="005A35E8" w:rsidRDefault="005A35E8" w:rsidP="005A35E8">
      <w:pPr>
        <w:pStyle w:val="CommentText"/>
      </w:pPr>
      <w:r>
        <w:rPr>
          <w:rStyle w:val="CommentReference"/>
        </w:rPr>
        <w:annotationRef/>
      </w:r>
      <w:r>
        <w:t xml:space="preserve">I think this value is correct but </w:t>
      </w:r>
      <w:r w:rsidR="008E0627">
        <w:t>can double check with John later</w:t>
      </w:r>
      <w:r w:rsidR="00B339D2">
        <w:t xml:space="preserve"> It is all recorded in the notes section of their Neptune log</w:t>
      </w:r>
    </w:p>
  </w:comment>
  <w:comment w:id="95" w:author="Eva Juliet Baransky" w:date="2021-08-25T16:11:00Z" w:initials="EJB">
    <w:p w14:paraId="2D90EAE4" w14:textId="10B7A574" w:rsidR="00FB2CFF" w:rsidRDefault="00FB2CFF">
      <w:pPr>
        <w:pStyle w:val="CommentText"/>
      </w:pPr>
      <w:r>
        <w:rPr>
          <w:rStyle w:val="CommentReference"/>
        </w:rPr>
        <w:annotationRef/>
      </w:r>
      <w:r>
        <w:t xml:space="preserve">I need to recraft this section to </w:t>
      </w:r>
      <w:r w:rsidR="00300A2A">
        <w:t>get back to the original questions.</w:t>
      </w:r>
    </w:p>
  </w:comment>
  <w:comment w:id="96" w:author="Eva Juliet Baransky" w:date="2021-08-25T16:06:00Z" w:initials="EJB">
    <w:p w14:paraId="558505A5" w14:textId="4821F4DA" w:rsidR="00030758" w:rsidRDefault="00030758" w:rsidP="00030758">
      <w:pPr>
        <w:pStyle w:val="CommentText"/>
      </w:pPr>
      <w:r>
        <w:rPr>
          <w:rStyle w:val="CommentReference"/>
          <w:rFonts w:eastAsiaTheme="majorEastAsia"/>
        </w:rPr>
        <w:annotationRef/>
      </w:r>
      <w:r w:rsidR="00560160">
        <w:t>I want to improve this sentence</w:t>
      </w:r>
    </w:p>
  </w:comment>
  <w:comment w:id="97" w:author="Eva Juliet Baransky" w:date="2021-08-24T13:46:00Z" w:initials="EJB">
    <w:p w14:paraId="1F9A2BC8" w14:textId="77777777" w:rsidR="00030758" w:rsidRDefault="00030758" w:rsidP="00030758">
      <w:pPr>
        <w:pStyle w:val="CommentText"/>
      </w:pPr>
      <w:r>
        <w:rPr>
          <w:rStyle w:val="CommentReference"/>
          <w:rFonts w:eastAsiaTheme="majorEastAsia"/>
        </w:rPr>
        <w:annotationRef/>
      </w:r>
      <w:r>
        <w:t>Note from Higgins et al. 2018</w:t>
      </w:r>
    </w:p>
    <w:p w14:paraId="788E516C" w14:textId="77777777" w:rsidR="00030758" w:rsidRDefault="00030758" w:rsidP="00030758">
      <w:pPr>
        <w:pStyle w:val="CommentText"/>
      </w:pPr>
      <w:r>
        <w:t>“</w:t>
      </w:r>
      <w:r w:rsidRPr="0091758D">
        <w:t>Dolomite abundance increases from slope to platform margin and interior, a trend we interpret as reflecting the increasing importance of sedimentary fluid flow (which supplies Mg for dolomitization) in platform interiors.</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0E3310" w15:done="0"/>
  <w15:commentEx w15:paraId="56C9CE71" w15:done="0"/>
  <w15:commentEx w15:paraId="381ED5A0" w15:done="0"/>
  <w15:commentEx w15:paraId="11F629F4" w15:done="0"/>
  <w15:commentEx w15:paraId="2BB42C6A" w15:done="0"/>
  <w15:commentEx w15:paraId="3A18AFE1" w15:done="0"/>
  <w15:commentEx w15:paraId="60202E9E" w15:paraIdParent="3A18AFE1" w15:done="0"/>
  <w15:commentEx w15:paraId="4DA9421B" w15:done="0"/>
  <w15:commentEx w15:paraId="7159F66C" w15:done="0"/>
  <w15:commentEx w15:paraId="234F8DAA" w15:done="0"/>
  <w15:commentEx w15:paraId="3DFA731F" w15:done="0"/>
  <w15:commentEx w15:paraId="4C1F4739" w15:done="0"/>
  <w15:commentEx w15:paraId="66FC432D" w15:done="0"/>
  <w15:commentEx w15:paraId="72749D26" w15:done="0"/>
  <w15:commentEx w15:paraId="7EBD9E88" w15:done="0"/>
  <w15:commentEx w15:paraId="4B77BE9E" w15:done="0"/>
  <w15:commentEx w15:paraId="4BD88CF0" w15:paraIdParent="4B77BE9E" w15:done="0"/>
  <w15:commentEx w15:paraId="4DA3AF59" w15:done="0"/>
  <w15:commentEx w15:paraId="1B8AD335" w15:done="0"/>
  <w15:commentEx w15:paraId="37D564FB" w15:done="0"/>
  <w15:commentEx w15:paraId="108FCB07" w15:done="0"/>
  <w15:commentEx w15:paraId="776C76D9" w15:done="0"/>
  <w15:commentEx w15:paraId="17186296" w15:done="0"/>
  <w15:commentEx w15:paraId="1D8AE2CB" w15:done="0"/>
  <w15:commentEx w15:paraId="742B5877" w15:done="0"/>
  <w15:commentEx w15:paraId="3DEDBB73" w15:done="0"/>
  <w15:commentEx w15:paraId="643D0C1B" w15:done="0"/>
  <w15:commentEx w15:paraId="15066624" w15:done="0"/>
  <w15:commentEx w15:paraId="31892FFF" w15:done="0"/>
  <w15:commentEx w15:paraId="770316F6" w15:done="0"/>
  <w15:commentEx w15:paraId="4C94C697" w15:done="0"/>
  <w15:commentEx w15:paraId="02936600" w15:done="0"/>
  <w15:commentEx w15:paraId="6BBCCAFD" w15:done="0"/>
  <w15:commentEx w15:paraId="44C44692" w15:done="0"/>
  <w15:commentEx w15:paraId="6BC22D98" w15:paraIdParent="44C44692" w15:done="0"/>
  <w15:commentEx w15:paraId="135C0A52" w15:done="0"/>
  <w15:commentEx w15:paraId="4D04A70F" w15:done="0"/>
  <w15:commentEx w15:paraId="4689B7ED" w15:done="0"/>
  <w15:commentEx w15:paraId="2C61D1E5" w15:done="0"/>
  <w15:commentEx w15:paraId="3FBE0D04" w15:done="0"/>
  <w15:commentEx w15:paraId="616FE619" w15:done="0"/>
  <w15:commentEx w15:paraId="1CDB39CE" w15:done="0"/>
  <w15:commentEx w15:paraId="21455CD1" w15:done="0"/>
  <w15:commentEx w15:paraId="7D06949D" w15:done="0"/>
  <w15:commentEx w15:paraId="00805150" w15:done="0"/>
  <w15:commentEx w15:paraId="55BC0A5B" w15:done="0"/>
  <w15:commentEx w15:paraId="29E629EA" w15:paraIdParent="55BC0A5B" w15:done="0"/>
  <w15:commentEx w15:paraId="7DE2C7AD" w15:done="0"/>
  <w15:commentEx w15:paraId="0013379B" w15:done="0"/>
  <w15:commentEx w15:paraId="7C48DD3E" w15:done="0"/>
  <w15:commentEx w15:paraId="125C8C9D" w15:done="0"/>
  <w15:commentEx w15:paraId="038B1252" w15:done="0"/>
  <w15:commentEx w15:paraId="094A7882" w15:done="0"/>
  <w15:commentEx w15:paraId="08FDC6DB" w15:done="0"/>
  <w15:commentEx w15:paraId="0AC278CF" w15:done="0"/>
  <w15:commentEx w15:paraId="61A147FB" w15:done="0"/>
  <w15:commentEx w15:paraId="03535D86" w15:done="0"/>
  <w15:commentEx w15:paraId="3037A264" w15:done="0"/>
  <w15:commentEx w15:paraId="1996906B" w15:done="0"/>
  <w15:commentEx w15:paraId="50D67BB8" w15:done="0"/>
  <w15:commentEx w15:paraId="4629313A" w15:done="0"/>
  <w15:commentEx w15:paraId="3552500B" w15:done="0"/>
  <w15:commentEx w15:paraId="3C3515DC" w15:done="0"/>
  <w15:commentEx w15:paraId="5B947D2D" w15:done="0"/>
  <w15:commentEx w15:paraId="69DAA4D3" w15:done="0"/>
  <w15:commentEx w15:paraId="0A8AA8B8" w15:done="0"/>
  <w15:commentEx w15:paraId="271EC9AC" w15:done="0"/>
  <w15:commentEx w15:paraId="2D90EAE4" w15:done="0"/>
  <w15:commentEx w15:paraId="558505A5" w15:done="0"/>
  <w15:commentEx w15:paraId="788E51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12FB9" w16cex:dateUtc="2021-08-01T21:35:00Z"/>
  <w16cex:commentExtensible w16cex:durableId="24D20A42" w16cex:dateUtc="2021-08-26T19:40:00Z"/>
  <w16cex:commentExtensible w16cex:durableId="24B133AC" w16cex:dateUtc="2021-08-01T21:52:00Z"/>
  <w16cex:commentExtensible w16cex:durableId="24D0947A" w16cex:dateUtc="2021-08-25T17:05:00Z"/>
  <w16cex:commentExtensible w16cex:durableId="24D09523" w16cex:dateUtc="2021-08-25T17:08:00Z"/>
  <w16cex:commentExtensible w16cex:durableId="24B182BC" w16cex:dateUtc="2021-08-02T03:29:00Z"/>
  <w16cex:commentExtensible w16cex:durableId="24D09553" w16cex:dateUtc="2021-08-25T17:09:00Z"/>
  <w16cex:commentExtensible w16cex:durableId="24D095B3" w16cex:dateUtc="2021-08-25T17:10:00Z"/>
  <w16cex:commentExtensible w16cex:durableId="24D095D9" w16cex:dateUtc="2021-08-25T17:11:00Z"/>
  <w16cex:commentExtensible w16cex:durableId="24B14BBC" w16cex:dateUtc="2021-08-01T23:35:00Z"/>
  <w16cex:commentExtensible w16cex:durableId="24D09874" w16cex:dateUtc="2021-08-25T17:22:00Z"/>
  <w16cex:commentExtensible w16cex:durableId="24880AA4" w16cex:dateUtc="2021-07-01T16:34:00Z"/>
  <w16cex:commentExtensible w16cex:durableId="24D0960F" w16cex:dateUtc="2021-08-25T17:12:00Z"/>
  <w16cex:commentExtensible w16cex:durableId="24889E0E" w16cex:dateUtc="2021-07-02T03:03:00Z"/>
  <w16cex:commentExtensible w16cex:durableId="24B15B87" w16cex:dateUtc="2021-08-02T00:42:00Z"/>
  <w16cex:commentExtensible w16cex:durableId="24B15C4F" w16cex:dateUtc="2021-08-02T00:45:00Z"/>
  <w16cex:commentExtensible w16cex:durableId="24D09D58" w16cex:dateUtc="2021-08-25T17:43:00Z"/>
  <w16cex:commentExtensible w16cex:durableId="24D0967E" w16cex:dateUtc="2021-08-25T17:14:00Z"/>
  <w16cex:commentExtensible w16cex:durableId="24B163CD" w16cex:dateUtc="2021-08-02T01:17:00Z"/>
  <w16cex:commentExtensible w16cex:durableId="24D096CB" w16cex:dateUtc="2021-08-25T17:15:00Z"/>
  <w16cex:commentExtensible w16cex:durableId="24A3D51B" w16cex:dateUtc="2021-07-22T18:29:00Z"/>
  <w16cex:commentExtensible w16cex:durableId="24D0970F" w16cex:dateUtc="2021-08-25T17:16:00Z"/>
  <w16cex:commentExtensible w16cex:durableId="24D097F2" w16cex:dateUtc="2021-08-25T17:20:00Z"/>
  <w16cex:commentExtensible w16cex:durableId="24D0976F" w16cex:dateUtc="2021-08-25T17:18:00Z"/>
  <w16cex:commentExtensible w16cex:durableId="24D097AA" w16cex:dateUtc="2021-08-25T17:19:00Z"/>
  <w16cex:commentExtensible w16cex:durableId="24D09904" w16cex:dateUtc="2021-08-25T17:25:00Z"/>
  <w16cex:commentExtensible w16cex:durableId="24D09836" w16cex:dateUtc="2021-08-25T17:21:00Z"/>
  <w16cex:commentExtensible w16cex:durableId="24D098AB" w16cex:dateUtc="2021-08-25T17:23:00Z"/>
  <w16cex:commentExtensible w16cex:durableId="24B1753A" w16cex:dateUtc="2021-08-02T02:32:00Z"/>
  <w16cex:commentExtensible w16cex:durableId="24D098CF" w16cex:dateUtc="2021-08-25T17:24:00Z"/>
  <w16cex:commentExtensible w16cex:durableId="24D09E3C" w16cex:dateUtc="2021-08-25T17:47:00Z"/>
  <w16cex:commentExtensible w16cex:durableId="24A672B1" w16cex:dateUtc="2021-07-24T18:06:00Z"/>
  <w16cex:commentExtensible w16cex:durableId="24B177CA" w16cex:dateUtc="2021-08-02T02:43:00Z"/>
  <w16cex:commentExtensible w16cex:durableId="24A6B2EB" w16cex:dateUtc="2021-07-24T22:40:00Z"/>
  <w16cex:commentExtensible w16cex:durableId="24D09943" w16cex:dateUtc="2021-08-25T17:26:00Z"/>
  <w16cex:commentExtensible w16cex:durableId="24D09B26" w16cex:dateUtc="2021-08-25T17:34:00Z"/>
  <w16cex:commentExtensible w16cex:durableId="24D09AE2" w16cex:dateUtc="2021-08-25T17:33:00Z"/>
  <w16cex:commentExtensible w16cex:durableId="24D099DA" w16cex:dateUtc="2021-08-25T17:28:00Z"/>
  <w16cex:commentExtensible w16cex:durableId="24D09A04" w16cex:dateUtc="2021-08-25T17:29:00Z"/>
  <w16cex:commentExtensible w16cex:durableId="24D09A47" w16cex:dateUtc="2021-08-25T17:30:00Z"/>
  <w16cex:commentExtensible w16cex:durableId="24D09A74" w16cex:dateUtc="2021-08-25T17:31:00Z"/>
  <w16cex:commentExtensible w16cex:durableId="24B0011D" w16cex:dateUtc="2021-08-01T00:04:00Z"/>
  <w16cex:commentExtensible w16cex:durableId="24D09B03" w16cex:dateUtc="2021-08-25T17:33:00Z"/>
  <w16cex:commentExtensible w16cex:durableId="24D09B8B" w16cex:dateUtc="2021-08-25T17:35:00Z"/>
  <w16cex:commentExtensible w16cex:durableId="24B024A6" w16cex:dateUtc="2021-08-01T02:36:00Z"/>
  <w16cex:commentExtensible w16cex:durableId="24B17C3F" w16cex:dateUtc="2021-08-02T03:02:00Z"/>
  <w16cex:commentExtensible w16cex:durableId="24D09BBE" w16cex:dateUtc="2021-08-25T17:36:00Z"/>
  <w16cex:commentExtensible w16cex:durableId="24D09C01" w16cex:dateUtc="2021-08-25T17:37:00Z"/>
  <w16cex:commentExtensible w16cex:durableId="24B029AA" w16cex:dateUtc="2021-08-01T02:57:00Z"/>
  <w16cex:commentExtensible w16cex:durableId="24D09C20" w16cex:dateUtc="2021-08-25T17:38:00Z"/>
  <w16cex:commentExtensible w16cex:durableId="24AEC1BD" w16cex:dateUtc="2021-07-31T01:21:00Z"/>
  <w16cex:commentExtensible w16cex:durableId="24D09C53" w16cex:dateUtc="2021-08-25T17:39:00Z"/>
  <w16cex:commentExtensible w16cex:durableId="24ABCED2" w16cex:dateUtc="2021-07-28T19:40:00Z"/>
  <w16cex:commentExtensible w16cex:durableId="24D09E8F" w16cex:dateUtc="2021-08-25T17:48:00Z"/>
  <w16cex:commentExtensible w16cex:durableId="24D09EEF" w16cex:dateUtc="2021-08-25T17:50:00Z"/>
  <w16cex:commentExtensible w16cex:durableId="24AFFA79" w16cex:dateUtc="2021-07-31T23:36:00Z"/>
  <w16cex:commentExtensible w16cex:durableId="24AFFDFF" w16cex:dateUtc="2021-07-31T23:51:00Z"/>
  <w16cex:commentExtensible w16cex:durableId="24B004EB" w16cex:dateUtc="2021-08-01T00:20:00Z"/>
  <w16cex:commentExtensible w16cex:durableId="24BD231F" w16cex:dateUtc="2021-08-10T23:09:00Z"/>
  <w16cex:commentExtensible w16cex:durableId="24D1087C" w16cex:dateUtc="2021-08-26T01:20:00Z"/>
  <w16cex:commentExtensible w16cex:durableId="24C8D3C7" w16cex:dateUtc="2021-08-19T19:57:00Z"/>
  <w16cex:commentExtensible w16cex:durableId="24D07A97" w16cex:dateUtc="2021-08-25T15:15:00Z"/>
  <w16cex:commentExtensible w16cex:durableId="24CB849D" w16cex:dateUtc="2021-08-21T20:56:00Z"/>
  <w16cex:commentExtensible w16cex:durableId="24C607FB" w16cex:dateUtc="2021-08-17T17:03:00Z"/>
  <w16cex:commentExtensible w16cex:durableId="24D12306" w16cex:dateUtc="2021-08-26T03:13:00Z"/>
  <w16cex:commentExtensible w16cex:durableId="24D0A2B3" w16cex:dateUtc="2021-08-25T18:06:00Z"/>
  <w16cex:commentExtensible w16cex:durableId="24C4EC55" w16cex:dateUtc="2021-08-16T20:53:00Z"/>
  <w16cex:commentExtensible w16cex:durableId="24D0EA4F" w16cex:dateUtc="2021-08-25T23:11:00Z"/>
  <w16cex:commentExtensible w16cex:durableId="24D0E906" w16cex:dateUtc="2021-08-25T23:06:00Z"/>
  <w16cex:commentExtensible w16cex:durableId="24CF76C4" w16cex:dateUtc="2021-08-24T20: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0E3310" w16cid:durableId="24B12FB9"/>
  <w16cid:commentId w16cid:paraId="56C9CE71" w16cid:durableId="24D20A42"/>
  <w16cid:commentId w16cid:paraId="381ED5A0" w16cid:durableId="24B133AC"/>
  <w16cid:commentId w16cid:paraId="11F629F4" w16cid:durableId="24D0947A"/>
  <w16cid:commentId w16cid:paraId="2BB42C6A" w16cid:durableId="24D09523"/>
  <w16cid:commentId w16cid:paraId="3A18AFE1" w16cid:durableId="24B182BC"/>
  <w16cid:commentId w16cid:paraId="60202E9E" w16cid:durableId="24D09553"/>
  <w16cid:commentId w16cid:paraId="4DA9421B" w16cid:durableId="24D095B3"/>
  <w16cid:commentId w16cid:paraId="7159F66C" w16cid:durableId="24D095D9"/>
  <w16cid:commentId w16cid:paraId="234F8DAA" w16cid:durableId="24B14BBC"/>
  <w16cid:commentId w16cid:paraId="3DFA731F" w16cid:durableId="24D09874"/>
  <w16cid:commentId w16cid:paraId="4C1F4739" w16cid:durableId="24880AA4"/>
  <w16cid:commentId w16cid:paraId="66FC432D" w16cid:durableId="24D0960F"/>
  <w16cid:commentId w16cid:paraId="72749D26" w16cid:durableId="24889E0E"/>
  <w16cid:commentId w16cid:paraId="7EBD9E88" w16cid:durableId="24B15B87"/>
  <w16cid:commentId w16cid:paraId="4B77BE9E" w16cid:durableId="24B15C4F"/>
  <w16cid:commentId w16cid:paraId="4BD88CF0" w16cid:durableId="24D09D58"/>
  <w16cid:commentId w16cid:paraId="4DA3AF59" w16cid:durableId="24D0967E"/>
  <w16cid:commentId w16cid:paraId="1B8AD335" w16cid:durableId="24B163CD"/>
  <w16cid:commentId w16cid:paraId="37D564FB" w16cid:durableId="24D096CB"/>
  <w16cid:commentId w16cid:paraId="108FCB07" w16cid:durableId="24A3D51B"/>
  <w16cid:commentId w16cid:paraId="776C76D9" w16cid:durableId="24D0970F"/>
  <w16cid:commentId w16cid:paraId="17186296" w16cid:durableId="24D097F2"/>
  <w16cid:commentId w16cid:paraId="1D8AE2CB" w16cid:durableId="24D0976F"/>
  <w16cid:commentId w16cid:paraId="742B5877" w16cid:durableId="24D097AA"/>
  <w16cid:commentId w16cid:paraId="3DEDBB73" w16cid:durableId="24D09904"/>
  <w16cid:commentId w16cid:paraId="643D0C1B" w16cid:durableId="24D09836"/>
  <w16cid:commentId w16cid:paraId="15066624" w16cid:durableId="24D098AB"/>
  <w16cid:commentId w16cid:paraId="31892FFF" w16cid:durableId="24B1753A"/>
  <w16cid:commentId w16cid:paraId="770316F6" w16cid:durableId="24D098CF"/>
  <w16cid:commentId w16cid:paraId="4C94C697" w16cid:durableId="24D09E3C"/>
  <w16cid:commentId w16cid:paraId="02936600" w16cid:durableId="24A672B1"/>
  <w16cid:commentId w16cid:paraId="6BBCCAFD" w16cid:durableId="24B177CA"/>
  <w16cid:commentId w16cid:paraId="44C44692" w16cid:durableId="24A6B2EB"/>
  <w16cid:commentId w16cid:paraId="6BC22D98" w16cid:durableId="24D09943"/>
  <w16cid:commentId w16cid:paraId="135C0A52" w16cid:durableId="24D09B26"/>
  <w16cid:commentId w16cid:paraId="4D04A70F" w16cid:durableId="24D09AE2"/>
  <w16cid:commentId w16cid:paraId="4689B7ED" w16cid:durableId="24D099DA"/>
  <w16cid:commentId w16cid:paraId="2C61D1E5" w16cid:durableId="24D09A04"/>
  <w16cid:commentId w16cid:paraId="3FBE0D04" w16cid:durableId="24D09A47"/>
  <w16cid:commentId w16cid:paraId="616FE619" w16cid:durableId="24D09A74"/>
  <w16cid:commentId w16cid:paraId="1CDB39CE" w16cid:durableId="24B0011D"/>
  <w16cid:commentId w16cid:paraId="21455CD1" w16cid:durableId="24D09B03"/>
  <w16cid:commentId w16cid:paraId="7D06949D" w16cid:durableId="24D09B8B"/>
  <w16cid:commentId w16cid:paraId="00805150" w16cid:durableId="24B024A6"/>
  <w16cid:commentId w16cid:paraId="55BC0A5B" w16cid:durableId="24B17C3F"/>
  <w16cid:commentId w16cid:paraId="29E629EA" w16cid:durableId="24D09BBE"/>
  <w16cid:commentId w16cid:paraId="7DE2C7AD" w16cid:durableId="24D09C01"/>
  <w16cid:commentId w16cid:paraId="0013379B" w16cid:durableId="24B029AA"/>
  <w16cid:commentId w16cid:paraId="7C48DD3E" w16cid:durableId="24D09C20"/>
  <w16cid:commentId w16cid:paraId="125C8C9D" w16cid:durableId="24AEC1BD"/>
  <w16cid:commentId w16cid:paraId="038B1252" w16cid:durableId="24D09C53"/>
  <w16cid:commentId w16cid:paraId="094A7882" w16cid:durableId="24ABCED2"/>
  <w16cid:commentId w16cid:paraId="08FDC6DB" w16cid:durableId="24D09E8F"/>
  <w16cid:commentId w16cid:paraId="0AC278CF" w16cid:durableId="24D09EEF"/>
  <w16cid:commentId w16cid:paraId="61A147FB" w16cid:durableId="24AFFA79"/>
  <w16cid:commentId w16cid:paraId="03535D86" w16cid:durableId="24AFFDFF"/>
  <w16cid:commentId w16cid:paraId="3037A264" w16cid:durableId="24B004EB"/>
  <w16cid:commentId w16cid:paraId="1996906B" w16cid:durableId="24BD231F"/>
  <w16cid:commentId w16cid:paraId="50D67BB8" w16cid:durableId="24D1087C"/>
  <w16cid:commentId w16cid:paraId="4629313A" w16cid:durableId="24C8D3C7"/>
  <w16cid:commentId w16cid:paraId="3552500B" w16cid:durableId="24D07A97"/>
  <w16cid:commentId w16cid:paraId="3C3515DC" w16cid:durableId="24CB849D"/>
  <w16cid:commentId w16cid:paraId="5B947D2D" w16cid:durableId="24C607FB"/>
  <w16cid:commentId w16cid:paraId="69DAA4D3" w16cid:durableId="24D12306"/>
  <w16cid:commentId w16cid:paraId="0A8AA8B8" w16cid:durableId="24D0A2B3"/>
  <w16cid:commentId w16cid:paraId="271EC9AC" w16cid:durableId="24C4EC55"/>
  <w16cid:commentId w16cid:paraId="2D90EAE4" w16cid:durableId="24D0EA4F"/>
  <w16cid:commentId w16cid:paraId="558505A5" w16cid:durableId="24D0E906"/>
  <w16cid:commentId w16cid:paraId="788E516C" w16cid:durableId="24CF76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78DC65" w14:textId="77777777" w:rsidR="00C47F2C" w:rsidRDefault="00C47F2C" w:rsidP="005A35E8">
      <w:pPr>
        <w:spacing w:after="0" w:line="240" w:lineRule="auto"/>
      </w:pPr>
      <w:r>
        <w:separator/>
      </w:r>
    </w:p>
  </w:endnote>
  <w:endnote w:type="continuationSeparator" w:id="0">
    <w:p w14:paraId="53C2B512" w14:textId="77777777" w:rsidR="00C47F2C" w:rsidRDefault="00C47F2C" w:rsidP="005A35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F435A7" w14:textId="77777777" w:rsidR="00C47F2C" w:rsidRDefault="00C47F2C" w:rsidP="005A35E8">
      <w:pPr>
        <w:spacing w:after="0" w:line="240" w:lineRule="auto"/>
      </w:pPr>
      <w:r>
        <w:separator/>
      </w:r>
    </w:p>
  </w:footnote>
  <w:footnote w:type="continuationSeparator" w:id="0">
    <w:p w14:paraId="7F6CD5AE" w14:textId="77777777" w:rsidR="00C47F2C" w:rsidRDefault="00C47F2C" w:rsidP="005A35E8">
      <w:pPr>
        <w:spacing w:after="0" w:line="240" w:lineRule="auto"/>
      </w:pPr>
      <w:r>
        <w:continuationSeparator/>
      </w:r>
    </w:p>
  </w:footnote>
  <w:footnote w:id="1">
    <w:p w14:paraId="615D9F75" w14:textId="77777777" w:rsidR="00246FE3" w:rsidRDefault="00246FE3" w:rsidP="00246FE3">
      <w:pPr>
        <w:pStyle w:val="FootnoteText"/>
      </w:pPr>
      <w:r>
        <w:rPr>
          <w:rStyle w:val="FootnoteReference"/>
        </w:rPr>
        <w:footnoteRef/>
      </w:r>
      <w:r>
        <w:t xml:space="preserve"> The fraction of soluble Ni is typically represented as the amount of Ni dissolved divided by the total Ni in bulk aerosol.</w:t>
      </w:r>
    </w:p>
  </w:footnote>
  <w:footnote w:id="2">
    <w:p w14:paraId="5FBB4722" w14:textId="77777777" w:rsidR="00246FE3" w:rsidRDefault="00246FE3" w:rsidP="00246FE3">
      <w:pPr>
        <w:pStyle w:val="FootnoteText"/>
      </w:pPr>
      <w:r>
        <w:rPr>
          <w:rStyle w:val="FootnoteReference"/>
        </w:rPr>
        <w:footnoteRef/>
      </w:r>
      <w:r>
        <w:t xml:space="preserve"> In Fe-Mn deposits, Ni is primarily associated with Mn oxides rather than Fe oxides </w:t>
      </w:r>
      <w:r>
        <w:fldChar w:fldCharType="begin" w:fldLock="1"/>
      </w:r>
      <w:r>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fldChar w:fldCharType="separate"/>
      </w:r>
      <w:r w:rsidRPr="00876B06">
        <w:rPr>
          <w:noProof/>
        </w:rPr>
        <w:t>(Peacock and Sherman, 2007)</w:t>
      </w:r>
      <w:r>
        <w:fldChar w:fldCharType="end"/>
      </w:r>
      <w:r>
        <w:t>.</w:t>
      </w:r>
    </w:p>
  </w:footnote>
  <w:footnote w:id="3">
    <w:p w14:paraId="632B99A2" w14:textId="132AEABF" w:rsidR="005A35E8" w:rsidRPr="00C47BA7" w:rsidRDefault="005A35E8" w:rsidP="005A35E8">
      <w:pPr>
        <w:pStyle w:val="FootnoteText"/>
        <w:rPr>
          <w:rFonts w:ascii="Times New Roman" w:hAnsi="Times New Roman" w:cs="Times New Roman"/>
        </w:rPr>
      </w:pPr>
      <w:r w:rsidRPr="00C47BA7">
        <w:rPr>
          <w:rStyle w:val="FootnoteReference"/>
          <w:rFonts w:ascii="Times New Roman" w:hAnsi="Times New Roman" w:cs="Times New Roman"/>
        </w:rPr>
        <w:footnoteRef/>
      </w:r>
      <w:r w:rsidRPr="00C47BA7">
        <w:rPr>
          <w:rFonts w:ascii="Times New Roman" w:hAnsi="Times New Roman" w:cs="Times New Roman"/>
        </w:rPr>
        <w:t xml:space="preserve"> While Ni AAS is not a Ni isotope standard, we feel confident in</w:t>
      </w:r>
      <w:r w:rsidR="00DC28C5">
        <w:rPr>
          <w:rFonts w:ascii="Times New Roman" w:hAnsi="Times New Roman" w:cs="Times New Roman"/>
        </w:rPr>
        <w:t>,</w:t>
      </w:r>
      <w:r w:rsidRPr="00C47BA7">
        <w:rPr>
          <w:rFonts w:ascii="Times New Roman" w:hAnsi="Times New Roman" w:cs="Times New Roman"/>
        </w:rPr>
        <w:t xml:space="preserve"> at the very least, interpreting the relative differences between the different fractions </w:t>
      </w:r>
      <w:r w:rsidR="00DC28C5">
        <w:rPr>
          <w:rFonts w:ascii="Times New Roman" w:hAnsi="Times New Roman" w:cs="Times New Roman"/>
        </w:rPr>
        <w:t>of Ni AAS</w:t>
      </w:r>
      <w:r w:rsidRPr="00C47BA7">
        <w:rPr>
          <w:rFonts w:ascii="Times New Roman" w:hAnsi="Times New Roman" w:cs="Times New Roman"/>
        </w:rPr>
        <w:t>. Furthermore, Ni AAS has been analyzed at LLNL with a Neptune MC-ICP-MS and at Northern Arizona University with a Nu III MC-ICP-MS (-0.44±0.06, n=20), and both instruments yielded the analytically indistinguishable δ</w:t>
      </w:r>
      <w:r w:rsidRPr="00C47BA7">
        <w:rPr>
          <w:rFonts w:ascii="Times New Roman" w:hAnsi="Times New Roman" w:cs="Times New Roman"/>
          <w:vertAlign w:val="superscript"/>
        </w:rPr>
        <w:t>60</w:t>
      </w:r>
      <w:r w:rsidRPr="00C47BA7">
        <w:rPr>
          <w:rFonts w:ascii="Times New Roman" w:hAnsi="Times New Roman" w:cs="Times New Roman"/>
        </w:rPr>
        <w:t>Ni valu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83AF0"/>
    <w:multiLevelType w:val="hybridMultilevel"/>
    <w:tmpl w:val="2CD8A8DA"/>
    <w:lvl w:ilvl="0" w:tplc="30DE06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476C09"/>
    <w:multiLevelType w:val="hybridMultilevel"/>
    <w:tmpl w:val="E7B6CC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21062D"/>
    <w:multiLevelType w:val="hybridMultilevel"/>
    <w:tmpl w:val="DEC4B6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7C0938"/>
    <w:multiLevelType w:val="hybridMultilevel"/>
    <w:tmpl w:val="149E76C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282301"/>
    <w:multiLevelType w:val="hybridMultilevel"/>
    <w:tmpl w:val="523C24FE"/>
    <w:lvl w:ilvl="0" w:tplc="834A22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874F97"/>
    <w:multiLevelType w:val="hybridMultilevel"/>
    <w:tmpl w:val="D58E51FE"/>
    <w:lvl w:ilvl="0" w:tplc="1738050C">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622A391E"/>
    <w:multiLevelType w:val="hybridMultilevel"/>
    <w:tmpl w:val="09A411F6"/>
    <w:lvl w:ilvl="0" w:tplc="C75828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D1A3B4E"/>
    <w:multiLevelType w:val="hybridMultilevel"/>
    <w:tmpl w:val="640824E2"/>
    <w:lvl w:ilvl="0" w:tplc="58066956">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2"/>
  </w:num>
  <w:num w:numId="3">
    <w:abstractNumId w:val="4"/>
  </w:num>
  <w:num w:numId="4">
    <w:abstractNumId w:val="1"/>
  </w:num>
  <w:num w:numId="5">
    <w:abstractNumId w:val="5"/>
  </w:num>
  <w:num w:numId="6">
    <w:abstractNumId w:val="3"/>
  </w:num>
  <w:num w:numId="7">
    <w:abstractNumId w:val="7"/>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a Juliet Baransky">
    <w15:presenceInfo w15:providerId="None" w15:userId="Eva Juliet Baransky"/>
  </w15:person>
  <w15:person w15:author="Laura W">
    <w15:presenceInfo w15:providerId="None" w15:userId="Laura 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23C"/>
    <w:rsid w:val="000004E5"/>
    <w:rsid w:val="00001015"/>
    <w:rsid w:val="00013A77"/>
    <w:rsid w:val="00017093"/>
    <w:rsid w:val="0002320E"/>
    <w:rsid w:val="00024DF1"/>
    <w:rsid w:val="00030758"/>
    <w:rsid w:val="00033183"/>
    <w:rsid w:val="000364D9"/>
    <w:rsid w:val="00043931"/>
    <w:rsid w:val="00044F13"/>
    <w:rsid w:val="000505F8"/>
    <w:rsid w:val="00055A94"/>
    <w:rsid w:val="000561E0"/>
    <w:rsid w:val="000739CB"/>
    <w:rsid w:val="00080947"/>
    <w:rsid w:val="000828A4"/>
    <w:rsid w:val="000847E3"/>
    <w:rsid w:val="0008682C"/>
    <w:rsid w:val="000A6712"/>
    <w:rsid w:val="000A6FDA"/>
    <w:rsid w:val="000B7DC3"/>
    <w:rsid w:val="000C1633"/>
    <w:rsid w:val="000C3BAD"/>
    <w:rsid w:val="000C4A28"/>
    <w:rsid w:val="000D116E"/>
    <w:rsid w:val="000F3FA9"/>
    <w:rsid w:val="00103D2D"/>
    <w:rsid w:val="00127F2B"/>
    <w:rsid w:val="00135E8F"/>
    <w:rsid w:val="001377DC"/>
    <w:rsid w:val="001412A5"/>
    <w:rsid w:val="00152D1F"/>
    <w:rsid w:val="001700FA"/>
    <w:rsid w:val="001722C2"/>
    <w:rsid w:val="00173EA6"/>
    <w:rsid w:val="001839E6"/>
    <w:rsid w:val="00184EF5"/>
    <w:rsid w:val="00190AEC"/>
    <w:rsid w:val="001A585E"/>
    <w:rsid w:val="001B0B2A"/>
    <w:rsid w:val="001E2862"/>
    <w:rsid w:val="001E4825"/>
    <w:rsid w:val="001F2B61"/>
    <w:rsid w:val="001F3B32"/>
    <w:rsid w:val="001F484F"/>
    <w:rsid w:val="001F5BE4"/>
    <w:rsid w:val="00211FE2"/>
    <w:rsid w:val="00212572"/>
    <w:rsid w:val="00225182"/>
    <w:rsid w:val="00230EAD"/>
    <w:rsid w:val="00231AA1"/>
    <w:rsid w:val="002346BB"/>
    <w:rsid w:val="00242419"/>
    <w:rsid w:val="002455C5"/>
    <w:rsid w:val="00246FE3"/>
    <w:rsid w:val="002554AA"/>
    <w:rsid w:val="00257DAE"/>
    <w:rsid w:val="00271A73"/>
    <w:rsid w:val="00284385"/>
    <w:rsid w:val="002A156D"/>
    <w:rsid w:val="002C023C"/>
    <w:rsid w:val="002C32ED"/>
    <w:rsid w:val="002C3F0D"/>
    <w:rsid w:val="002E0CE9"/>
    <w:rsid w:val="002E65A0"/>
    <w:rsid w:val="002F5BB0"/>
    <w:rsid w:val="00300A2A"/>
    <w:rsid w:val="003065F4"/>
    <w:rsid w:val="003243E5"/>
    <w:rsid w:val="00326828"/>
    <w:rsid w:val="003470CB"/>
    <w:rsid w:val="003548EA"/>
    <w:rsid w:val="003669D6"/>
    <w:rsid w:val="00370229"/>
    <w:rsid w:val="00377151"/>
    <w:rsid w:val="003830A2"/>
    <w:rsid w:val="00383CE5"/>
    <w:rsid w:val="00387B72"/>
    <w:rsid w:val="003E4151"/>
    <w:rsid w:val="003E5BB2"/>
    <w:rsid w:val="003E630E"/>
    <w:rsid w:val="003F1A88"/>
    <w:rsid w:val="003F522E"/>
    <w:rsid w:val="004075AA"/>
    <w:rsid w:val="004077B2"/>
    <w:rsid w:val="004153D3"/>
    <w:rsid w:val="00422D60"/>
    <w:rsid w:val="00423F12"/>
    <w:rsid w:val="00424035"/>
    <w:rsid w:val="004323DB"/>
    <w:rsid w:val="00443BEE"/>
    <w:rsid w:val="004477D3"/>
    <w:rsid w:val="00475213"/>
    <w:rsid w:val="00485BB7"/>
    <w:rsid w:val="004964ED"/>
    <w:rsid w:val="004A13CC"/>
    <w:rsid w:val="004B636E"/>
    <w:rsid w:val="004C4095"/>
    <w:rsid w:val="004C5392"/>
    <w:rsid w:val="004C5442"/>
    <w:rsid w:val="004C7970"/>
    <w:rsid w:val="004E4EDC"/>
    <w:rsid w:val="00505BF9"/>
    <w:rsid w:val="00512BEE"/>
    <w:rsid w:val="00512DFF"/>
    <w:rsid w:val="005248E2"/>
    <w:rsid w:val="005266CE"/>
    <w:rsid w:val="005521D1"/>
    <w:rsid w:val="00554817"/>
    <w:rsid w:val="0055649E"/>
    <w:rsid w:val="00557F5B"/>
    <w:rsid w:val="00560160"/>
    <w:rsid w:val="005620F2"/>
    <w:rsid w:val="00583517"/>
    <w:rsid w:val="00584C36"/>
    <w:rsid w:val="00591FA9"/>
    <w:rsid w:val="00596C25"/>
    <w:rsid w:val="005A065E"/>
    <w:rsid w:val="005A35E8"/>
    <w:rsid w:val="005A7A57"/>
    <w:rsid w:val="005B0272"/>
    <w:rsid w:val="005B0D81"/>
    <w:rsid w:val="005B4750"/>
    <w:rsid w:val="005B51ED"/>
    <w:rsid w:val="005C5877"/>
    <w:rsid w:val="005D1136"/>
    <w:rsid w:val="005D2BB9"/>
    <w:rsid w:val="005E47AE"/>
    <w:rsid w:val="00616692"/>
    <w:rsid w:val="00621D94"/>
    <w:rsid w:val="00643737"/>
    <w:rsid w:val="00647078"/>
    <w:rsid w:val="00657000"/>
    <w:rsid w:val="006640C5"/>
    <w:rsid w:val="006650E7"/>
    <w:rsid w:val="0067308F"/>
    <w:rsid w:val="006814BE"/>
    <w:rsid w:val="0069218B"/>
    <w:rsid w:val="0069723A"/>
    <w:rsid w:val="00697B2D"/>
    <w:rsid w:val="006A10C5"/>
    <w:rsid w:val="006A145B"/>
    <w:rsid w:val="006A694E"/>
    <w:rsid w:val="006A6D1F"/>
    <w:rsid w:val="006A6DC3"/>
    <w:rsid w:val="006A77C7"/>
    <w:rsid w:val="006C0A13"/>
    <w:rsid w:val="006D379E"/>
    <w:rsid w:val="006D7043"/>
    <w:rsid w:val="006E0F46"/>
    <w:rsid w:val="006E5939"/>
    <w:rsid w:val="006F19CC"/>
    <w:rsid w:val="006F2FEF"/>
    <w:rsid w:val="00701D00"/>
    <w:rsid w:val="00704016"/>
    <w:rsid w:val="00706243"/>
    <w:rsid w:val="007072E6"/>
    <w:rsid w:val="007278DA"/>
    <w:rsid w:val="00731D8F"/>
    <w:rsid w:val="00734178"/>
    <w:rsid w:val="00735C75"/>
    <w:rsid w:val="0073748B"/>
    <w:rsid w:val="00743852"/>
    <w:rsid w:val="007502DC"/>
    <w:rsid w:val="00754015"/>
    <w:rsid w:val="00756BBB"/>
    <w:rsid w:val="00763CA7"/>
    <w:rsid w:val="007707A4"/>
    <w:rsid w:val="00771CCD"/>
    <w:rsid w:val="00777802"/>
    <w:rsid w:val="00784FB9"/>
    <w:rsid w:val="0078645B"/>
    <w:rsid w:val="00792222"/>
    <w:rsid w:val="0079645A"/>
    <w:rsid w:val="007975C6"/>
    <w:rsid w:val="007A196C"/>
    <w:rsid w:val="007A3DF3"/>
    <w:rsid w:val="007A4FBD"/>
    <w:rsid w:val="007A7510"/>
    <w:rsid w:val="007B7E3E"/>
    <w:rsid w:val="007C6B97"/>
    <w:rsid w:val="007C772E"/>
    <w:rsid w:val="007D28D1"/>
    <w:rsid w:val="007D553D"/>
    <w:rsid w:val="007E3F99"/>
    <w:rsid w:val="007E5DC7"/>
    <w:rsid w:val="007F4E1C"/>
    <w:rsid w:val="008032C0"/>
    <w:rsid w:val="008302CB"/>
    <w:rsid w:val="00836184"/>
    <w:rsid w:val="00855FF5"/>
    <w:rsid w:val="00856A35"/>
    <w:rsid w:val="008A15E5"/>
    <w:rsid w:val="008A4717"/>
    <w:rsid w:val="008B27C3"/>
    <w:rsid w:val="008C45B7"/>
    <w:rsid w:val="008C500F"/>
    <w:rsid w:val="008E0627"/>
    <w:rsid w:val="008E0B7B"/>
    <w:rsid w:val="008E293B"/>
    <w:rsid w:val="00900765"/>
    <w:rsid w:val="00901E1D"/>
    <w:rsid w:val="00913B8D"/>
    <w:rsid w:val="009203D0"/>
    <w:rsid w:val="009236C5"/>
    <w:rsid w:val="0093139F"/>
    <w:rsid w:val="00932998"/>
    <w:rsid w:val="00933276"/>
    <w:rsid w:val="00946CA8"/>
    <w:rsid w:val="00972F78"/>
    <w:rsid w:val="00983372"/>
    <w:rsid w:val="0099049E"/>
    <w:rsid w:val="00995332"/>
    <w:rsid w:val="009A4864"/>
    <w:rsid w:val="009A7DF9"/>
    <w:rsid w:val="009E66A0"/>
    <w:rsid w:val="00A0151B"/>
    <w:rsid w:val="00A1087D"/>
    <w:rsid w:val="00A16CAF"/>
    <w:rsid w:val="00A24773"/>
    <w:rsid w:val="00A25139"/>
    <w:rsid w:val="00A41B19"/>
    <w:rsid w:val="00A62017"/>
    <w:rsid w:val="00A71A92"/>
    <w:rsid w:val="00A72114"/>
    <w:rsid w:val="00A7687E"/>
    <w:rsid w:val="00AA4FCC"/>
    <w:rsid w:val="00AD60D3"/>
    <w:rsid w:val="00AE6CB3"/>
    <w:rsid w:val="00AF558F"/>
    <w:rsid w:val="00B10B6F"/>
    <w:rsid w:val="00B23252"/>
    <w:rsid w:val="00B339D2"/>
    <w:rsid w:val="00B35152"/>
    <w:rsid w:val="00B42F02"/>
    <w:rsid w:val="00B467E0"/>
    <w:rsid w:val="00B53C58"/>
    <w:rsid w:val="00B637A8"/>
    <w:rsid w:val="00B64A58"/>
    <w:rsid w:val="00B6633F"/>
    <w:rsid w:val="00B718F3"/>
    <w:rsid w:val="00B76E0D"/>
    <w:rsid w:val="00B92424"/>
    <w:rsid w:val="00BB49A6"/>
    <w:rsid w:val="00BC785B"/>
    <w:rsid w:val="00BD555F"/>
    <w:rsid w:val="00BE00E4"/>
    <w:rsid w:val="00BF476B"/>
    <w:rsid w:val="00BF5A77"/>
    <w:rsid w:val="00C020AB"/>
    <w:rsid w:val="00C3789C"/>
    <w:rsid w:val="00C47566"/>
    <w:rsid w:val="00C47F2C"/>
    <w:rsid w:val="00C52BF7"/>
    <w:rsid w:val="00C531B3"/>
    <w:rsid w:val="00C61242"/>
    <w:rsid w:val="00C74F37"/>
    <w:rsid w:val="00C76666"/>
    <w:rsid w:val="00C767F9"/>
    <w:rsid w:val="00C77F2A"/>
    <w:rsid w:val="00CA7B69"/>
    <w:rsid w:val="00CB4C87"/>
    <w:rsid w:val="00CC0E34"/>
    <w:rsid w:val="00CC0FD0"/>
    <w:rsid w:val="00CC258E"/>
    <w:rsid w:val="00CD4DB4"/>
    <w:rsid w:val="00CE69B7"/>
    <w:rsid w:val="00CF6113"/>
    <w:rsid w:val="00D02543"/>
    <w:rsid w:val="00D326B8"/>
    <w:rsid w:val="00D41C2D"/>
    <w:rsid w:val="00D50E87"/>
    <w:rsid w:val="00D647BB"/>
    <w:rsid w:val="00D832A4"/>
    <w:rsid w:val="00D87821"/>
    <w:rsid w:val="00DA0282"/>
    <w:rsid w:val="00DA22F7"/>
    <w:rsid w:val="00DA4C46"/>
    <w:rsid w:val="00DA56C6"/>
    <w:rsid w:val="00DB0130"/>
    <w:rsid w:val="00DC28C5"/>
    <w:rsid w:val="00DF0F7E"/>
    <w:rsid w:val="00E25CEA"/>
    <w:rsid w:val="00E412D1"/>
    <w:rsid w:val="00E419C6"/>
    <w:rsid w:val="00E4369F"/>
    <w:rsid w:val="00E43AEA"/>
    <w:rsid w:val="00E4792A"/>
    <w:rsid w:val="00E53B23"/>
    <w:rsid w:val="00E6471C"/>
    <w:rsid w:val="00E653B1"/>
    <w:rsid w:val="00E66E91"/>
    <w:rsid w:val="00E76605"/>
    <w:rsid w:val="00E77FC3"/>
    <w:rsid w:val="00E81266"/>
    <w:rsid w:val="00EB1622"/>
    <w:rsid w:val="00EB6213"/>
    <w:rsid w:val="00EC27DB"/>
    <w:rsid w:val="00EC552B"/>
    <w:rsid w:val="00ED521B"/>
    <w:rsid w:val="00EE151F"/>
    <w:rsid w:val="00EF22AA"/>
    <w:rsid w:val="00F11D86"/>
    <w:rsid w:val="00F14A1D"/>
    <w:rsid w:val="00F330D8"/>
    <w:rsid w:val="00F35E43"/>
    <w:rsid w:val="00F42CAB"/>
    <w:rsid w:val="00F471D5"/>
    <w:rsid w:val="00F57E9C"/>
    <w:rsid w:val="00F658BF"/>
    <w:rsid w:val="00F675C2"/>
    <w:rsid w:val="00F7264E"/>
    <w:rsid w:val="00F91B0A"/>
    <w:rsid w:val="00FA657A"/>
    <w:rsid w:val="00FB2CFF"/>
    <w:rsid w:val="00FC2086"/>
    <w:rsid w:val="00FC63C8"/>
    <w:rsid w:val="00FD155B"/>
    <w:rsid w:val="00FE7D63"/>
    <w:rsid w:val="00FF059C"/>
    <w:rsid w:val="00FF68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1C198"/>
  <w15:chartTrackingRefBased/>
  <w15:docId w15:val="{BBB23C83-5A19-41E2-B156-799F1BD05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258E"/>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C258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C258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3EA6"/>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246FE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246FE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258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C258E"/>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CC258E"/>
    <w:rPr>
      <w:sz w:val="16"/>
      <w:szCs w:val="16"/>
    </w:rPr>
  </w:style>
  <w:style w:type="paragraph" w:styleId="CommentText">
    <w:name w:val="annotation text"/>
    <w:basedOn w:val="Normal"/>
    <w:link w:val="CommentTextChar"/>
    <w:uiPriority w:val="99"/>
    <w:unhideWhenUsed/>
    <w:rsid w:val="00CC258E"/>
    <w:pPr>
      <w:spacing w:line="240" w:lineRule="auto"/>
    </w:pPr>
    <w:rPr>
      <w:sz w:val="20"/>
      <w:szCs w:val="20"/>
    </w:rPr>
  </w:style>
  <w:style w:type="character" w:customStyle="1" w:styleId="CommentTextChar">
    <w:name w:val="Comment Text Char"/>
    <w:basedOn w:val="DefaultParagraphFont"/>
    <w:link w:val="CommentText"/>
    <w:uiPriority w:val="99"/>
    <w:rsid w:val="00CC258E"/>
    <w:rPr>
      <w:rFonts w:ascii="Times New Roman" w:eastAsia="Times New Roman" w:hAnsi="Times New Roman" w:cs="Times New Roman"/>
      <w:sz w:val="20"/>
      <w:szCs w:val="20"/>
    </w:rPr>
  </w:style>
  <w:style w:type="paragraph" w:styleId="ListParagraph">
    <w:name w:val="List Paragraph"/>
    <w:basedOn w:val="Normal"/>
    <w:uiPriority w:val="34"/>
    <w:qFormat/>
    <w:rsid w:val="00CC258E"/>
    <w:pPr>
      <w:ind w:left="720"/>
      <w:contextualSpacing/>
    </w:pPr>
    <w:rPr>
      <w:rFonts w:asciiTheme="minorHAnsi" w:eastAsiaTheme="minorHAnsi" w:hAnsiTheme="minorHAnsi" w:cstheme="minorBidi"/>
      <w:sz w:val="22"/>
      <w:szCs w:val="22"/>
    </w:rPr>
  </w:style>
  <w:style w:type="paragraph" w:styleId="CommentSubject">
    <w:name w:val="annotation subject"/>
    <w:basedOn w:val="CommentText"/>
    <w:next w:val="CommentText"/>
    <w:link w:val="CommentSubjectChar"/>
    <w:uiPriority w:val="99"/>
    <w:semiHidden/>
    <w:unhideWhenUsed/>
    <w:rsid w:val="00995332"/>
    <w:rPr>
      <w:b/>
      <w:bCs/>
    </w:rPr>
  </w:style>
  <w:style w:type="character" w:customStyle="1" w:styleId="CommentSubjectChar">
    <w:name w:val="Comment Subject Char"/>
    <w:basedOn w:val="CommentTextChar"/>
    <w:link w:val="CommentSubject"/>
    <w:uiPriority w:val="99"/>
    <w:semiHidden/>
    <w:rsid w:val="00995332"/>
    <w:rPr>
      <w:rFonts w:ascii="Times New Roman" w:eastAsia="Times New Roman" w:hAnsi="Times New Roman" w:cs="Times New Roman"/>
      <w:b/>
      <w:bCs/>
      <w:sz w:val="20"/>
      <w:szCs w:val="20"/>
    </w:rPr>
  </w:style>
  <w:style w:type="paragraph" w:styleId="Caption">
    <w:name w:val="caption"/>
    <w:basedOn w:val="Normal"/>
    <w:next w:val="Normal"/>
    <w:uiPriority w:val="35"/>
    <w:unhideWhenUsed/>
    <w:qFormat/>
    <w:rsid w:val="00485BB7"/>
    <w:pPr>
      <w:spacing w:after="200" w:line="240" w:lineRule="auto"/>
    </w:pPr>
    <w:rPr>
      <w:rFonts w:asciiTheme="minorHAnsi" w:eastAsiaTheme="minorHAnsi" w:hAnsiTheme="minorHAnsi" w:cstheme="minorBidi"/>
      <w:i/>
      <w:iCs/>
      <w:color w:val="44546A" w:themeColor="text2"/>
      <w:sz w:val="18"/>
      <w:szCs w:val="18"/>
    </w:rPr>
  </w:style>
  <w:style w:type="paragraph" w:styleId="FootnoteText">
    <w:name w:val="footnote text"/>
    <w:basedOn w:val="Normal"/>
    <w:link w:val="FootnoteTextChar"/>
    <w:uiPriority w:val="99"/>
    <w:semiHidden/>
    <w:unhideWhenUsed/>
    <w:rsid w:val="005A35E8"/>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5A35E8"/>
    <w:rPr>
      <w:sz w:val="20"/>
      <w:szCs w:val="20"/>
    </w:rPr>
  </w:style>
  <w:style w:type="character" w:styleId="FootnoteReference">
    <w:name w:val="footnote reference"/>
    <w:basedOn w:val="DefaultParagraphFont"/>
    <w:uiPriority w:val="99"/>
    <w:semiHidden/>
    <w:unhideWhenUsed/>
    <w:rsid w:val="005A35E8"/>
    <w:rPr>
      <w:vertAlign w:val="superscript"/>
    </w:rPr>
  </w:style>
  <w:style w:type="character" w:customStyle="1" w:styleId="Heading3Char">
    <w:name w:val="Heading 3 Char"/>
    <w:basedOn w:val="DefaultParagraphFont"/>
    <w:link w:val="Heading3"/>
    <w:uiPriority w:val="9"/>
    <w:rsid w:val="00173EA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46FE3"/>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rsid w:val="00246FE3"/>
    <w:rPr>
      <w:rFonts w:asciiTheme="majorHAnsi" w:eastAsiaTheme="majorEastAsia" w:hAnsiTheme="majorHAnsi" w:cstheme="majorBidi"/>
      <w:color w:val="2F5496" w:themeColor="accent1" w:themeShade="BF"/>
      <w:sz w:val="24"/>
      <w:szCs w:val="24"/>
    </w:rPr>
  </w:style>
  <w:style w:type="paragraph" w:styleId="TOCHeading">
    <w:name w:val="TOC Heading"/>
    <w:basedOn w:val="Heading1"/>
    <w:next w:val="Normal"/>
    <w:uiPriority w:val="39"/>
    <w:unhideWhenUsed/>
    <w:qFormat/>
    <w:rsid w:val="00246FE3"/>
    <w:pPr>
      <w:outlineLvl w:val="9"/>
    </w:pPr>
  </w:style>
  <w:style w:type="paragraph" w:styleId="TOC1">
    <w:name w:val="toc 1"/>
    <w:basedOn w:val="Normal"/>
    <w:next w:val="Normal"/>
    <w:autoRedefine/>
    <w:uiPriority w:val="39"/>
    <w:unhideWhenUsed/>
    <w:rsid w:val="00246FE3"/>
    <w:pPr>
      <w:spacing w:after="100"/>
    </w:pPr>
  </w:style>
  <w:style w:type="paragraph" w:styleId="TOC2">
    <w:name w:val="toc 2"/>
    <w:basedOn w:val="Normal"/>
    <w:next w:val="Normal"/>
    <w:autoRedefine/>
    <w:uiPriority w:val="39"/>
    <w:unhideWhenUsed/>
    <w:rsid w:val="00246FE3"/>
    <w:pPr>
      <w:spacing w:after="100"/>
      <w:ind w:left="240"/>
    </w:pPr>
  </w:style>
  <w:style w:type="character" w:styleId="Hyperlink">
    <w:name w:val="Hyperlink"/>
    <w:basedOn w:val="DefaultParagraphFont"/>
    <w:uiPriority w:val="99"/>
    <w:unhideWhenUsed/>
    <w:rsid w:val="00246FE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7715556">
      <w:bodyDiv w:val="1"/>
      <w:marLeft w:val="0"/>
      <w:marRight w:val="0"/>
      <w:marTop w:val="0"/>
      <w:marBottom w:val="0"/>
      <w:divBdr>
        <w:top w:val="none" w:sz="0" w:space="0" w:color="auto"/>
        <w:left w:val="none" w:sz="0" w:space="0" w:color="auto"/>
        <w:bottom w:val="none" w:sz="0" w:space="0" w:color="auto"/>
        <w:right w:val="none" w:sz="0" w:space="0" w:color="auto"/>
      </w:divBdr>
      <w:divsChild>
        <w:div w:id="1434201297">
          <w:marLeft w:val="0"/>
          <w:marRight w:val="0"/>
          <w:marTop w:val="0"/>
          <w:marBottom w:val="0"/>
          <w:divBdr>
            <w:top w:val="none" w:sz="0" w:space="0" w:color="auto"/>
            <w:left w:val="none" w:sz="0" w:space="0" w:color="auto"/>
            <w:bottom w:val="none" w:sz="0" w:space="0" w:color="auto"/>
            <w:right w:val="none" w:sz="0" w:space="0" w:color="auto"/>
          </w:divBdr>
        </w:div>
        <w:div w:id="17669179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74CC0E-74B7-4831-8735-73C6251BD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32</Pages>
  <Words>136377</Words>
  <Characters>777353</Characters>
  <Application>Microsoft Office Word</Application>
  <DocSecurity>0</DocSecurity>
  <Lines>6477</Lines>
  <Paragraphs>18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5</cp:revision>
  <dcterms:created xsi:type="dcterms:W3CDTF">2021-08-27T15:19:00Z</dcterms:created>
  <dcterms:modified xsi:type="dcterms:W3CDTF">2021-08-27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